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4.xml" ContentType="application/vnd.openxmlformats-officedocument.wordprocessingml.header+xml"/>
  <Override PartName="/word/footer9.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bookmarkEnd w:id="0"/>
    <w:p w14:paraId="5EC96290" w14:textId="0BC24A31" w:rsidR="004169B1" w:rsidRPr="00E81600" w:rsidRDefault="009227DC" w:rsidP="009227DC">
      <w:pPr>
        <w:pStyle w:val="Client"/>
        <w:rPr>
          <w:color w:val="0079C1" w:themeColor="text2"/>
          <w:sz w:val="32"/>
          <w:szCs w:val="28"/>
        </w:rPr>
      </w:pPr>
      <w:r w:rsidRPr="00E81600">
        <w:rPr>
          <w:noProof/>
          <w:lang w:eastAsia="en-AU"/>
        </w:rPr>
        <mc:AlternateContent>
          <mc:Choice Requires="wps">
            <w:drawing>
              <wp:anchor distT="0" distB="0" distL="114300" distR="114300" simplePos="0" relativeHeight="251676672" behindDoc="1" locked="0" layoutInCell="1" allowOverlap="1" wp14:anchorId="01BC4613" wp14:editId="7058BEF4">
                <wp:simplePos x="0" y="0"/>
                <wp:positionH relativeFrom="column">
                  <wp:posOffset>-1687830</wp:posOffset>
                </wp:positionH>
                <wp:positionV relativeFrom="margin">
                  <wp:align>top</wp:align>
                </wp:positionV>
                <wp:extent cx="7560000" cy="3240000"/>
                <wp:effectExtent l="0" t="0" r="0" b="0"/>
                <wp:wrapNone/>
                <wp:docPr id="9" name="Rounded Rectangle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60000" cy="3240000"/>
                        </a:xfrm>
                        <a:prstGeom prst="roundRect">
                          <a:avLst/>
                        </a:prstGeom>
                        <a:solidFill>
                          <a:srgbClr val="FFFFFF">
                            <a:alpha val="94902"/>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01ED03C" id="Rounded Rectangle 9" o:spid="_x0000_s1026" style="position:absolute;margin-left:-132.9pt;margin-top:0;width:595.3pt;height:255.1pt;z-index:-251639808;visibility:visible;mso-wrap-style:square;mso-width-percent:0;mso-height-percent:0;mso-wrap-distance-left:9pt;mso-wrap-distance-top:0;mso-wrap-distance-right:9pt;mso-wrap-distance-bottom:0;mso-position-horizontal:absolute;mso-position-horizontal-relative:text;mso-position-vertical:top;mso-position-vertical-relative:margin;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OS3pAIAALQFAAAOAAAAZHJzL2Uyb0RvYy54bWysVMFu2zAMvQ/YPwi6r3aytF2COkXQIsOA&#10;og3aDj0rshQLkEVNUuJkXz9KctygLXYYloMiiuQj+Uzy6nrfarITziswFR2dlZQIw6FWZlPRn8/L&#10;L98o8YGZmmkwoqIH4en1/POnq87OxBga0LVwBEGMn3W2ok0IdlYUnjeiZf4MrDColOBaFlB0m6J2&#10;rEP0VhfjsrwoOnC1dcCF9/h6m5V0nvClFDw8SOlFILqimFtIp0vnOp7F/IrNNo7ZRvE+DfYPWbRM&#10;GQw6QN2ywMjWqXdQreIOPMhwxqEtQErFRaoBqxmVb6p5apgVqRYkx9uBJv//YPn9buWIqis6pcSw&#10;Fj/RI2xNLWryiOQxs9GCTCNNnfUztH6yK9dLHq+x5r10bfzHasg+UXsYqBX7QDg+Xp5flPijhKPu&#10;63iSBMQpXt2t8+G7gJbES0VdTCPmkHhluzsfsv3RLob0oFW9VFonwW3WN9qRHcOPvUy/7Kttw/Lr&#10;dDItx7EajOuzeb6f4mgT0QxE3GwaX4pIQC453cJBi2inzaOQyCAWOU7hUu+KIRHGuTBhlFUNq0XO&#10;5PyEgcEj5ZIAI7LE+AN2DxDn4j12zrK3j64itf7gXP4tsew8eKTIYMLg3CoD7iMAjVX1kbP9kaRM&#10;TWRpDfUB+8tBHjxv+VLh171jPqyYw0nDjsDtER7wkBq6ikJ/o6QB9/uj92iPA4BaSjqc3Ir6X1vm&#10;BCX6h8HRmI4mkzjqSZicX45RcKea9anGbNsbwH4Z4Z6yPF2jfdDHq3TQvuCSWcSoqGKGY+yK8uCO&#10;wk3IGwXXFBeLRTLD8bYs3JknyyN4ZDU27vP+hTnbt3jA6biH45Sz2Zsmz7bR08BiG0CqNAGvvPZ8&#10;42pIjdOvsbh7TuVk9bps538AAAD//wMAUEsDBBQABgAIAAAAIQBAlSGM3gAAAAkBAAAPAAAAZHJz&#10;L2Rvd25yZXYueG1sTI/NTsMwEITvSLyDtUjcWiemjdqQTYWQkBAHfkIfwI23SdTYjmK3CW/PcqLH&#10;0Yxmvil2s+3FhcbQeYeQLhMQ5GpvOtcg7L9fFhsQIWpndO8dIfxQgF15e1Po3PjJfdGlio3gEhdy&#10;jdDGOORShrolq8PSD+TYO/rR6shybKQZ9cTltpcqSTJpded4odUDPbdUn6qzRdhOnx+bLFXjw/S6&#10;km97W72r2CHe381PjyAizfE/DH/4jA4lMx382ZkgeoSFytbMHhH4EvtbtWJ5QFiniQJZFvL6QfkL&#10;AAD//wMAUEsBAi0AFAAGAAgAAAAhALaDOJL+AAAA4QEAABMAAAAAAAAAAAAAAAAAAAAAAFtDb250&#10;ZW50X1R5cGVzXS54bWxQSwECLQAUAAYACAAAACEAOP0h/9YAAACUAQAACwAAAAAAAAAAAAAAAAAv&#10;AQAAX3JlbHMvLnJlbHNQSwECLQAUAAYACAAAACEAVsDkt6QCAAC0BQAADgAAAAAAAAAAAAAAAAAu&#10;AgAAZHJzL2Uyb0RvYy54bWxQSwECLQAUAAYACAAAACEAQJUhjN4AAAAJAQAADwAAAAAAAAAAAAAA&#10;AAD+BAAAZHJzL2Rvd25yZXYueG1sUEsFBgAAAAAEAAQA8wAAAAkGAAAAAA==&#10;" stroked="f" strokeweight="2pt">
                <v:fill opacity="62194f"/>
                <w10:wrap anchory="margin"/>
              </v:roundrect>
            </w:pict>
          </mc:Fallback>
        </mc:AlternateContent>
      </w:r>
      <w:r w:rsidR="00FA759B" w:rsidRPr="00E81600">
        <w:rPr>
          <w:noProof/>
          <w:lang w:eastAsia="en-AU"/>
        </w:rPr>
        <w:drawing>
          <wp:anchor distT="0" distB="0" distL="114300" distR="114300" simplePos="0" relativeHeight="251659261" behindDoc="1" locked="0" layoutInCell="1" allowOverlap="1" wp14:anchorId="775D332C" wp14:editId="7959328B">
            <wp:simplePos x="0" y="0"/>
            <wp:positionH relativeFrom="page">
              <wp:posOffset>-2442210</wp:posOffset>
            </wp:positionH>
            <wp:positionV relativeFrom="page">
              <wp:align>center</wp:align>
            </wp:positionV>
            <wp:extent cx="16091535" cy="10691495"/>
            <wp:effectExtent l="0" t="0" r="5715" b="0"/>
            <wp:wrapNone/>
            <wp:docPr id="8" name="Picture 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ver image forest path.jpg"/>
                    <pic:cNvPicPr/>
                  </pic:nvPicPr>
                  <pic:blipFill>
                    <a:blip r:embed="rId8">
                      <a:alphaModFix/>
                      <a:extLst>
                        <a:ext uri="{28A0092B-C50C-407E-A947-70E740481C1C}">
                          <a14:useLocalDpi xmlns:a14="http://schemas.microsoft.com/office/drawing/2010/main" val="0"/>
                        </a:ext>
                      </a:extLst>
                    </a:blip>
                    <a:stretch>
                      <a:fillRect/>
                    </a:stretch>
                  </pic:blipFill>
                  <pic:spPr>
                    <a:xfrm>
                      <a:off x="0" y="0"/>
                      <a:ext cx="16091535" cy="10691495"/>
                    </a:xfrm>
                    <a:prstGeom prst="rect">
                      <a:avLst/>
                    </a:prstGeom>
                  </pic:spPr>
                </pic:pic>
              </a:graphicData>
            </a:graphic>
            <wp14:sizeRelH relativeFrom="page">
              <wp14:pctWidth>0</wp14:pctWidth>
            </wp14:sizeRelH>
            <wp14:sizeRelV relativeFrom="page">
              <wp14:pctHeight>0</wp14:pctHeight>
            </wp14:sizeRelV>
          </wp:anchor>
        </w:drawing>
      </w:r>
      <w:r w:rsidR="00C915C6">
        <w:t xml:space="preserve"> </w:t>
      </w:r>
      <w:r w:rsidR="004169B1" w:rsidRPr="00E81600">
        <w:t>Australian Government Department of Health</w:t>
      </w:r>
    </w:p>
    <w:p w14:paraId="6ED72752" w14:textId="7E3F2A31" w:rsidR="00255BA2" w:rsidRPr="00E81600" w:rsidRDefault="00255BA2" w:rsidP="00C93ACE">
      <w:pPr>
        <w:pStyle w:val="Title"/>
        <w:spacing w:before="120" w:after="120"/>
        <w:ind w:right="-7"/>
        <w:rPr>
          <w:color w:val="14A5FF" w:themeColor="accent1" w:themeShade="BF"/>
          <w:szCs w:val="72"/>
        </w:rPr>
      </w:pPr>
      <w:bookmarkStart w:id="1" w:name="_Hlk22838055"/>
      <w:r w:rsidRPr="00E81600">
        <w:rPr>
          <w:color w:val="14A5FF" w:themeColor="accent1" w:themeShade="BF"/>
          <w:szCs w:val="72"/>
        </w:rPr>
        <w:t>Exploratory Analysis of Barriers</w:t>
      </w:r>
      <w:r w:rsidR="00281F52" w:rsidRPr="00E81600">
        <w:rPr>
          <w:color w:val="14A5FF" w:themeColor="accent1" w:themeShade="BF"/>
          <w:szCs w:val="72"/>
        </w:rPr>
        <w:t> </w:t>
      </w:r>
      <w:r w:rsidRPr="00E81600">
        <w:rPr>
          <w:color w:val="14A5FF" w:themeColor="accent1" w:themeShade="BF"/>
          <w:szCs w:val="72"/>
        </w:rPr>
        <w:t>to Palliative Care</w:t>
      </w:r>
    </w:p>
    <w:p w14:paraId="273C7FC5" w14:textId="06EF0E30" w:rsidR="00281F52" w:rsidRPr="00E81600" w:rsidRDefault="00C0100E" w:rsidP="00C93ACE">
      <w:pPr>
        <w:pStyle w:val="Title2"/>
        <w:spacing w:before="120"/>
      </w:pPr>
      <w:r w:rsidRPr="00E81600">
        <w:rPr>
          <w:noProof/>
          <w:lang w:eastAsia="en-AU"/>
        </w:rPr>
        <mc:AlternateContent>
          <mc:Choice Requires="wps">
            <w:drawing>
              <wp:anchor distT="0" distB="0" distL="114300" distR="114300" simplePos="0" relativeHeight="251684864" behindDoc="1" locked="0" layoutInCell="1" allowOverlap="1" wp14:anchorId="294ACD5F" wp14:editId="6DF502D1">
                <wp:simplePos x="0" y="0"/>
                <wp:positionH relativeFrom="page">
                  <wp:posOffset>-31115</wp:posOffset>
                </wp:positionH>
                <wp:positionV relativeFrom="page">
                  <wp:posOffset>9884236</wp:posOffset>
                </wp:positionV>
                <wp:extent cx="7631430" cy="791845"/>
                <wp:effectExtent l="0" t="0" r="1270" b="0"/>
                <wp:wrapNone/>
                <wp:docPr id="2" name="Rectangle 2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31430" cy="791845"/>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7A1C52" id="Rectangle 26" o:spid="_x0000_s1026" style="position:absolute;margin-left:-2.45pt;margin-top:778.3pt;width:600.9pt;height:62.35pt;z-index:-2516316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1AkngIAAJ4FAAAOAAAAZHJzL2Uyb0RvYy54bWysVEtv2zAMvg/YfxB0Xx276cuoUwQtOgwI&#10;uqLt0LMqS7ExWdQkJU7260dJtpt1xQ7DfBBM8ePHh0heXu06RbbCuhZ0RfOjGSVCc6hbva7ot6fb&#10;T+eUOM90zRRoUdG9cPRq8fHDZW9KUUADqhaWIIl2ZW8q2nhvyixzvBEdc0dghEalBNsxj6JdZ7Vl&#10;PbJ3Kitms9OsB1sbC1w4h7c3SUkXkV9Kwf1XKZ3wRFUUY/PxtPF8CWe2uGTl2jLTtHwIg/1DFB1r&#10;NTqdqG6YZ2Rj2z+oupZbcCD9EYcuAylbLmIOmE0+e5PNY8OMiLlgcZyZyuT+Hy2/295b0tYVLSjR&#10;rMMnesCiMb1WghSnoT69cSXCHs29DRk6swL+3aEi+00TBDdgdtJ2AYv5kV0s9n4qtth5wvHy7PQ4&#10;nx/jm3DUnV3k5/OT4C1j5WhtrPOfBXQk/FTUYlyxxmy7cj5BR0gMDFRb37ZKRSE0kLhWlmwZPr3f&#10;FQO5O0QpHbAaglUiDDcxr5RKTMrvlQg4pR+ExFph8EUMJHbpqxPGudA+T6qG1SL5PpnhN3ofw4qJ&#10;RsLALNH/xD0QjMhEMnKnKAd8MBWxySfj2d8CS8aTRfQM2k/GXavBvkegMKvBc8KPRUqlCVV6gXqP&#10;nWQhjZgz/LbFZ1sx5++ZxZnCl8Y94b/iIRX0FYXhj5IG7M/37gMeWx21lPQ4oxV1PzbMCkrUF41D&#10;cJHP52GoozA/OStQsIeal0ON3nTXgL2Q40YyPP4GvFfjr7TQPeM6WQavqGKao++Kcm9H4dqn3YEL&#10;iYvlMsJwkA3zK/1oeCAPVQ1t+bR7ZtYMveux6+9gnGdWvmnhhA2WGpYbD7KN/f1a16HeuARi4wwL&#10;K2yZQzmiXtfq4hcAAAD//wMAUEsDBBQABgAIAAAAIQBSK6cE4gAAAA0BAAAPAAAAZHJzL2Rvd25y&#10;ZXYueG1sTI/NTsMwEITvSLyDtUjcWidArSSNU0WVOFSc2iIkbm5skqj+CbbbmLdne4Lb7sxo9tt6&#10;k4wmV+XD6CyHfJkBUbZzcrQ9h/fj66IAEqKwUmhnFYcfFWDT3N/VopJutnt1PcSeYIkNleAwxDhV&#10;lIZuUEaEpZuURe/LeSMirr6n0osZy42mT1nGqBGjxQuDmNR2UN35cDEctrv5o9XF7rMvTNm+Jbr3&#10;7Xfi/PEhtWsgUaX4F4YbPqJDg0wnd7EyEM1h8VJiEvXVijEgt0ReMtROOLEifwba1PT/F80vAAAA&#10;//8DAFBLAQItABQABgAIAAAAIQC2gziS/gAAAOEBAAATAAAAAAAAAAAAAAAAAAAAAABbQ29udGVu&#10;dF9UeXBlc10ueG1sUEsBAi0AFAAGAAgAAAAhADj9If/WAAAAlAEAAAsAAAAAAAAAAAAAAAAALwEA&#10;AF9yZWxzLy5yZWxzUEsBAi0AFAAGAAgAAAAhAApHUCSeAgAAngUAAA4AAAAAAAAAAAAAAAAALgIA&#10;AGRycy9lMm9Eb2MueG1sUEsBAi0AFAAGAAgAAAAhAFIrpwTiAAAADQEAAA8AAAAAAAAAAAAAAAAA&#10;+AQAAGRycy9kb3ducmV2LnhtbFBLBQYAAAAABAAEAPMAAAAHBgAAAAA=&#10;" fillcolor="#0079c1 [3215]" stroked="f" strokeweight="2pt">
                <w10:wrap anchorx="page" anchory="page"/>
              </v:rect>
            </w:pict>
          </mc:Fallback>
        </mc:AlternateContent>
      </w:r>
      <w:r w:rsidRPr="00E81600">
        <w:rPr>
          <w:noProof/>
          <w:lang w:eastAsia="en-AU"/>
        </w:rPr>
        <mc:AlternateContent>
          <mc:Choice Requires="wps">
            <w:drawing>
              <wp:anchor distT="0" distB="0" distL="114300" distR="114300" simplePos="0" relativeHeight="251685888" behindDoc="1" locked="0" layoutInCell="1" allowOverlap="1" wp14:anchorId="0C109D82" wp14:editId="1485213E">
                <wp:simplePos x="0" y="0"/>
                <wp:positionH relativeFrom="column">
                  <wp:posOffset>1129465</wp:posOffset>
                </wp:positionH>
                <wp:positionV relativeFrom="bottomMargin">
                  <wp:posOffset>-234315</wp:posOffset>
                </wp:positionV>
                <wp:extent cx="5806440" cy="827405"/>
                <wp:effectExtent l="0" t="0" r="0" b="0"/>
                <wp:wrapNone/>
                <wp:docPr id="5" name="Rounded Rectangle 2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06440" cy="827405"/>
                        </a:xfrm>
                        <a:prstGeom prst="roundRect">
                          <a:avLst/>
                        </a:prstGeom>
                        <a:solidFill>
                          <a:schemeClr val="bg1"/>
                        </a:solidFill>
                        <a:ln>
                          <a:noFill/>
                        </a:ln>
                        <a:effectLst/>
                      </wps:spPr>
                      <wps:style>
                        <a:lnRef idx="2">
                          <a:schemeClr val="accent1">
                            <a:shade val="50000"/>
                          </a:schemeClr>
                        </a:lnRef>
                        <a:fillRef idx="1">
                          <a:schemeClr val="accent1"/>
                        </a:fillRef>
                        <a:effectRef idx="0">
                          <a:schemeClr val="accent1"/>
                        </a:effectRef>
                        <a:fontRef idx="minor">
                          <a:schemeClr val="lt1"/>
                        </a:fontRef>
                      </wps:style>
                      <wps:txbx>
                        <w:txbxContent>
                          <w:p w14:paraId="0BEF7220" w14:textId="77777777" w:rsidR="00F516FD" w:rsidRPr="00B00D05" w:rsidRDefault="00F516FD" w:rsidP="00E703CD">
                            <w:pPr>
                              <w:ind w:left="142"/>
                            </w:pPr>
                            <w:r>
                              <w:rPr>
                                <w:noProof/>
                                <w:lang w:val="en-AU" w:eastAsia="en-AU"/>
                              </w:rPr>
                              <w:drawing>
                                <wp:inline distT="0" distB="0" distL="0" distR="0" wp14:anchorId="3EA3F9C8" wp14:editId="20A65AF3">
                                  <wp:extent cx="5159728" cy="517525"/>
                                  <wp:effectExtent l="0" t="0" r="3175" b="0"/>
                                  <wp:docPr id="7" name="Picture 7" descr="AHA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1419" cy="528728"/>
                                          </a:xfrm>
                                          <a:prstGeom prst="rect">
                                            <a:avLst/>
                                          </a:prstGeom>
                                        </pic:spPr>
                                      </pic:pic>
                                    </a:graphicData>
                                  </a:graphic>
                                </wp:inline>
                              </w:drawing>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C109D82" id="Rounded Rectangle 29" o:spid="_x0000_s1026" style="position:absolute;margin-left:88.95pt;margin-top:-18.45pt;width:457.2pt;height:65.15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bottom-margin-area;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h15hpQIAALQFAAAOAAAAZHJzL2Uyb0RvYy54bWysVN9P2zAQfp+0/8Hy+0haUQYRKapATJMq&#10;QMDEs+vYTTTH59luk+6v39lOUsbQHqblwTr7vvvuR+7u8qpvFdkL6xrQJZ2d5JQIzaFq9Lak355v&#10;P51T4jzTFVOgRUkPwtGr5ccPl50pxBxqUJWwBEm0KzpT0tp7U2SZ47VomTsBIzQqJdiWebzabVZZ&#10;1iF7q7J5np9lHdjKWODCOXy9SUq6jPxSCu7vpXTCE1VSjM3H08ZzE85secmKrWWmbvgQBvuHKFrW&#10;aHQ6Ud0wz8jONn9QtQ234ED6Ew5tBlI2XMQcMJtZ/iabp5oZEXPB4jgzlcn9P1p+t3+wpKlKuqBE&#10;sxZ/0SPsdCUq8ojFY3qrBJlfhDp1xhUIfzIPNmTqzBr4d4eK7DdNuLgB00vbBizmSfpY9MNUdNF7&#10;wvFxcZ6fnZ7iv+GoO59/Ps0XwVvGitHaWOe/CGhJEEpqQ3whuFhwtl87n/AjLkYHqqluG6XiJXST&#10;uFaW7Bn2wWY7Gzy41yilA1ZDsEqE6UXENhq8HLOLkj8oEayUfhQSy4j5zGNYsYGPLhnnQvtZUtWs&#10;EimSRY7fGMsYZMw9EgZmidFM3APBiEwkI3eKecAH0xT4ZJz/LbBkPFlEz6D9ZNw2Gux7BAqzGjwn&#10;/NAPLpUmVMn3mx4hQdxAdcB+s5AG0Rl+2+BPXTPnH5jFycM+wG3i7/GQCrqSwiBRUoP9+d57wONA&#10;oJaSDie5pO7HjllBifqqcVTC2I+CHYXNKOhdew3YFDPcU4ZHEQ2sV6MoLbQvuGRWwQuqmOboq6Tc&#10;2/Fy7dNGwTXFxWoVYTjehvm1fjI8kIeChv587l+YNUMne5yBOxinnBVvejlhg6WG1c6DbGKjH+s4&#10;lBpXQ+yZYY2F3fP6HlHHZbv8BQAA//8DAFBLAwQUAAYACAAAACEAzbwjPeEAAAALAQAADwAAAGRy&#10;cy9kb3ducmV2LnhtbEyPwU7CQBCG7ya+w2ZMvMFWSsDWbgmBkBjjAUHjddsd28bubO0uUN+e4QS3&#10;+TN/vvkmWwy2FUfsfeNIwdM4AoFUOtNQpeBzvxk9g/BBk9GtI1Twjx4W+f1dplPjTvSBx12oBEPI&#10;p1pBHUKXSunLGq32Y9ch8e7H9VYHjn0lTa9PDLetnETRTFrdEF+odYerGsvf3cEq2Lv379cN07/W&#10;0y39rd6266JaKvX4MCxfQAQcwrUMF31Wh5ydCncg40XLeT5PuKpgFM94uDSiZBKDKBQk8RRknsnb&#10;H/IzAAAA//8DAFBLAQItABQABgAIAAAAIQC2gziS/gAAAOEBAAATAAAAAAAAAAAAAAAAAAAAAABb&#10;Q29udGVudF9UeXBlc10ueG1sUEsBAi0AFAAGAAgAAAAhADj9If/WAAAAlAEAAAsAAAAAAAAAAAAA&#10;AAAALwEAAF9yZWxzLy5yZWxzUEsBAi0AFAAGAAgAAAAhAC6HXmGlAgAAtAUAAA4AAAAAAAAAAAAA&#10;AAAALgIAAGRycy9lMm9Eb2MueG1sUEsBAi0AFAAGAAgAAAAhAM28Iz3hAAAACwEAAA8AAAAAAAAA&#10;AAAAAAAA/wQAAGRycy9kb3ducmV2LnhtbFBLBQYAAAAABAAEAPMAAAANBgAAAAA=&#10;" fillcolor="white [3212]" stroked="f" strokeweight="2pt">
                <v:textbox inset="0,0,0,0">
                  <w:txbxContent>
                    <w:p w14:paraId="0BEF7220" w14:textId="77777777" w:rsidR="00F516FD" w:rsidRPr="00B00D05" w:rsidRDefault="00F516FD" w:rsidP="00E703CD">
                      <w:pPr>
                        <w:ind w:left="142"/>
                      </w:pPr>
                      <w:r>
                        <w:rPr>
                          <w:noProof/>
                          <w:lang w:val="en-AU" w:eastAsia="en-AU"/>
                        </w:rPr>
                        <w:drawing>
                          <wp:inline distT="0" distB="0" distL="0" distR="0" wp14:anchorId="3EA3F9C8" wp14:editId="20A65AF3">
                            <wp:extent cx="5159728" cy="517525"/>
                            <wp:effectExtent l="0" t="0" r="3175" b="0"/>
                            <wp:docPr id="7" name="Picture 7" descr="AHA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1419" cy="528728"/>
                                    </a:xfrm>
                                    <a:prstGeom prst="rect">
                                      <a:avLst/>
                                    </a:prstGeom>
                                  </pic:spPr>
                                </pic:pic>
                              </a:graphicData>
                            </a:graphic>
                          </wp:inline>
                        </w:drawing>
                      </w:r>
                    </w:p>
                  </w:txbxContent>
                </v:textbox>
                <w10:wrap anchory="margin"/>
              </v:roundrect>
            </w:pict>
          </mc:Fallback>
        </mc:AlternateContent>
      </w:r>
      <w:r w:rsidR="00647581" w:rsidRPr="00E81600">
        <w:t xml:space="preserve">Issues </w:t>
      </w:r>
      <w:r w:rsidR="00E703CD" w:rsidRPr="00E81600">
        <w:t>R</w:t>
      </w:r>
      <w:r w:rsidR="00647581" w:rsidRPr="00E81600">
        <w:t xml:space="preserve">eport </w:t>
      </w:r>
      <w:r w:rsidRPr="00E81600">
        <w:t>on</w:t>
      </w:r>
      <w:r w:rsidR="00DA5907" w:rsidRPr="00E81600">
        <w:t xml:space="preserve"> </w:t>
      </w:r>
      <w:r w:rsidR="00E703CD" w:rsidRPr="00E81600">
        <w:t>P</w:t>
      </w:r>
      <w:r w:rsidR="00811123" w:rsidRPr="00E81600">
        <w:t>eople</w:t>
      </w:r>
      <w:r w:rsidR="00DA5907" w:rsidRPr="00E81600">
        <w:t> </w:t>
      </w:r>
      <w:r w:rsidR="00811123" w:rsidRPr="00E81600">
        <w:t>from</w:t>
      </w:r>
      <w:r w:rsidR="00DA5907" w:rsidRPr="00E81600">
        <w:t> </w:t>
      </w:r>
      <w:r w:rsidR="00E703CD" w:rsidRPr="00E81600">
        <w:t>C</w:t>
      </w:r>
      <w:r w:rsidR="00811123" w:rsidRPr="00E81600">
        <w:t>ulturally</w:t>
      </w:r>
      <w:r w:rsidR="00DA5907" w:rsidRPr="00E81600">
        <w:t> </w:t>
      </w:r>
      <w:r w:rsidR="00811123" w:rsidRPr="00E81600">
        <w:t xml:space="preserve">and </w:t>
      </w:r>
      <w:r w:rsidR="00E703CD" w:rsidRPr="00E81600">
        <w:t>L</w:t>
      </w:r>
      <w:r w:rsidR="00811123" w:rsidRPr="00E81600">
        <w:t>inguistically</w:t>
      </w:r>
      <w:r w:rsidR="00425780" w:rsidRPr="00E81600">
        <w:t> </w:t>
      </w:r>
      <w:r w:rsidR="00E703CD" w:rsidRPr="00E81600">
        <w:t>D</w:t>
      </w:r>
      <w:r w:rsidR="00811123" w:rsidRPr="00E81600">
        <w:t>iverse</w:t>
      </w:r>
      <w:r w:rsidR="00425780" w:rsidRPr="00E81600">
        <w:t> </w:t>
      </w:r>
      <w:r w:rsidR="00E703CD" w:rsidRPr="00E81600">
        <w:t>B</w:t>
      </w:r>
      <w:r w:rsidR="00811123" w:rsidRPr="00E81600">
        <w:t>ackgrounds</w:t>
      </w:r>
      <w:bookmarkEnd w:id="1"/>
    </w:p>
    <w:p w14:paraId="1B22D654" w14:textId="4FFAEA25" w:rsidR="009227DC" w:rsidRPr="00E81600" w:rsidRDefault="009227DC" w:rsidP="00C93ACE">
      <w:pPr>
        <w:pStyle w:val="Client"/>
        <w:spacing w:before="120"/>
      </w:pPr>
      <w:r w:rsidRPr="00E81600">
        <w:t>September 2019</w:t>
      </w:r>
    </w:p>
    <w:p w14:paraId="0B3E926F" w14:textId="77777777" w:rsidR="00425780" w:rsidRPr="00E81600" w:rsidRDefault="00425780" w:rsidP="00425780"/>
    <w:p w14:paraId="5FC49EF1" w14:textId="68232482" w:rsidR="00281F52" w:rsidRPr="00E81600" w:rsidRDefault="00281F52" w:rsidP="00425780">
      <w:pPr>
        <w:sectPr w:rsidR="00281F52" w:rsidRPr="00E81600" w:rsidSect="0087460A">
          <w:footerReference w:type="even" r:id="rId10"/>
          <w:footerReference w:type="default" r:id="rId11"/>
          <w:footerReference w:type="first" r:id="rId12"/>
          <w:footnotePr>
            <w:numFmt w:val="lowerRoman"/>
          </w:footnotePr>
          <w:type w:val="continuous"/>
          <w:pgSz w:w="11901" w:h="16817"/>
          <w:pgMar w:top="1418" w:right="1418" w:bottom="1843" w:left="1134" w:header="709" w:footer="992" w:gutter="0"/>
          <w:pgNumType w:start="1"/>
          <w:cols w:space="567"/>
          <w:titlePg/>
          <w:docGrid w:linePitch="360"/>
          <w15:footnoteColumns w:val="1"/>
        </w:sectPr>
      </w:pPr>
    </w:p>
    <w:p w14:paraId="2833D12A" w14:textId="76EDB66C" w:rsidR="000E0AEE" w:rsidRPr="00E81600" w:rsidRDefault="000E0AEE" w:rsidP="004169B1">
      <w:pPr>
        <w:jc w:val="right"/>
      </w:pPr>
    </w:p>
    <w:p w14:paraId="66EBF074" w14:textId="77777777" w:rsidR="002D13FF" w:rsidRPr="00E81600" w:rsidRDefault="002D13FF" w:rsidP="004F18D8">
      <w:pPr>
        <w:pStyle w:val="TOCHeading"/>
        <w:rPr>
          <w:noProof w:val="0"/>
          <w:lang w:val="en-GB"/>
        </w:rPr>
      </w:pPr>
      <w:r w:rsidRPr="00E81600">
        <w:rPr>
          <w:noProof w:val="0"/>
          <w:lang w:val="en-GB"/>
        </w:rPr>
        <w:t>Acknowledgments</w:t>
      </w:r>
    </w:p>
    <w:p w14:paraId="047474D3" w14:textId="443E6303" w:rsidR="00E84C54" w:rsidRPr="00E81600" w:rsidRDefault="001A66DC" w:rsidP="00813692">
      <w:pPr>
        <w:pStyle w:val="Intro"/>
      </w:pPr>
      <w:r w:rsidRPr="00E81600">
        <w:rPr>
          <w:noProof/>
          <w:lang w:eastAsia="en-AU"/>
        </w:rPr>
        <mc:AlternateContent>
          <mc:Choice Requires="wps">
            <w:drawing>
              <wp:anchor distT="0" distB="0" distL="114300" distR="114300" simplePos="0" relativeHeight="251670528" behindDoc="1" locked="0" layoutInCell="1" allowOverlap="1" wp14:anchorId="17151585" wp14:editId="5B215D48">
                <wp:simplePos x="0" y="0"/>
                <wp:positionH relativeFrom="page">
                  <wp:posOffset>0</wp:posOffset>
                </wp:positionH>
                <wp:positionV relativeFrom="page">
                  <wp:posOffset>3117273</wp:posOffset>
                </wp:positionV>
                <wp:extent cx="7559675" cy="5545975"/>
                <wp:effectExtent l="0" t="0" r="0" b="4445"/>
                <wp:wrapNone/>
                <wp:docPr id="20" name="Rectangle 2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59675" cy="5545975"/>
                        </a:xfrm>
                        <a:prstGeom prst="rect">
                          <a:avLst/>
                        </a:prstGeom>
                        <a:solidFill>
                          <a:schemeClr val="bg1">
                            <a:lumMod val="95000"/>
                          </a:schemeClr>
                        </a:solidFill>
                        <a:ln w="38100">
                          <a:noFill/>
                        </a:ln>
                      </wps:spPr>
                      <wps:style>
                        <a:lnRef idx="2">
                          <a:schemeClr val="accent1"/>
                        </a:lnRef>
                        <a:fillRef idx="1">
                          <a:schemeClr val="lt1"/>
                        </a:fillRef>
                        <a:effectRef idx="0">
                          <a:schemeClr val="accent1"/>
                        </a:effectRef>
                        <a:fontRef idx="minor">
                          <a:schemeClr val="dk1"/>
                        </a:fontRef>
                      </wps:style>
                      <wps:txbx>
                        <w:txbxContent>
                          <w:p w14:paraId="1794AF92" w14:textId="77777777" w:rsidR="00F516FD" w:rsidRPr="00793128" w:rsidRDefault="00F516FD" w:rsidP="00477209">
                            <w:pPr>
                              <w:rPr>
                                <w:lang w:val="en-AU"/>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151585" id="Rectangle 20" o:spid="_x0000_s1027" style="position:absolute;margin-left:0;margin-top:245.45pt;width:595.25pt;height:436.7pt;z-index:-2516459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48apQIAAKAFAAAOAAAAZHJzL2Uyb0RvYy54bWysVN9P2zAQfp+0/8Hy+0jTNUArUlSBmCYx&#10;qICJZ9ex22i2z7PdJt1fz9lJA3Q8TXtxfL7vfua7u7hstSI74XwNpqT5yYgSYThUtVmX9OfTzZdz&#10;SnxgpmIKjCjpXnh6Of/86aKxMzGGDahKOIJOjJ81tqSbEOwsyzzfCM38CVhhUCnBaRZQdOuscqxB&#10;71pl49HoNGvAVdYBF97j63WnpPPkX0rBw72UXgSiSoq5hXS6dK7imc0v2GztmN3UvE+D/UMWmtUG&#10;gw6urllgZOvqv1zpmjvwIMMJB52BlDUXqQasJh8dVfO4YVakWrA53g5t8v/PLb/bLR2pq5KOsT2G&#10;afxHD9g1ZtZKEHzDBjXWzxD3aJeulzxeY7WtdDp+sQ7Spqbuh6aKNhCOj2dFMT09KyjhqCuKSTFF&#10;Af1kr+bW+fBNgCbxUlKH8VMz2e7Whw56gMRoHlRd3dRKJSEyRVwpR3YM//FqnSdTtdU/oOrepsVo&#10;lArBkIlYEZ4SeOdJGdKU9Ot5juDo2UCM0YVXBvGxD13l6Rb2SkScMg9CYgux1nEyHGJ04RnnwoS8&#10;rzmho5lE54Nhl/SRoRqMemw0E4nUg2GX6pHh+4iDRYoKJgzGujbgPkq5+nVIV3b4Q/VdzbH80K7a&#10;xJuEjC8rqPbIJQfdkHnLb2r8n7fMhyVzOFVIMNwU4R4PqQB7Df2Nkg24Px+9RzySHbWUNDilJfW/&#10;t8wJStR3g2MwzSeTONZJmBRnkcTurWb1VmO2+gqQJDnuJMvTNeKDOlylA/2MC2URo6KKGY6xS8qD&#10;OwhXodseuJK4WCwSDEfZsnBrHi2PzmOfI1+f2mfmbE/qgPNwB4eJZrMjbnfYaGlgsQ0g60T81772&#10;fwDXQGJuv7LinnkrJ9TrYp2/AAAA//8DAFBLAwQUAAYACAAAACEAQHA6L94AAAAKAQAADwAAAGRy&#10;cy9kb3ducmV2LnhtbEyPzW7CMBCE75X6DtZW6q3YFEpxGgdBpUq9lvAAJt78QLwOtoH07WtO5Tar&#10;Wc18k69G27ML+tA5UjCdCGBIlTMdNQp25dfLEliImozuHaGCXwywKh4fcp0Zd6UfvGxjw1IIhUwr&#10;aGMcMs5D1aLVYeIGpOTVzlsd0+kbbry+pnDb81chFtzqjlJDqwf8bLE6bs9WwXe5qcrRyN16Y08n&#10;6Q/18j3USj0/jesPYBHH+P8MN/yEDkVi2rszmcB6BWlIVDCXQgK72VMp3oDtk5ot5jPgRc7vJxR/&#10;AAAA//8DAFBLAQItABQABgAIAAAAIQC2gziS/gAAAOEBAAATAAAAAAAAAAAAAAAAAAAAAABbQ29u&#10;dGVudF9UeXBlc10ueG1sUEsBAi0AFAAGAAgAAAAhADj9If/WAAAAlAEAAAsAAAAAAAAAAAAAAAAA&#10;LwEAAF9yZWxzLy5yZWxzUEsBAi0AFAAGAAgAAAAhAJqbjxqlAgAAoAUAAA4AAAAAAAAAAAAAAAAA&#10;LgIAAGRycy9lMm9Eb2MueG1sUEsBAi0AFAAGAAgAAAAhAEBwOi/eAAAACgEAAA8AAAAAAAAAAAAA&#10;AAAA/wQAAGRycy9kb3ducmV2LnhtbFBLBQYAAAAABAAEAPMAAAAKBgAAAAA=&#10;" fillcolor="#f2f2f2 [3052]" stroked="f" strokeweight="3pt">
                <v:textbox>
                  <w:txbxContent>
                    <w:p w14:paraId="1794AF92" w14:textId="77777777" w:rsidR="00F516FD" w:rsidRPr="00793128" w:rsidRDefault="00F516FD" w:rsidP="00477209">
                      <w:pPr>
                        <w:rPr>
                          <w:lang w:val="en-AU"/>
                        </w:rPr>
                      </w:pPr>
                    </w:p>
                  </w:txbxContent>
                </v:textbox>
                <w10:wrap anchorx="page" anchory="page"/>
              </v:rect>
            </w:pict>
          </mc:Fallback>
        </mc:AlternateContent>
      </w:r>
      <w:r w:rsidR="002D13FF" w:rsidRPr="00E81600">
        <w:t xml:space="preserve">Australian Healthcare Associates (AHA) would like to thank the </w:t>
      </w:r>
      <w:proofErr w:type="gramStart"/>
      <w:r w:rsidR="002D13FF" w:rsidRPr="00E81600">
        <w:t>many</w:t>
      </w:r>
      <w:proofErr w:type="gramEnd"/>
      <w:r w:rsidR="002D13FF" w:rsidRPr="00E81600">
        <w:t xml:space="preserve"> people who contributed to this project. </w:t>
      </w:r>
      <w:r w:rsidR="00DF1665" w:rsidRPr="00E81600">
        <w:t>These included palliative care and other health and social care providers, academics, and peak organisation and government representatives</w:t>
      </w:r>
      <w:r w:rsidR="002D13FF" w:rsidRPr="00E81600">
        <w:t xml:space="preserve">. </w:t>
      </w:r>
      <w:proofErr w:type="gramStart"/>
      <w:r w:rsidR="002D13FF" w:rsidRPr="00E81600">
        <w:t>In particular, we</w:t>
      </w:r>
      <w:proofErr w:type="gramEnd"/>
      <w:r w:rsidR="002D13FF" w:rsidRPr="00E81600">
        <w:t xml:space="preserve"> thank the people from the under-served population groups who shared their thoughts and experiences with us.</w:t>
      </w:r>
    </w:p>
    <w:p w14:paraId="02B27E99" w14:textId="77777777" w:rsidR="00E84C54" w:rsidRPr="00E81600" w:rsidRDefault="00E84C54" w:rsidP="00EF392C">
      <w:pPr>
        <w:pStyle w:val="Paragraph"/>
        <w:sectPr w:rsidR="00E84C54" w:rsidRPr="00E81600" w:rsidSect="0087460A">
          <w:footerReference w:type="default" r:id="rId13"/>
          <w:footnotePr>
            <w:numFmt w:val="lowerRoman"/>
          </w:footnotePr>
          <w:pgSz w:w="11901" w:h="16817"/>
          <w:pgMar w:top="1418" w:right="1418" w:bottom="1843" w:left="1843" w:header="709" w:footer="992" w:gutter="0"/>
          <w:pgNumType w:start="1"/>
          <w:cols w:space="567"/>
          <w:docGrid w:linePitch="360"/>
          <w15:footnoteColumns w:val="1"/>
        </w:sectPr>
      </w:pPr>
    </w:p>
    <w:p w14:paraId="29DD676F" w14:textId="4E12D9E7" w:rsidR="00813692" w:rsidRPr="00E81600" w:rsidRDefault="009B2C1F" w:rsidP="00C93ACE">
      <w:pPr>
        <w:pStyle w:val="TOCHeading"/>
        <w:spacing w:after="240"/>
        <w:rPr>
          <w:noProof w:val="0"/>
          <w:lang w:val="en-GB"/>
        </w:rPr>
      </w:pPr>
      <w:r w:rsidRPr="00E81600">
        <w:rPr>
          <w:noProof w:val="0"/>
          <w:lang w:val="en-GB"/>
        </w:rPr>
        <w:t>C</w:t>
      </w:r>
      <w:r w:rsidR="00A74ED0" w:rsidRPr="00E81600">
        <w:rPr>
          <w:noProof w:val="0"/>
          <w:lang w:val="en-GB"/>
        </w:rPr>
        <w:t>ontents</w:t>
      </w:r>
    </w:p>
    <w:p w14:paraId="2DD5D029" w14:textId="77777777" w:rsidR="00813692" w:rsidRPr="00E81600" w:rsidRDefault="00813692" w:rsidP="00813692">
      <w:pPr>
        <w:rPr>
          <w:lang w:eastAsia="en-AU"/>
        </w:rPr>
        <w:sectPr w:rsidR="00813692" w:rsidRPr="00E81600" w:rsidSect="0087460A">
          <w:headerReference w:type="default" r:id="rId14"/>
          <w:footerReference w:type="default" r:id="rId15"/>
          <w:headerReference w:type="first" r:id="rId16"/>
          <w:footerReference w:type="first" r:id="rId17"/>
          <w:footnotePr>
            <w:numFmt w:val="lowerRoman"/>
          </w:footnotePr>
          <w:type w:val="continuous"/>
          <w:pgSz w:w="11901" w:h="16817"/>
          <w:pgMar w:top="1418" w:right="1418" w:bottom="1843" w:left="1843" w:header="709" w:footer="992" w:gutter="0"/>
          <w:pgNumType w:start="1"/>
          <w:cols w:space="567"/>
          <w:titlePg/>
          <w:docGrid w:linePitch="360"/>
          <w15:footnoteColumns w:val="1"/>
        </w:sectPr>
      </w:pPr>
    </w:p>
    <w:p w14:paraId="66A4CB48" w14:textId="2D8522BE" w:rsidR="0067731E" w:rsidRDefault="00A342EC">
      <w:pPr>
        <w:pStyle w:val="TOC1"/>
        <w:rPr>
          <w:rFonts w:eastAsiaTheme="minorEastAsia" w:cstheme="minorBidi"/>
          <w:color w:val="auto"/>
          <w:szCs w:val="22"/>
          <w:lang w:val="en-CA" w:eastAsia="en-CA"/>
        </w:rPr>
      </w:pPr>
      <w:r w:rsidRPr="00E81600">
        <w:rPr>
          <w:noProof w:val="0"/>
        </w:rPr>
        <w:fldChar w:fldCharType="begin"/>
      </w:r>
      <w:r w:rsidRPr="00E81600">
        <w:rPr>
          <w:noProof w:val="0"/>
        </w:rPr>
        <w:instrText xml:space="preserve"> TOC \h \z \t "Heading 1,1,Heading 2,2,End Heading,1" </w:instrText>
      </w:r>
      <w:r w:rsidRPr="00E81600">
        <w:rPr>
          <w:noProof w:val="0"/>
        </w:rPr>
        <w:fldChar w:fldCharType="separate"/>
      </w:r>
      <w:hyperlink w:anchor="_Toc22838688" w:history="1">
        <w:r w:rsidR="0067731E" w:rsidRPr="009C4830">
          <w:rPr>
            <w:rStyle w:val="Hyperlink"/>
          </w:rPr>
          <w:t>Key messages</w:t>
        </w:r>
        <w:r w:rsidR="0067731E">
          <w:rPr>
            <w:webHidden/>
          </w:rPr>
          <w:tab/>
        </w:r>
        <w:r w:rsidR="0067731E">
          <w:rPr>
            <w:webHidden/>
          </w:rPr>
          <w:fldChar w:fldCharType="begin"/>
        </w:r>
        <w:r w:rsidR="0067731E">
          <w:rPr>
            <w:webHidden/>
          </w:rPr>
          <w:instrText xml:space="preserve"> PAGEREF _Toc22838688 \h </w:instrText>
        </w:r>
        <w:r w:rsidR="0067731E">
          <w:rPr>
            <w:webHidden/>
          </w:rPr>
        </w:r>
        <w:r w:rsidR="0067731E">
          <w:rPr>
            <w:webHidden/>
          </w:rPr>
          <w:fldChar w:fldCharType="separate"/>
        </w:r>
        <w:r w:rsidR="00F516FD">
          <w:rPr>
            <w:webHidden/>
          </w:rPr>
          <w:t>1</w:t>
        </w:r>
        <w:r w:rsidR="0067731E">
          <w:rPr>
            <w:webHidden/>
          </w:rPr>
          <w:fldChar w:fldCharType="end"/>
        </w:r>
      </w:hyperlink>
    </w:p>
    <w:p w14:paraId="5B17853C" w14:textId="78D138B1" w:rsidR="0067731E" w:rsidRDefault="00F516FD">
      <w:pPr>
        <w:pStyle w:val="TOC2"/>
        <w:rPr>
          <w:rFonts w:eastAsiaTheme="minorEastAsia" w:cstheme="minorBidi"/>
          <w:noProof/>
          <w:color w:val="auto"/>
          <w:szCs w:val="22"/>
          <w:lang w:val="en-CA" w:eastAsia="en-CA"/>
        </w:rPr>
      </w:pPr>
      <w:hyperlink w:anchor="_Toc22838689" w:history="1">
        <w:r w:rsidR="0067731E" w:rsidRPr="009C4830">
          <w:rPr>
            <w:rStyle w:val="Hyperlink"/>
            <w:noProof/>
          </w:rPr>
          <w:t>Barriers</w:t>
        </w:r>
        <w:r w:rsidR="0067731E">
          <w:rPr>
            <w:noProof/>
            <w:webHidden/>
          </w:rPr>
          <w:tab/>
        </w:r>
        <w:r w:rsidR="0067731E">
          <w:rPr>
            <w:noProof/>
            <w:webHidden/>
          </w:rPr>
          <w:fldChar w:fldCharType="begin"/>
        </w:r>
        <w:r w:rsidR="0067731E">
          <w:rPr>
            <w:noProof/>
            <w:webHidden/>
          </w:rPr>
          <w:instrText xml:space="preserve"> PAGEREF _Toc22838689 \h </w:instrText>
        </w:r>
        <w:r w:rsidR="0067731E">
          <w:rPr>
            <w:noProof/>
            <w:webHidden/>
          </w:rPr>
        </w:r>
        <w:r w:rsidR="0067731E">
          <w:rPr>
            <w:noProof/>
            <w:webHidden/>
          </w:rPr>
          <w:fldChar w:fldCharType="separate"/>
        </w:r>
        <w:r>
          <w:rPr>
            <w:noProof/>
            <w:webHidden/>
          </w:rPr>
          <w:t>1</w:t>
        </w:r>
        <w:r w:rsidR="0067731E">
          <w:rPr>
            <w:noProof/>
            <w:webHidden/>
          </w:rPr>
          <w:fldChar w:fldCharType="end"/>
        </w:r>
      </w:hyperlink>
    </w:p>
    <w:p w14:paraId="305F4735" w14:textId="6D2898C8" w:rsidR="0067731E" w:rsidRDefault="00F516FD">
      <w:pPr>
        <w:pStyle w:val="TOC2"/>
        <w:rPr>
          <w:rFonts w:eastAsiaTheme="minorEastAsia" w:cstheme="minorBidi"/>
          <w:noProof/>
          <w:color w:val="auto"/>
          <w:szCs w:val="22"/>
          <w:lang w:val="en-CA" w:eastAsia="en-CA"/>
        </w:rPr>
      </w:pPr>
      <w:hyperlink w:anchor="_Toc22838690" w:history="1">
        <w:r w:rsidR="0067731E" w:rsidRPr="009C4830">
          <w:rPr>
            <w:rStyle w:val="Hyperlink"/>
            <w:noProof/>
          </w:rPr>
          <w:t>Promising approaches</w:t>
        </w:r>
        <w:r w:rsidR="0067731E">
          <w:rPr>
            <w:noProof/>
            <w:webHidden/>
          </w:rPr>
          <w:tab/>
        </w:r>
        <w:r w:rsidR="0067731E">
          <w:rPr>
            <w:noProof/>
            <w:webHidden/>
          </w:rPr>
          <w:fldChar w:fldCharType="begin"/>
        </w:r>
        <w:r w:rsidR="0067731E">
          <w:rPr>
            <w:noProof/>
            <w:webHidden/>
          </w:rPr>
          <w:instrText xml:space="preserve"> PAGEREF _Toc22838690 \h </w:instrText>
        </w:r>
        <w:r w:rsidR="0067731E">
          <w:rPr>
            <w:noProof/>
            <w:webHidden/>
          </w:rPr>
        </w:r>
        <w:r w:rsidR="0067731E">
          <w:rPr>
            <w:noProof/>
            <w:webHidden/>
          </w:rPr>
          <w:fldChar w:fldCharType="separate"/>
        </w:r>
        <w:r>
          <w:rPr>
            <w:noProof/>
            <w:webHidden/>
          </w:rPr>
          <w:t>1</w:t>
        </w:r>
        <w:r w:rsidR="0067731E">
          <w:rPr>
            <w:noProof/>
            <w:webHidden/>
          </w:rPr>
          <w:fldChar w:fldCharType="end"/>
        </w:r>
      </w:hyperlink>
    </w:p>
    <w:p w14:paraId="523B921F" w14:textId="6F975AE8" w:rsidR="0067731E" w:rsidRDefault="00F516FD">
      <w:pPr>
        <w:pStyle w:val="TOC2"/>
        <w:rPr>
          <w:rFonts w:eastAsiaTheme="minorEastAsia" w:cstheme="minorBidi"/>
          <w:noProof/>
          <w:color w:val="auto"/>
          <w:szCs w:val="22"/>
          <w:lang w:val="en-CA" w:eastAsia="en-CA"/>
        </w:rPr>
      </w:pPr>
      <w:hyperlink w:anchor="_Toc22838691" w:history="1">
        <w:r w:rsidR="0067731E" w:rsidRPr="009C4830">
          <w:rPr>
            <w:rStyle w:val="Hyperlink"/>
            <w:noProof/>
          </w:rPr>
          <w:t>Recommendations</w:t>
        </w:r>
        <w:r w:rsidR="0067731E">
          <w:rPr>
            <w:noProof/>
            <w:webHidden/>
          </w:rPr>
          <w:tab/>
        </w:r>
        <w:r w:rsidR="0067731E">
          <w:rPr>
            <w:noProof/>
            <w:webHidden/>
          </w:rPr>
          <w:fldChar w:fldCharType="begin"/>
        </w:r>
        <w:r w:rsidR="0067731E">
          <w:rPr>
            <w:noProof/>
            <w:webHidden/>
          </w:rPr>
          <w:instrText xml:space="preserve"> PAGEREF _Toc22838691 \h </w:instrText>
        </w:r>
        <w:r w:rsidR="0067731E">
          <w:rPr>
            <w:noProof/>
            <w:webHidden/>
          </w:rPr>
        </w:r>
        <w:r w:rsidR="0067731E">
          <w:rPr>
            <w:noProof/>
            <w:webHidden/>
          </w:rPr>
          <w:fldChar w:fldCharType="separate"/>
        </w:r>
        <w:r>
          <w:rPr>
            <w:noProof/>
            <w:webHidden/>
          </w:rPr>
          <w:t>2</w:t>
        </w:r>
        <w:r w:rsidR="0067731E">
          <w:rPr>
            <w:noProof/>
            <w:webHidden/>
          </w:rPr>
          <w:fldChar w:fldCharType="end"/>
        </w:r>
      </w:hyperlink>
    </w:p>
    <w:p w14:paraId="52618F3E" w14:textId="0FEE1202" w:rsidR="0067731E" w:rsidRDefault="00F516FD">
      <w:pPr>
        <w:pStyle w:val="TOC1"/>
        <w:rPr>
          <w:rFonts w:eastAsiaTheme="minorEastAsia" w:cstheme="minorBidi"/>
          <w:color w:val="auto"/>
          <w:szCs w:val="22"/>
          <w:lang w:val="en-CA" w:eastAsia="en-CA"/>
        </w:rPr>
      </w:pPr>
      <w:hyperlink w:anchor="_Toc22838692" w:history="1">
        <w:r w:rsidR="0067731E" w:rsidRPr="009C4830">
          <w:rPr>
            <w:rStyle w:val="Hyperlink"/>
          </w:rPr>
          <w:t>1|</w:t>
        </w:r>
        <w:r w:rsidR="0067731E">
          <w:rPr>
            <w:rFonts w:eastAsiaTheme="minorEastAsia" w:cstheme="minorBidi"/>
            <w:color w:val="auto"/>
            <w:szCs w:val="22"/>
            <w:lang w:val="en-CA" w:eastAsia="en-CA"/>
          </w:rPr>
          <w:tab/>
        </w:r>
        <w:r w:rsidR="0067731E" w:rsidRPr="009C4830">
          <w:rPr>
            <w:rStyle w:val="Hyperlink"/>
          </w:rPr>
          <w:t>Project background</w:t>
        </w:r>
        <w:r w:rsidR="0067731E">
          <w:rPr>
            <w:webHidden/>
          </w:rPr>
          <w:tab/>
        </w:r>
        <w:r w:rsidR="0067731E">
          <w:rPr>
            <w:webHidden/>
          </w:rPr>
          <w:fldChar w:fldCharType="begin"/>
        </w:r>
        <w:r w:rsidR="0067731E">
          <w:rPr>
            <w:webHidden/>
          </w:rPr>
          <w:instrText xml:space="preserve"> PAGEREF _Toc22838692 \h </w:instrText>
        </w:r>
        <w:r w:rsidR="0067731E">
          <w:rPr>
            <w:webHidden/>
          </w:rPr>
        </w:r>
        <w:r w:rsidR="0067731E">
          <w:rPr>
            <w:webHidden/>
          </w:rPr>
          <w:fldChar w:fldCharType="separate"/>
        </w:r>
        <w:r>
          <w:rPr>
            <w:webHidden/>
          </w:rPr>
          <w:t>3</w:t>
        </w:r>
        <w:r w:rsidR="0067731E">
          <w:rPr>
            <w:webHidden/>
          </w:rPr>
          <w:fldChar w:fldCharType="end"/>
        </w:r>
      </w:hyperlink>
    </w:p>
    <w:p w14:paraId="03C13184" w14:textId="0F1AE90B" w:rsidR="0067731E" w:rsidRDefault="00F516FD">
      <w:pPr>
        <w:pStyle w:val="TOC2"/>
        <w:rPr>
          <w:rFonts w:eastAsiaTheme="minorEastAsia" w:cstheme="minorBidi"/>
          <w:noProof/>
          <w:color w:val="auto"/>
          <w:szCs w:val="22"/>
          <w:lang w:val="en-CA" w:eastAsia="en-CA"/>
        </w:rPr>
      </w:pPr>
      <w:hyperlink w:anchor="_Toc22838693" w:history="1">
        <w:r w:rsidR="0067731E" w:rsidRPr="009C4830">
          <w:rPr>
            <w:rStyle w:val="Hyperlink"/>
            <w:noProof/>
          </w:rPr>
          <w:t>This report</w:t>
        </w:r>
        <w:r w:rsidR="0067731E">
          <w:rPr>
            <w:noProof/>
            <w:webHidden/>
          </w:rPr>
          <w:tab/>
        </w:r>
        <w:r w:rsidR="0067731E">
          <w:rPr>
            <w:noProof/>
            <w:webHidden/>
          </w:rPr>
          <w:fldChar w:fldCharType="begin"/>
        </w:r>
        <w:r w:rsidR="0067731E">
          <w:rPr>
            <w:noProof/>
            <w:webHidden/>
          </w:rPr>
          <w:instrText xml:space="preserve"> PAGEREF _Toc22838693 \h </w:instrText>
        </w:r>
        <w:r w:rsidR="0067731E">
          <w:rPr>
            <w:noProof/>
            <w:webHidden/>
          </w:rPr>
        </w:r>
        <w:r w:rsidR="0067731E">
          <w:rPr>
            <w:noProof/>
            <w:webHidden/>
          </w:rPr>
          <w:fldChar w:fldCharType="separate"/>
        </w:r>
        <w:r>
          <w:rPr>
            <w:noProof/>
            <w:webHidden/>
          </w:rPr>
          <w:t>4</w:t>
        </w:r>
        <w:r w:rsidR="0067731E">
          <w:rPr>
            <w:noProof/>
            <w:webHidden/>
          </w:rPr>
          <w:fldChar w:fldCharType="end"/>
        </w:r>
      </w:hyperlink>
    </w:p>
    <w:p w14:paraId="25954F53" w14:textId="1FE82E32" w:rsidR="0067731E" w:rsidRDefault="00F516FD">
      <w:pPr>
        <w:pStyle w:val="TOC1"/>
        <w:rPr>
          <w:rFonts w:eastAsiaTheme="minorEastAsia" w:cstheme="minorBidi"/>
          <w:color w:val="auto"/>
          <w:szCs w:val="22"/>
          <w:lang w:val="en-CA" w:eastAsia="en-CA"/>
        </w:rPr>
      </w:pPr>
      <w:hyperlink w:anchor="_Toc22838694" w:history="1">
        <w:r w:rsidR="0067731E" w:rsidRPr="009C4830">
          <w:rPr>
            <w:rStyle w:val="Hyperlink"/>
          </w:rPr>
          <w:t>2|</w:t>
        </w:r>
        <w:r w:rsidR="0067731E">
          <w:rPr>
            <w:rFonts w:eastAsiaTheme="minorEastAsia" w:cstheme="minorBidi"/>
            <w:color w:val="auto"/>
            <w:szCs w:val="22"/>
            <w:lang w:val="en-CA" w:eastAsia="en-CA"/>
          </w:rPr>
          <w:tab/>
        </w:r>
        <w:r w:rsidR="0067731E" w:rsidRPr="009C4830">
          <w:rPr>
            <w:rStyle w:val="Hyperlink"/>
          </w:rPr>
          <w:t>About this population group</w:t>
        </w:r>
        <w:r w:rsidR="0067731E">
          <w:rPr>
            <w:webHidden/>
          </w:rPr>
          <w:tab/>
        </w:r>
        <w:r w:rsidR="0067731E">
          <w:rPr>
            <w:webHidden/>
          </w:rPr>
          <w:fldChar w:fldCharType="begin"/>
        </w:r>
        <w:r w:rsidR="0067731E">
          <w:rPr>
            <w:webHidden/>
          </w:rPr>
          <w:instrText xml:space="preserve"> PAGEREF _Toc22838694 \h </w:instrText>
        </w:r>
        <w:r w:rsidR="0067731E">
          <w:rPr>
            <w:webHidden/>
          </w:rPr>
        </w:r>
        <w:r w:rsidR="0067731E">
          <w:rPr>
            <w:webHidden/>
          </w:rPr>
          <w:fldChar w:fldCharType="separate"/>
        </w:r>
        <w:r>
          <w:rPr>
            <w:webHidden/>
          </w:rPr>
          <w:t>5</w:t>
        </w:r>
        <w:r w:rsidR="0067731E">
          <w:rPr>
            <w:webHidden/>
          </w:rPr>
          <w:fldChar w:fldCharType="end"/>
        </w:r>
      </w:hyperlink>
    </w:p>
    <w:p w14:paraId="6C10E9BC" w14:textId="3A67EBB9" w:rsidR="0067731E" w:rsidRDefault="00F516FD">
      <w:pPr>
        <w:pStyle w:val="TOC1"/>
        <w:rPr>
          <w:rFonts w:eastAsiaTheme="minorEastAsia" w:cstheme="minorBidi"/>
          <w:color w:val="auto"/>
          <w:szCs w:val="22"/>
          <w:lang w:val="en-CA" w:eastAsia="en-CA"/>
        </w:rPr>
      </w:pPr>
      <w:hyperlink w:anchor="_Toc22838695" w:history="1">
        <w:r w:rsidR="0067731E" w:rsidRPr="009C4830">
          <w:rPr>
            <w:rStyle w:val="Hyperlink"/>
          </w:rPr>
          <w:t>3|</w:t>
        </w:r>
        <w:r w:rsidR="0067731E">
          <w:rPr>
            <w:rFonts w:eastAsiaTheme="minorEastAsia" w:cstheme="minorBidi"/>
            <w:color w:val="auto"/>
            <w:szCs w:val="22"/>
            <w:lang w:val="en-CA" w:eastAsia="en-CA"/>
          </w:rPr>
          <w:tab/>
        </w:r>
        <w:r w:rsidR="0067731E" w:rsidRPr="009C4830">
          <w:rPr>
            <w:rStyle w:val="Hyperlink"/>
          </w:rPr>
          <w:t>Findings</w:t>
        </w:r>
        <w:r w:rsidR="0067731E">
          <w:rPr>
            <w:webHidden/>
          </w:rPr>
          <w:tab/>
        </w:r>
        <w:r w:rsidR="0067731E">
          <w:rPr>
            <w:webHidden/>
          </w:rPr>
          <w:fldChar w:fldCharType="begin"/>
        </w:r>
        <w:r w:rsidR="0067731E">
          <w:rPr>
            <w:webHidden/>
          </w:rPr>
          <w:instrText xml:space="preserve"> PAGEREF _Toc22838695 \h </w:instrText>
        </w:r>
        <w:r w:rsidR="0067731E">
          <w:rPr>
            <w:webHidden/>
          </w:rPr>
        </w:r>
        <w:r w:rsidR="0067731E">
          <w:rPr>
            <w:webHidden/>
          </w:rPr>
          <w:fldChar w:fldCharType="separate"/>
        </w:r>
        <w:r>
          <w:rPr>
            <w:webHidden/>
          </w:rPr>
          <w:t>6</w:t>
        </w:r>
        <w:r w:rsidR="0067731E">
          <w:rPr>
            <w:webHidden/>
          </w:rPr>
          <w:fldChar w:fldCharType="end"/>
        </w:r>
      </w:hyperlink>
    </w:p>
    <w:p w14:paraId="5FE3AF2E" w14:textId="6904D8E6" w:rsidR="0067731E" w:rsidRDefault="00F516FD">
      <w:pPr>
        <w:pStyle w:val="TOC2"/>
        <w:rPr>
          <w:rFonts w:eastAsiaTheme="minorEastAsia" w:cstheme="minorBidi"/>
          <w:noProof/>
          <w:color w:val="auto"/>
          <w:szCs w:val="22"/>
          <w:lang w:val="en-CA" w:eastAsia="en-CA"/>
        </w:rPr>
      </w:pPr>
      <w:hyperlink w:anchor="_Toc22838696" w:history="1">
        <w:r w:rsidR="0067731E" w:rsidRPr="009C4830">
          <w:rPr>
            <w:rStyle w:val="Hyperlink"/>
            <w:noProof/>
          </w:rPr>
          <w:t>Barriers to accessing palliative care</w:t>
        </w:r>
        <w:r w:rsidR="0067731E">
          <w:rPr>
            <w:noProof/>
            <w:webHidden/>
          </w:rPr>
          <w:tab/>
        </w:r>
        <w:r w:rsidR="0067731E">
          <w:rPr>
            <w:noProof/>
            <w:webHidden/>
          </w:rPr>
          <w:fldChar w:fldCharType="begin"/>
        </w:r>
        <w:r w:rsidR="0067731E">
          <w:rPr>
            <w:noProof/>
            <w:webHidden/>
          </w:rPr>
          <w:instrText xml:space="preserve"> PAGEREF _Toc22838696 \h </w:instrText>
        </w:r>
        <w:r w:rsidR="0067731E">
          <w:rPr>
            <w:noProof/>
            <w:webHidden/>
          </w:rPr>
        </w:r>
        <w:r w:rsidR="0067731E">
          <w:rPr>
            <w:noProof/>
            <w:webHidden/>
          </w:rPr>
          <w:fldChar w:fldCharType="separate"/>
        </w:r>
        <w:r>
          <w:rPr>
            <w:noProof/>
            <w:webHidden/>
          </w:rPr>
          <w:t>6</w:t>
        </w:r>
        <w:r w:rsidR="0067731E">
          <w:rPr>
            <w:noProof/>
            <w:webHidden/>
          </w:rPr>
          <w:fldChar w:fldCharType="end"/>
        </w:r>
      </w:hyperlink>
    </w:p>
    <w:p w14:paraId="3CC4687B" w14:textId="3401FD8F" w:rsidR="0067731E" w:rsidRDefault="00F516FD">
      <w:pPr>
        <w:pStyle w:val="TOC2"/>
        <w:rPr>
          <w:rFonts w:eastAsiaTheme="minorEastAsia" w:cstheme="minorBidi"/>
          <w:noProof/>
          <w:color w:val="auto"/>
          <w:szCs w:val="22"/>
          <w:lang w:val="en-CA" w:eastAsia="en-CA"/>
        </w:rPr>
      </w:pPr>
      <w:hyperlink w:anchor="_Toc22838697" w:history="1">
        <w:r w:rsidR="0067731E" w:rsidRPr="009C4830">
          <w:rPr>
            <w:rStyle w:val="Hyperlink"/>
            <w:noProof/>
          </w:rPr>
          <w:t>Enablers and promising approaches</w:t>
        </w:r>
        <w:r w:rsidR="0067731E">
          <w:rPr>
            <w:noProof/>
            <w:webHidden/>
          </w:rPr>
          <w:tab/>
        </w:r>
        <w:r w:rsidR="0067731E">
          <w:rPr>
            <w:noProof/>
            <w:webHidden/>
          </w:rPr>
          <w:fldChar w:fldCharType="begin"/>
        </w:r>
        <w:r w:rsidR="0067731E">
          <w:rPr>
            <w:noProof/>
            <w:webHidden/>
          </w:rPr>
          <w:instrText xml:space="preserve"> PAGEREF _Toc22838697 \h </w:instrText>
        </w:r>
        <w:r w:rsidR="0067731E">
          <w:rPr>
            <w:noProof/>
            <w:webHidden/>
          </w:rPr>
        </w:r>
        <w:r w:rsidR="0067731E">
          <w:rPr>
            <w:noProof/>
            <w:webHidden/>
          </w:rPr>
          <w:fldChar w:fldCharType="separate"/>
        </w:r>
        <w:r>
          <w:rPr>
            <w:noProof/>
            <w:webHidden/>
          </w:rPr>
          <w:t>11</w:t>
        </w:r>
        <w:r w:rsidR="0067731E">
          <w:rPr>
            <w:noProof/>
            <w:webHidden/>
          </w:rPr>
          <w:fldChar w:fldCharType="end"/>
        </w:r>
      </w:hyperlink>
    </w:p>
    <w:p w14:paraId="55E8F852" w14:textId="1CE64E0A" w:rsidR="0067731E" w:rsidRDefault="00F516FD">
      <w:pPr>
        <w:pStyle w:val="TOC2"/>
        <w:rPr>
          <w:rFonts w:eastAsiaTheme="minorEastAsia" w:cstheme="minorBidi"/>
          <w:noProof/>
          <w:color w:val="auto"/>
          <w:szCs w:val="22"/>
          <w:lang w:val="en-CA" w:eastAsia="en-CA"/>
        </w:rPr>
      </w:pPr>
      <w:hyperlink w:anchor="_Toc22838698" w:history="1">
        <w:r w:rsidR="0067731E" w:rsidRPr="009C4830">
          <w:rPr>
            <w:rStyle w:val="Hyperlink"/>
            <w:noProof/>
          </w:rPr>
          <w:t>Advance care planning</w:t>
        </w:r>
        <w:r w:rsidR="0067731E">
          <w:rPr>
            <w:noProof/>
            <w:webHidden/>
          </w:rPr>
          <w:tab/>
        </w:r>
        <w:r w:rsidR="0067731E">
          <w:rPr>
            <w:noProof/>
            <w:webHidden/>
          </w:rPr>
          <w:fldChar w:fldCharType="begin"/>
        </w:r>
        <w:r w:rsidR="0067731E">
          <w:rPr>
            <w:noProof/>
            <w:webHidden/>
          </w:rPr>
          <w:instrText xml:space="preserve"> PAGEREF _Toc22838698 \h </w:instrText>
        </w:r>
        <w:r w:rsidR="0067731E">
          <w:rPr>
            <w:noProof/>
            <w:webHidden/>
          </w:rPr>
        </w:r>
        <w:r w:rsidR="0067731E">
          <w:rPr>
            <w:noProof/>
            <w:webHidden/>
          </w:rPr>
          <w:fldChar w:fldCharType="separate"/>
        </w:r>
        <w:r>
          <w:rPr>
            <w:noProof/>
            <w:webHidden/>
          </w:rPr>
          <w:t>15</w:t>
        </w:r>
        <w:r w:rsidR="0067731E">
          <w:rPr>
            <w:noProof/>
            <w:webHidden/>
          </w:rPr>
          <w:fldChar w:fldCharType="end"/>
        </w:r>
      </w:hyperlink>
    </w:p>
    <w:p w14:paraId="658B401F" w14:textId="79BE1498" w:rsidR="0067731E" w:rsidRDefault="00F516FD">
      <w:pPr>
        <w:pStyle w:val="TOC1"/>
        <w:rPr>
          <w:rFonts w:eastAsiaTheme="minorEastAsia" w:cstheme="minorBidi"/>
          <w:color w:val="auto"/>
          <w:szCs w:val="22"/>
          <w:lang w:val="en-CA" w:eastAsia="en-CA"/>
        </w:rPr>
      </w:pPr>
      <w:hyperlink w:anchor="_Toc22838699" w:history="1">
        <w:r w:rsidR="0067731E" w:rsidRPr="009C4830">
          <w:rPr>
            <w:rStyle w:val="Hyperlink"/>
          </w:rPr>
          <w:t>4|</w:t>
        </w:r>
        <w:r w:rsidR="0067731E">
          <w:rPr>
            <w:rFonts w:eastAsiaTheme="minorEastAsia" w:cstheme="minorBidi"/>
            <w:color w:val="auto"/>
            <w:szCs w:val="22"/>
            <w:lang w:val="en-CA" w:eastAsia="en-CA"/>
          </w:rPr>
          <w:tab/>
        </w:r>
        <w:r w:rsidR="0067731E" w:rsidRPr="009C4830">
          <w:rPr>
            <w:rStyle w:val="Hyperlink"/>
          </w:rPr>
          <w:t>Recommendations</w:t>
        </w:r>
        <w:r w:rsidR="0067731E">
          <w:rPr>
            <w:webHidden/>
          </w:rPr>
          <w:tab/>
        </w:r>
        <w:r w:rsidR="0067731E">
          <w:rPr>
            <w:webHidden/>
          </w:rPr>
          <w:fldChar w:fldCharType="begin"/>
        </w:r>
        <w:r w:rsidR="0067731E">
          <w:rPr>
            <w:webHidden/>
          </w:rPr>
          <w:instrText xml:space="preserve"> PAGEREF _Toc22838699 \h </w:instrText>
        </w:r>
        <w:r w:rsidR="0067731E">
          <w:rPr>
            <w:webHidden/>
          </w:rPr>
        </w:r>
        <w:r w:rsidR="0067731E">
          <w:rPr>
            <w:webHidden/>
          </w:rPr>
          <w:fldChar w:fldCharType="separate"/>
        </w:r>
        <w:r>
          <w:rPr>
            <w:webHidden/>
          </w:rPr>
          <w:t>17</w:t>
        </w:r>
        <w:r w:rsidR="0067731E">
          <w:rPr>
            <w:webHidden/>
          </w:rPr>
          <w:fldChar w:fldCharType="end"/>
        </w:r>
      </w:hyperlink>
    </w:p>
    <w:p w14:paraId="2A27D967" w14:textId="1B4C5B24" w:rsidR="0067731E" w:rsidRDefault="00F516FD">
      <w:pPr>
        <w:pStyle w:val="TOC2"/>
        <w:rPr>
          <w:rFonts w:eastAsiaTheme="minorEastAsia" w:cstheme="minorBidi"/>
          <w:noProof/>
          <w:color w:val="auto"/>
          <w:szCs w:val="22"/>
          <w:lang w:val="en-CA" w:eastAsia="en-CA"/>
        </w:rPr>
      </w:pPr>
      <w:hyperlink w:anchor="_Toc22838700" w:history="1">
        <w:r w:rsidR="0067731E" w:rsidRPr="009C4830">
          <w:rPr>
            <w:rStyle w:val="Hyperlink"/>
            <w:noProof/>
          </w:rPr>
          <w:t>Addressing facilitators of appropriate palliative care for people from culturally and linguistically diverse backgrounds</w:t>
        </w:r>
        <w:r w:rsidR="0067731E">
          <w:rPr>
            <w:noProof/>
            <w:webHidden/>
          </w:rPr>
          <w:tab/>
        </w:r>
        <w:r w:rsidR="0067731E">
          <w:rPr>
            <w:noProof/>
            <w:webHidden/>
          </w:rPr>
          <w:fldChar w:fldCharType="begin"/>
        </w:r>
        <w:r w:rsidR="0067731E">
          <w:rPr>
            <w:noProof/>
            <w:webHidden/>
          </w:rPr>
          <w:instrText xml:space="preserve"> PAGEREF _Toc22838700 \h </w:instrText>
        </w:r>
        <w:r w:rsidR="0067731E">
          <w:rPr>
            <w:noProof/>
            <w:webHidden/>
          </w:rPr>
        </w:r>
        <w:r w:rsidR="0067731E">
          <w:rPr>
            <w:noProof/>
            <w:webHidden/>
          </w:rPr>
          <w:fldChar w:fldCharType="separate"/>
        </w:r>
        <w:r>
          <w:rPr>
            <w:noProof/>
            <w:webHidden/>
          </w:rPr>
          <w:t>18</w:t>
        </w:r>
        <w:r w:rsidR="0067731E">
          <w:rPr>
            <w:noProof/>
            <w:webHidden/>
          </w:rPr>
          <w:fldChar w:fldCharType="end"/>
        </w:r>
      </w:hyperlink>
    </w:p>
    <w:p w14:paraId="55CC0CB9" w14:textId="57977405" w:rsidR="0067731E" w:rsidRDefault="00F516FD">
      <w:pPr>
        <w:pStyle w:val="TOC2"/>
        <w:rPr>
          <w:rFonts w:eastAsiaTheme="minorEastAsia" w:cstheme="minorBidi"/>
          <w:noProof/>
          <w:color w:val="auto"/>
          <w:szCs w:val="22"/>
          <w:lang w:val="en-CA" w:eastAsia="en-CA"/>
        </w:rPr>
      </w:pPr>
      <w:hyperlink w:anchor="_Toc22838701" w:history="1">
        <w:r w:rsidR="0067731E" w:rsidRPr="009C4830">
          <w:rPr>
            <w:rStyle w:val="Hyperlink"/>
            <w:noProof/>
          </w:rPr>
          <w:t>Addressing underpinning enablers</w:t>
        </w:r>
        <w:r w:rsidR="0067731E">
          <w:rPr>
            <w:noProof/>
            <w:webHidden/>
          </w:rPr>
          <w:tab/>
        </w:r>
        <w:r w:rsidR="0067731E">
          <w:rPr>
            <w:noProof/>
            <w:webHidden/>
          </w:rPr>
          <w:fldChar w:fldCharType="begin"/>
        </w:r>
        <w:r w:rsidR="0067731E">
          <w:rPr>
            <w:noProof/>
            <w:webHidden/>
          </w:rPr>
          <w:instrText xml:space="preserve"> PAGEREF _Toc22838701 \h </w:instrText>
        </w:r>
        <w:r w:rsidR="0067731E">
          <w:rPr>
            <w:noProof/>
            <w:webHidden/>
          </w:rPr>
        </w:r>
        <w:r w:rsidR="0067731E">
          <w:rPr>
            <w:noProof/>
            <w:webHidden/>
          </w:rPr>
          <w:fldChar w:fldCharType="separate"/>
        </w:r>
        <w:r>
          <w:rPr>
            <w:noProof/>
            <w:webHidden/>
          </w:rPr>
          <w:t>20</w:t>
        </w:r>
        <w:r w:rsidR="0067731E">
          <w:rPr>
            <w:noProof/>
            <w:webHidden/>
          </w:rPr>
          <w:fldChar w:fldCharType="end"/>
        </w:r>
      </w:hyperlink>
    </w:p>
    <w:p w14:paraId="1010F9EA" w14:textId="15E4CD02" w:rsidR="0067731E" w:rsidRDefault="00F516FD">
      <w:pPr>
        <w:pStyle w:val="TOC1"/>
        <w:rPr>
          <w:rFonts w:eastAsiaTheme="minorEastAsia" w:cstheme="minorBidi"/>
          <w:color w:val="auto"/>
          <w:szCs w:val="22"/>
          <w:lang w:val="en-CA" w:eastAsia="en-CA"/>
        </w:rPr>
      </w:pPr>
      <w:hyperlink w:anchor="_Toc22838702" w:history="1">
        <w:r w:rsidR="0067731E" w:rsidRPr="009C4830">
          <w:rPr>
            <w:rStyle w:val="Hyperlink"/>
          </w:rPr>
          <w:t>Abbreviations</w:t>
        </w:r>
        <w:r w:rsidR="0067731E">
          <w:rPr>
            <w:webHidden/>
          </w:rPr>
          <w:tab/>
        </w:r>
        <w:r w:rsidR="0067731E">
          <w:rPr>
            <w:webHidden/>
          </w:rPr>
          <w:fldChar w:fldCharType="begin"/>
        </w:r>
        <w:r w:rsidR="0067731E">
          <w:rPr>
            <w:webHidden/>
          </w:rPr>
          <w:instrText xml:space="preserve"> PAGEREF _Toc22838702 \h </w:instrText>
        </w:r>
        <w:r w:rsidR="0067731E">
          <w:rPr>
            <w:webHidden/>
          </w:rPr>
        </w:r>
        <w:r w:rsidR="0067731E">
          <w:rPr>
            <w:webHidden/>
          </w:rPr>
          <w:fldChar w:fldCharType="separate"/>
        </w:r>
        <w:r>
          <w:rPr>
            <w:webHidden/>
          </w:rPr>
          <w:t>21</w:t>
        </w:r>
        <w:r w:rsidR="0067731E">
          <w:rPr>
            <w:webHidden/>
          </w:rPr>
          <w:fldChar w:fldCharType="end"/>
        </w:r>
      </w:hyperlink>
    </w:p>
    <w:p w14:paraId="76503E47" w14:textId="6E0D5791" w:rsidR="0067731E" w:rsidRDefault="00F516FD">
      <w:pPr>
        <w:pStyle w:val="TOC1"/>
        <w:rPr>
          <w:rFonts w:eastAsiaTheme="minorEastAsia" w:cstheme="minorBidi"/>
          <w:color w:val="auto"/>
          <w:szCs w:val="22"/>
          <w:lang w:val="en-CA" w:eastAsia="en-CA"/>
        </w:rPr>
      </w:pPr>
      <w:hyperlink w:anchor="_Toc22838703" w:history="1">
        <w:r w:rsidR="0067731E" w:rsidRPr="009C4830">
          <w:rPr>
            <w:rStyle w:val="Hyperlink"/>
          </w:rPr>
          <w:t>Glossary</w:t>
        </w:r>
        <w:r w:rsidR="0067731E">
          <w:rPr>
            <w:webHidden/>
          </w:rPr>
          <w:tab/>
        </w:r>
        <w:r w:rsidR="0067731E">
          <w:rPr>
            <w:webHidden/>
          </w:rPr>
          <w:fldChar w:fldCharType="begin"/>
        </w:r>
        <w:r w:rsidR="0067731E">
          <w:rPr>
            <w:webHidden/>
          </w:rPr>
          <w:instrText xml:space="preserve"> PAGEREF _Toc22838703 \h </w:instrText>
        </w:r>
        <w:r w:rsidR="0067731E">
          <w:rPr>
            <w:webHidden/>
          </w:rPr>
        </w:r>
        <w:r w:rsidR="0067731E">
          <w:rPr>
            <w:webHidden/>
          </w:rPr>
          <w:fldChar w:fldCharType="separate"/>
        </w:r>
        <w:r>
          <w:rPr>
            <w:webHidden/>
          </w:rPr>
          <w:t>22</w:t>
        </w:r>
        <w:r w:rsidR="0067731E">
          <w:rPr>
            <w:webHidden/>
          </w:rPr>
          <w:fldChar w:fldCharType="end"/>
        </w:r>
      </w:hyperlink>
    </w:p>
    <w:p w14:paraId="7F721370" w14:textId="45A43286" w:rsidR="0067731E" w:rsidRDefault="00F516FD">
      <w:pPr>
        <w:pStyle w:val="TOC1"/>
        <w:rPr>
          <w:rFonts w:eastAsiaTheme="minorEastAsia" w:cstheme="minorBidi"/>
          <w:color w:val="auto"/>
          <w:szCs w:val="22"/>
          <w:lang w:val="en-CA" w:eastAsia="en-CA"/>
        </w:rPr>
      </w:pPr>
      <w:hyperlink w:anchor="_Toc22838704" w:history="1">
        <w:r w:rsidR="0067731E" w:rsidRPr="009C4830">
          <w:rPr>
            <w:rStyle w:val="Hyperlink"/>
          </w:rPr>
          <w:t>References</w:t>
        </w:r>
        <w:r w:rsidR="0067731E">
          <w:rPr>
            <w:webHidden/>
          </w:rPr>
          <w:tab/>
        </w:r>
        <w:r w:rsidR="0067731E">
          <w:rPr>
            <w:webHidden/>
          </w:rPr>
          <w:fldChar w:fldCharType="begin"/>
        </w:r>
        <w:r w:rsidR="0067731E">
          <w:rPr>
            <w:webHidden/>
          </w:rPr>
          <w:instrText xml:space="preserve"> PAGEREF _Toc22838704 \h </w:instrText>
        </w:r>
        <w:r w:rsidR="0067731E">
          <w:rPr>
            <w:webHidden/>
          </w:rPr>
        </w:r>
        <w:r w:rsidR="0067731E">
          <w:rPr>
            <w:webHidden/>
          </w:rPr>
          <w:fldChar w:fldCharType="separate"/>
        </w:r>
        <w:r>
          <w:rPr>
            <w:webHidden/>
          </w:rPr>
          <w:t>24</w:t>
        </w:r>
        <w:r w:rsidR="0067731E">
          <w:rPr>
            <w:webHidden/>
          </w:rPr>
          <w:fldChar w:fldCharType="end"/>
        </w:r>
      </w:hyperlink>
    </w:p>
    <w:p w14:paraId="7FF712C5" w14:textId="05E620C3" w:rsidR="00954608" w:rsidRPr="00E81600" w:rsidRDefault="00A342EC" w:rsidP="00EF392C">
      <w:pPr>
        <w:pStyle w:val="Paragraph"/>
      </w:pPr>
      <w:r w:rsidRPr="00E81600">
        <w:fldChar w:fldCharType="end"/>
      </w:r>
    </w:p>
    <w:p w14:paraId="4498013C" w14:textId="77777777" w:rsidR="00A74ED0" w:rsidRPr="00E81600" w:rsidRDefault="00954608" w:rsidP="004F18D8">
      <w:pPr>
        <w:pStyle w:val="TOCHeading2"/>
        <w:rPr>
          <w:noProof w:val="0"/>
        </w:rPr>
      </w:pPr>
      <w:r w:rsidRPr="00E81600">
        <w:rPr>
          <w:noProof w:val="0"/>
        </w:rPr>
        <w:br w:type="column"/>
      </w:r>
      <w:r w:rsidRPr="00E81600">
        <w:rPr>
          <w:noProof w:val="0"/>
        </w:rPr>
        <w:t>Figures and tables</w:t>
      </w:r>
    </w:p>
    <w:p w14:paraId="0D5CC296" w14:textId="58014ECD" w:rsidR="0067731E" w:rsidRDefault="00956141">
      <w:pPr>
        <w:pStyle w:val="TableofFigures"/>
        <w:rPr>
          <w:rFonts w:eastAsiaTheme="minorEastAsia"/>
          <w:noProof/>
          <w:szCs w:val="22"/>
          <w:lang w:val="en-CA" w:eastAsia="en-CA"/>
        </w:rPr>
      </w:pPr>
      <w:r w:rsidRPr="00E81600">
        <w:fldChar w:fldCharType="begin"/>
      </w:r>
      <w:r w:rsidRPr="00E81600">
        <w:instrText xml:space="preserve"> TOC \h \z \t "Caption" \c </w:instrText>
      </w:r>
      <w:r w:rsidRPr="00E81600">
        <w:fldChar w:fldCharType="separate"/>
      </w:r>
      <w:hyperlink w:anchor="_Toc22838705" w:history="1">
        <w:r w:rsidR="0067731E" w:rsidRPr="00E75FCE">
          <w:rPr>
            <w:rStyle w:val="Hyperlink"/>
            <w:noProof/>
          </w:rPr>
          <w:t>Facilitators and underpinning enablers of quality palliative care</w:t>
        </w:r>
        <w:r w:rsidR="0067731E">
          <w:rPr>
            <w:noProof/>
            <w:webHidden/>
          </w:rPr>
          <w:tab/>
        </w:r>
        <w:r w:rsidR="0067731E">
          <w:rPr>
            <w:noProof/>
            <w:webHidden/>
          </w:rPr>
          <w:fldChar w:fldCharType="begin"/>
        </w:r>
        <w:r w:rsidR="0067731E">
          <w:rPr>
            <w:noProof/>
            <w:webHidden/>
          </w:rPr>
          <w:instrText xml:space="preserve"> PAGEREF _Toc22838705 \h </w:instrText>
        </w:r>
        <w:r w:rsidR="0067731E">
          <w:rPr>
            <w:noProof/>
            <w:webHidden/>
          </w:rPr>
        </w:r>
        <w:r w:rsidR="0067731E">
          <w:rPr>
            <w:noProof/>
            <w:webHidden/>
          </w:rPr>
          <w:fldChar w:fldCharType="separate"/>
        </w:r>
        <w:r w:rsidR="00F516FD">
          <w:rPr>
            <w:noProof/>
            <w:webHidden/>
          </w:rPr>
          <w:t>2</w:t>
        </w:r>
        <w:r w:rsidR="0067731E">
          <w:rPr>
            <w:noProof/>
            <w:webHidden/>
          </w:rPr>
          <w:fldChar w:fldCharType="end"/>
        </w:r>
      </w:hyperlink>
    </w:p>
    <w:p w14:paraId="3AA1B53B" w14:textId="373A2870" w:rsidR="0067731E" w:rsidRDefault="00F516FD">
      <w:pPr>
        <w:pStyle w:val="TableofFigures"/>
        <w:rPr>
          <w:rFonts w:eastAsiaTheme="minorEastAsia"/>
          <w:noProof/>
          <w:szCs w:val="22"/>
          <w:lang w:val="en-CA" w:eastAsia="en-CA"/>
        </w:rPr>
      </w:pPr>
      <w:hyperlink w:anchor="_Toc22838706" w:history="1">
        <w:r w:rsidR="0067731E" w:rsidRPr="00E75FCE">
          <w:rPr>
            <w:rStyle w:val="Hyperlink"/>
            <w:noProof/>
          </w:rPr>
          <w:t>Figure 1</w:t>
        </w:r>
        <w:r w:rsidR="0067731E" w:rsidRPr="00E75FCE">
          <w:rPr>
            <w:rStyle w:val="Hyperlink"/>
            <w:noProof/>
          </w:rPr>
          <w:noBreakHyphen/>
          <w:t>1: Project activities</w:t>
        </w:r>
        <w:r w:rsidR="0067731E">
          <w:rPr>
            <w:noProof/>
            <w:webHidden/>
          </w:rPr>
          <w:tab/>
        </w:r>
        <w:r w:rsidR="0067731E">
          <w:rPr>
            <w:noProof/>
            <w:webHidden/>
          </w:rPr>
          <w:fldChar w:fldCharType="begin"/>
        </w:r>
        <w:r w:rsidR="0067731E">
          <w:rPr>
            <w:noProof/>
            <w:webHidden/>
          </w:rPr>
          <w:instrText xml:space="preserve"> PAGEREF _Toc22838706 \h </w:instrText>
        </w:r>
        <w:r w:rsidR="0067731E">
          <w:rPr>
            <w:noProof/>
            <w:webHidden/>
          </w:rPr>
        </w:r>
        <w:r w:rsidR="0067731E">
          <w:rPr>
            <w:noProof/>
            <w:webHidden/>
          </w:rPr>
          <w:fldChar w:fldCharType="separate"/>
        </w:r>
        <w:r>
          <w:rPr>
            <w:noProof/>
            <w:webHidden/>
          </w:rPr>
          <w:t>3</w:t>
        </w:r>
        <w:r w:rsidR="0067731E">
          <w:rPr>
            <w:noProof/>
            <w:webHidden/>
          </w:rPr>
          <w:fldChar w:fldCharType="end"/>
        </w:r>
      </w:hyperlink>
    </w:p>
    <w:p w14:paraId="68B26FDF" w14:textId="7C706DC0" w:rsidR="0067731E" w:rsidRDefault="00F516FD">
      <w:pPr>
        <w:pStyle w:val="TableofFigures"/>
        <w:rPr>
          <w:rFonts w:eastAsiaTheme="minorEastAsia"/>
          <w:noProof/>
          <w:szCs w:val="22"/>
          <w:lang w:val="en-CA" w:eastAsia="en-CA"/>
        </w:rPr>
      </w:pPr>
      <w:hyperlink w:anchor="_Toc22838707" w:history="1">
        <w:r w:rsidR="0067731E" w:rsidRPr="00E75FCE">
          <w:rPr>
            <w:rStyle w:val="Hyperlink"/>
            <w:noProof/>
          </w:rPr>
          <w:t>Figure 1</w:t>
        </w:r>
        <w:r w:rsidR="0067731E" w:rsidRPr="00E75FCE">
          <w:rPr>
            <w:rStyle w:val="Hyperlink"/>
            <w:noProof/>
          </w:rPr>
          <w:noBreakHyphen/>
          <w:t>2: Suite of reports</w:t>
        </w:r>
        <w:r w:rsidR="0067731E">
          <w:rPr>
            <w:noProof/>
            <w:webHidden/>
          </w:rPr>
          <w:tab/>
        </w:r>
        <w:r w:rsidR="0067731E">
          <w:rPr>
            <w:noProof/>
            <w:webHidden/>
          </w:rPr>
          <w:fldChar w:fldCharType="begin"/>
        </w:r>
        <w:r w:rsidR="0067731E">
          <w:rPr>
            <w:noProof/>
            <w:webHidden/>
          </w:rPr>
          <w:instrText xml:space="preserve"> PAGEREF _Toc22838707 \h </w:instrText>
        </w:r>
        <w:r w:rsidR="0067731E">
          <w:rPr>
            <w:noProof/>
            <w:webHidden/>
          </w:rPr>
        </w:r>
        <w:r w:rsidR="0067731E">
          <w:rPr>
            <w:noProof/>
            <w:webHidden/>
          </w:rPr>
          <w:fldChar w:fldCharType="separate"/>
        </w:r>
        <w:r>
          <w:rPr>
            <w:noProof/>
            <w:webHidden/>
          </w:rPr>
          <w:t>4</w:t>
        </w:r>
        <w:r w:rsidR="0067731E">
          <w:rPr>
            <w:noProof/>
            <w:webHidden/>
          </w:rPr>
          <w:fldChar w:fldCharType="end"/>
        </w:r>
      </w:hyperlink>
    </w:p>
    <w:p w14:paraId="1F5A8C27" w14:textId="543EEED2" w:rsidR="00954608" w:rsidRPr="00E81600" w:rsidRDefault="00956141" w:rsidP="00D27B41">
      <w:pPr>
        <w:pStyle w:val="Paragraph"/>
      </w:pPr>
      <w:r w:rsidRPr="00E81600">
        <w:rPr>
          <w:color w:val="auto"/>
        </w:rPr>
        <w:fldChar w:fldCharType="end"/>
      </w:r>
    </w:p>
    <w:p w14:paraId="6FBF6967" w14:textId="77777777" w:rsidR="00954608" w:rsidRPr="00E81600" w:rsidRDefault="00954608" w:rsidP="00EF392C">
      <w:pPr>
        <w:pStyle w:val="Paragraph"/>
      </w:pPr>
    </w:p>
    <w:p w14:paraId="1D3B8394" w14:textId="77777777" w:rsidR="00A74ED0" w:rsidRPr="00E81600" w:rsidRDefault="00A74ED0" w:rsidP="00EF392C">
      <w:pPr>
        <w:pStyle w:val="Paragraph"/>
        <w:sectPr w:rsidR="00A74ED0" w:rsidRPr="00E81600" w:rsidSect="0087460A">
          <w:footnotePr>
            <w:numFmt w:val="lowerRoman"/>
          </w:footnotePr>
          <w:type w:val="continuous"/>
          <w:pgSz w:w="11901" w:h="16817"/>
          <w:pgMar w:top="1418" w:right="1418" w:bottom="1843" w:left="1843" w:header="709" w:footer="992" w:gutter="0"/>
          <w:pgNumType w:start="1"/>
          <w:cols w:num="2" w:space="567"/>
          <w:titlePg/>
          <w:docGrid w:linePitch="360"/>
          <w15:footnoteColumns w:val="1"/>
        </w:sectPr>
      </w:pPr>
    </w:p>
    <w:p w14:paraId="0F3376E5" w14:textId="77777777" w:rsidR="008B1A87" w:rsidRPr="00E81600" w:rsidRDefault="001F105A" w:rsidP="004F18D8">
      <w:pPr>
        <w:pStyle w:val="TOCHeading"/>
        <w:rPr>
          <w:noProof w:val="0"/>
          <w:lang w:val="en-GB"/>
        </w:rPr>
      </w:pPr>
      <w:r w:rsidRPr="00E81600">
        <w:rPr>
          <w:lang w:val="en-GB"/>
        </w:rPr>
        <w:lastRenderedPageBreak/>
        <mc:AlternateContent>
          <mc:Choice Requires="wps">
            <w:drawing>
              <wp:anchor distT="0" distB="0" distL="114300" distR="114300" simplePos="0" relativeHeight="251680768" behindDoc="1" locked="0" layoutInCell="1" allowOverlap="1" wp14:anchorId="2B643B9D" wp14:editId="74B36E39">
                <wp:simplePos x="0" y="0"/>
                <wp:positionH relativeFrom="margin">
                  <wp:align>center</wp:align>
                </wp:positionH>
                <wp:positionV relativeFrom="page">
                  <wp:posOffset>692150</wp:posOffset>
                </wp:positionV>
                <wp:extent cx="6300000" cy="9071339"/>
                <wp:effectExtent l="19050" t="19050" r="24765" b="15875"/>
                <wp:wrapNone/>
                <wp:docPr id="19" name="Rectangle 1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6300000" cy="9071339"/>
                        </a:xfrm>
                        <a:prstGeom prst="rect">
                          <a:avLst/>
                        </a:prstGeom>
                        <a:ln w="38100">
                          <a:solidFill>
                            <a:schemeClr val="tx2">
                              <a:lumMod val="20000"/>
                              <a:lumOff val="80000"/>
                            </a:schemeClr>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988D66" id="Rectangle 19" o:spid="_x0000_s1026" style="position:absolute;margin-left:0;margin-top:54.5pt;width:496.05pt;height:714.3pt;z-index:-251635712;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ORDTnwIAAJoFAAAOAAAAZHJzL2Uyb0RvYy54bWysVNlOGzEUfa/Uf7D8XiaTUJaICYpAVJUo&#10;IKDi2XjsZFRvtZ2tX8+xZyFQnqrmYeK7Ht/je+/Z+VYrshY+NNZUtDwYUSIMt3VjFhX9+Xj15YSS&#10;EJmpmbJGVHQnAj2fff50tnFTMbZLq2rhCZKYMN24ii5jdNOiCHwpNAsH1gkDo7ReswjRL4rasw2y&#10;a1WMR6OjYmN97bzlIgRoL1sjneX8Ugoeb6UMIhJVUdwt5q/P3+f0LWZnbLrwzC0b3l2D/cMtNGsM&#10;QIdUlywysvLNX6l0w70NVsYDbnVhpWy4yDWgmnL0rpqHJXMi1wJyghtoCv8vLb9Z33nS1Hi7U0oM&#10;03ije7DGzEIJAh0I2rgwhd+Du/OdFHBM1W6l1+kfdZBtJnU3kCq2kXAojyaj9KOEw3Y6Oi4nk5y1&#10;eA13PsRvwmqSDhX1wM9ksvV1iICEa++S0JQhm4pOTkpkTXKwqqmvGqWykDpHXChP1gxvHrfj7KNW&#10;+oetWx36BpH55aFGf7Tqk14NuNx/KUsG3wOATRkoEyctC/kUd0q0V7sXEnSi7hZ3SNRiMM6FiWUC&#10;z5ngncIkLj8Elm1Rb+tQQ1Dnm8JEbvAhsGPjbeBbxCEio1oTh2DdGOs/Qq5/9deVrX9ffVtzKv/Z&#10;1jt0kbfteAXHrxq85DUL8Y55zBNeHzsi3uIjlcXj2e5EydL6Px/pkz/aHFZKNpjPiobfK+YFJeq7&#10;wQCcloeHaaCzcPj1eAzB71ue9y1mpS8s2qHENnI8H5N/VP1RequfsErmCRUmZjiwK8qj74WL2O4N&#10;LCMu5vPshiF2LF6bB8dT8sRq6tTH7RPzrmvniEm4sf0ss+m7rm59U6Sx81W0sskt/8prxzcWQG6a&#10;blmlDbMvZ6/XlTp7AQAA//8DAFBLAwQUAAYACAAAACEASogQRuAAAAAJAQAADwAAAGRycy9kb3du&#10;cmV2LnhtbEyPzU7DMBCE70i8g7WVuFGnRQlNGqeqkBASB35KhcTNibdJRLwOttuGt2c5wW13ZjX7&#10;TbmZ7CBO6EPvSMFinoBAapzpqVWwf7u/XoEIUZPRgyNU8I0BNtXlRakL4870iqddbAWHUCi0gi7G&#10;sZAyNB1aHeZuRGLv4LzVkVffSuP1mcPtIJdJkkmre+IPnR7xrsPmc3e0CuRLbn14f0qz7f7w+PGV&#10;PtSrZ1LqajZt1yAiTvHvGH7xGR0qZqrdkUwQgwIuEllNch7YzvPlAkTNSnpzm4GsSvm/QfUDAAD/&#10;/wMAUEsBAi0AFAAGAAgAAAAhALaDOJL+AAAA4QEAABMAAAAAAAAAAAAAAAAAAAAAAFtDb250ZW50&#10;X1R5cGVzXS54bWxQSwECLQAUAAYACAAAACEAOP0h/9YAAACUAQAACwAAAAAAAAAAAAAAAAAvAQAA&#10;X3JlbHMvLnJlbHNQSwECLQAUAAYACAAAACEANTkQ058CAACaBQAADgAAAAAAAAAAAAAAAAAuAgAA&#10;ZHJzL2Uyb0RvYy54bWxQSwECLQAUAAYACAAAACEASogQRuAAAAAJAQAADwAAAAAAAAAAAAAAAAD5&#10;BAAAZHJzL2Rvd25yZXYueG1sUEsFBgAAAAAEAAQA8wAAAAYGAAAAAA==&#10;" fillcolor="white [3201]" strokecolor="#bfe7ff [671]" strokeweight="3pt">
                <w10:wrap anchorx="margin" anchory="page"/>
              </v:rect>
            </w:pict>
          </mc:Fallback>
        </mc:AlternateContent>
      </w:r>
      <w:r w:rsidR="008B1A87" w:rsidRPr="00E81600">
        <w:rPr>
          <w:noProof w:val="0"/>
          <w:lang w:val="en-GB"/>
        </w:rPr>
        <w:t>What is palliative care?</w:t>
      </w:r>
    </w:p>
    <w:p w14:paraId="4464F686" w14:textId="77777777" w:rsidR="001F105A" w:rsidRPr="00E81600" w:rsidRDefault="001F105A" w:rsidP="00EF392C">
      <w:pPr>
        <w:pStyle w:val="Paragraph"/>
        <w:sectPr w:rsidR="001F105A" w:rsidRPr="00E81600" w:rsidSect="0087460A">
          <w:headerReference w:type="first" r:id="rId18"/>
          <w:footerReference w:type="first" r:id="rId19"/>
          <w:footnotePr>
            <w:numFmt w:val="lowerRoman"/>
          </w:footnotePr>
          <w:pgSz w:w="11901" w:h="16817"/>
          <w:pgMar w:top="1134" w:right="1134" w:bottom="1418" w:left="1418" w:header="709" w:footer="992" w:gutter="0"/>
          <w:pgNumType w:fmt="lowerRoman"/>
          <w:cols w:space="567"/>
          <w:titlePg/>
          <w:docGrid w:linePitch="360"/>
          <w15:footnoteColumns w:val="1"/>
        </w:sectPr>
      </w:pPr>
    </w:p>
    <w:p w14:paraId="70524985" w14:textId="5C941ADA" w:rsidR="008B1A87" w:rsidRPr="00E81600" w:rsidRDefault="008B1A87" w:rsidP="00EF392C">
      <w:pPr>
        <w:pStyle w:val="Paragraph"/>
      </w:pPr>
      <w:r w:rsidRPr="00E81600">
        <w:t>Palliative care is a person- and family-centred approach to care. Palliative care services are provided for a person with an active, progressive, advanced disease, who has little or no prospect of cure and who is expected to die, and for whom the primary treatment goal is to optimise quality of life</w:t>
      </w:r>
      <w:r w:rsidR="00B714F5" w:rsidRPr="00E81600">
        <w:t>.</w:t>
      </w:r>
      <w:r w:rsidRPr="00E81600">
        <w:rPr>
          <w:lang w:eastAsia="en-AU"/>
        </w:rPr>
        <w:fldChar w:fldCharType="begin" w:fldLock="1"/>
      </w:r>
      <w:r w:rsidR="00E703CD" w:rsidRPr="00E81600">
        <w:rPr>
          <w:lang w:eastAsia="en-AU"/>
        </w:rPr>
        <w:instrText>ADDIN CSL_CITATION {"citationItems":[{"id":"ITEM-1","itemData":{"ISBN":"0975229532","author":[{"dropping-particle":"","family":"Palliative Care Australia (PCA)","given":"","non-dropping-particle":"","parse-names":false,"suffix":""}],"id":"ITEM-1","issued":{"date-parts":[["2018"]]},"publisher":"PCA","publisher-place":"Canberra","title":"Palliative care service development guidelines","type":"book"},"uris":["http://www.mendeley.com/documents/?uuid=debd3527-cb1c-4049-91b2-c6202cce0fd5"]}],"mendeley":{"formattedCitation":"&lt;sup&gt;1&lt;/sup&gt;","plainTextFormattedCitation":"1","previouslyFormattedCitation":"&lt;sup&gt;1&lt;/sup&gt;"},"properties":{"noteIndex":0},"schema":"https://github.com/citation-style-language/schema/raw/master/csl-citation.json"}</w:instrText>
      </w:r>
      <w:r w:rsidRPr="00E81600">
        <w:rPr>
          <w:lang w:eastAsia="en-AU"/>
        </w:rPr>
        <w:fldChar w:fldCharType="separate"/>
      </w:r>
      <w:r w:rsidR="00B714F5" w:rsidRPr="00E81600">
        <w:rPr>
          <w:vertAlign w:val="superscript"/>
          <w:lang w:eastAsia="en-AU"/>
        </w:rPr>
        <w:t>1</w:t>
      </w:r>
      <w:r w:rsidRPr="00E81600">
        <w:rPr>
          <w:lang w:eastAsia="en-AU"/>
        </w:rPr>
        <w:fldChar w:fldCharType="end"/>
      </w:r>
      <w:r w:rsidR="001A66DC" w:rsidRPr="00E81600">
        <w:rPr>
          <w:lang w:eastAsia="en-AU"/>
        </w:rPr>
        <w:t xml:space="preserve"> It improves quality of life for individuals and families through the prevention and relief of suffering by means of early identification and correct assessment and treatment of pain and other physical, psychosocial or spiritual problems.</w:t>
      </w:r>
      <w:r w:rsidR="001A66DC" w:rsidRPr="00E81600">
        <w:rPr>
          <w:lang w:eastAsia="en-AU"/>
        </w:rPr>
        <w:fldChar w:fldCharType="begin" w:fldLock="1"/>
      </w:r>
      <w:r w:rsidR="001A66DC" w:rsidRPr="00E81600">
        <w:rPr>
          <w:lang w:eastAsia="en-AU"/>
        </w:rPr>
        <w:instrText>ADDIN CSL_CITATION {"citationItems":[{"id":"ITEM-1","itemData":{"author":[{"dropping-particle":"","family":"Australian Government Department of Health","given":"","non-dropping-particle":"","parse-names":false,"suffix":""}],"id":"ITEM-1","issued":{"date-parts":[["0"]]},"title":"National Palliative Care Strategy 2018","type":"book"},"uris":["http://www.mendeley.com/documents/?uuid=b1f74aa6-4c9b-3654-ad2e-ebbd013d5f46"]}],"mendeley":{"formattedCitation":"&lt;sup&gt;3&lt;/sup&gt;","plainTextFormattedCitation":"3","previouslyFormattedCitation":"&lt;sup&gt;3&lt;/sup&gt;"},"properties":{"noteIndex":0},"schema":"https://github.com/citation-style-language/schema/raw/master/csl-citation.json"}</w:instrText>
      </w:r>
      <w:r w:rsidR="001A66DC" w:rsidRPr="00E81600">
        <w:rPr>
          <w:lang w:eastAsia="en-AU"/>
        </w:rPr>
        <w:fldChar w:fldCharType="separate"/>
      </w:r>
      <w:r w:rsidR="001A66DC" w:rsidRPr="00E81600">
        <w:rPr>
          <w:vertAlign w:val="superscript"/>
          <w:lang w:eastAsia="en-AU"/>
        </w:rPr>
        <w:t>3</w:t>
      </w:r>
      <w:r w:rsidR="001A66DC" w:rsidRPr="00E81600">
        <w:rPr>
          <w:lang w:eastAsia="en-AU"/>
        </w:rPr>
        <w:fldChar w:fldCharType="end"/>
      </w:r>
    </w:p>
    <w:p w14:paraId="1FDB612A" w14:textId="77777777" w:rsidR="008B1A87" w:rsidRPr="00E81600" w:rsidRDefault="008B1A87" w:rsidP="003B278F">
      <w:pPr>
        <w:pStyle w:val="ParagraphKeep"/>
      </w:pPr>
      <w:r w:rsidRPr="00E81600">
        <w:t>Palliative care:</w:t>
      </w:r>
    </w:p>
    <w:p w14:paraId="3E2B46D3" w14:textId="77777777" w:rsidR="008B1A87" w:rsidRPr="00E81600" w:rsidRDefault="008B1A87" w:rsidP="00382E6D">
      <w:pPr>
        <w:pStyle w:val="Bullet1"/>
      </w:pPr>
      <w:r w:rsidRPr="00E81600">
        <w:t xml:space="preserve">Should be strongly responsive to the needs, preferences and values of people, their </w:t>
      </w:r>
      <w:proofErr w:type="gramStart"/>
      <w:r w:rsidRPr="00E81600">
        <w:t>families</w:t>
      </w:r>
      <w:proofErr w:type="gramEnd"/>
      <w:r w:rsidRPr="00E81600">
        <w:t xml:space="preserve"> and carers</w:t>
      </w:r>
    </w:p>
    <w:p w14:paraId="1D48D9D5" w14:textId="77777777" w:rsidR="008B1A87" w:rsidRPr="00E81600" w:rsidRDefault="008B1A87" w:rsidP="00382E6D">
      <w:pPr>
        <w:pStyle w:val="Bullet1"/>
      </w:pPr>
      <w:r w:rsidRPr="00E81600">
        <w:t>Should be available to all people with an active, progressive, advanced disease, regardless of diagnosis</w:t>
      </w:r>
    </w:p>
    <w:p w14:paraId="0ED9774E" w14:textId="77777777" w:rsidR="008B1A87" w:rsidRPr="00E81600" w:rsidRDefault="008B1A87" w:rsidP="00D27B41">
      <w:pPr>
        <w:pStyle w:val="BulletLast"/>
      </w:pPr>
      <w:r w:rsidRPr="00E81600">
        <w:t>Affirms life while recognising that dying is an inevitable part of life.</w:t>
      </w:r>
    </w:p>
    <w:p w14:paraId="47C2A448" w14:textId="77777777" w:rsidR="008B1A87" w:rsidRPr="00E81600" w:rsidRDefault="008B1A87" w:rsidP="00EF392C">
      <w:pPr>
        <w:pStyle w:val="Paragraph"/>
      </w:pPr>
      <w:r w:rsidRPr="00E81600">
        <w:t>This means that palliative care is provided during the time that the person is living with a life-limiting illness, but it is not directed at either bringing forward or delaying death.</w:t>
      </w:r>
    </w:p>
    <w:p w14:paraId="112539CC" w14:textId="77777777" w:rsidR="008B1A87" w:rsidRPr="00E81600" w:rsidRDefault="008B1A87" w:rsidP="003B278F">
      <w:pPr>
        <w:pStyle w:val="ParagraphKeep"/>
      </w:pPr>
      <w:r w:rsidRPr="00E81600">
        <w:t>Palliative care can be provided in a range of settings, including:</w:t>
      </w:r>
    </w:p>
    <w:p w14:paraId="5C270034" w14:textId="77777777" w:rsidR="008B1A87" w:rsidRPr="00E81600" w:rsidRDefault="008B1A87" w:rsidP="00382E6D">
      <w:pPr>
        <w:pStyle w:val="Bullet1"/>
      </w:pPr>
      <w:r w:rsidRPr="00E81600">
        <w:t>At home</w:t>
      </w:r>
    </w:p>
    <w:p w14:paraId="5F3FB477" w14:textId="77777777" w:rsidR="008B1A87" w:rsidRPr="00E81600" w:rsidRDefault="008B1A87" w:rsidP="00382E6D">
      <w:pPr>
        <w:pStyle w:val="Bullet1"/>
      </w:pPr>
      <w:r w:rsidRPr="00E81600">
        <w:t>At a hospital</w:t>
      </w:r>
    </w:p>
    <w:p w14:paraId="29FB1073" w14:textId="77777777" w:rsidR="008B1A87" w:rsidRPr="00E81600" w:rsidRDefault="008B1A87" w:rsidP="00382E6D">
      <w:pPr>
        <w:pStyle w:val="Bullet1"/>
      </w:pPr>
      <w:r w:rsidRPr="00E81600">
        <w:t>In a hospice</w:t>
      </w:r>
    </w:p>
    <w:p w14:paraId="1FB2CFBD" w14:textId="77777777" w:rsidR="008B1A87" w:rsidRPr="00E81600" w:rsidRDefault="008B1A87" w:rsidP="00382E6D">
      <w:pPr>
        <w:pStyle w:val="Bullet1"/>
      </w:pPr>
      <w:r w:rsidRPr="00E81600">
        <w:t>In an aged care facility</w:t>
      </w:r>
    </w:p>
    <w:p w14:paraId="29D855D6" w14:textId="77777777" w:rsidR="008B1A87" w:rsidRPr="00E81600" w:rsidRDefault="008B1A87" w:rsidP="00D27B41">
      <w:pPr>
        <w:pStyle w:val="BulletLast"/>
      </w:pPr>
      <w:r w:rsidRPr="00E81600">
        <w:t xml:space="preserve">In an institutional setting (such as </w:t>
      </w:r>
      <w:proofErr w:type="gramStart"/>
      <w:r w:rsidRPr="00E81600">
        <w:t>a correctional facility</w:t>
      </w:r>
      <w:proofErr w:type="gramEnd"/>
      <w:r w:rsidRPr="00E81600">
        <w:t xml:space="preserve"> or accommodation for people living with a disability).</w:t>
      </w:r>
    </w:p>
    <w:p w14:paraId="6B61B3DA" w14:textId="77777777" w:rsidR="008B1A87" w:rsidRPr="00E81600" w:rsidRDefault="008B1A87" w:rsidP="003B278F">
      <w:pPr>
        <w:pStyle w:val="ParagraphKeep"/>
      </w:pPr>
      <w:r w:rsidRPr="00E81600">
        <w:t xml:space="preserve">Palliative care involves a range of </w:t>
      </w:r>
      <w:r w:rsidR="00454A70" w:rsidRPr="00E81600">
        <w:t xml:space="preserve">clinical and other supports delivered by different providers, </w:t>
      </w:r>
      <w:r w:rsidR="00454A70" w:rsidRPr="00E81600">
        <w:t xml:space="preserve">including volunteers, </w:t>
      </w:r>
      <w:r w:rsidRPr="00E81600">
        <w:t>depending on the patient's needs.</w:t>
      </w:r>
      <w:r w:rsidR="008927B5" w:rsidRPr="00E81600">
        <w:t xml:space="preserve"> </w:t>
      </w:r>
      <w:r w:rsidRPr="00E81600">
        <w:t>These may include:</w:t>
      </w:r>
    </w:p>
    <w:p w14:paraId="1E3DAC7B" w14:textId="77777777" w:rsidR="008B1A87" w:rsidRPr="00E81600" w:rsidRDefault="008B1A87" w:rsidP="00382E6D">
      <w:pPr>
        <w:pStyle w:val="Bullet1"/>
      </w:pPr>
      <w:r w:rsidRPr="00E81600">
        <w:t>General practice and primary care</w:t>
      </w:r>
    </w:p>
    <w:p w14:paraId="3F0EAEF2" w14:textId="77777777" w:rsidR="008B1A87" w:rsidRPr="00E81600" w:rsidRDefault="008B1A87" w:rsidP="00382E6D">
      <w:pPr>
        <w:pStyle w:val="Bullet1"/>
      </w:pPr>
      <w:r w:rsidRPr="00E81600">
        <w:t xml:space="preserve">Other specialist medical, </w:t>
      </w:r>
      <w:proofErr w:type="gramStart"/>
      <w:r w:rsidRPr="00E81600">
        <w:t>nursing</w:t>
      </w:r>
      <w:proofErr w:type="gramEnd"/>
      <w:r w:rsidRPr="00E81600">
        <w:t xml:space="preserve"> and allied health practitioners</w:t>
      </w:r>
    </w:p>
    <w:p w14:paraId="315A3F99" w14:textId="77777777" w:rsidR="008B1A87" w:rsidRPr="00E81600" w:rsidRDefault="008B1A87" w:rsidP="00382E6D">
      <w:pPr>
        <w:pStyle w:val="Bullet1"/>
      </w:pPr>
      <w:r w:rsidRPr="00E81600">
        <w:t>Community, disability, aged and social services</w:t>
      </w:r>
    </w:p>
    <w:p w14:paraId="6E46A792" w14:textId="77777777" w:rsidR="008B1A87" w:rsidRPr="00E81600" w:rsidRDefault="008B1A87" w:rsidP="00382E6D">
      <w:pPr>
        <w:pStyle w:val="Bullet1"/>
      </w:pPr>
      <w:r w:rsidRPr="00E81600">
        <w:t>Grief and bereavement services</w:t>
      </w:r>
    </w:p>
    <w:p w14:paraId="279787D3" w14:textId="77777777" w:rsidR="008B1A87" w:rsidRPr="00E81600" w:rsidRDefault="008B1A87" w:rsidP="00D27B41">
      <w:pPr>
        <w:pStyle w:val="BulletLast"/>
      </w:pPr>
      <w:r w:rsidRPr="00E81600">
        <w:t xml:space="preserve">Specialist palliative care services (comprising multidisciplinary teams with specialised skills, competencies, </w:t>
      </w:r>
      <w:proofErr w:type="gramStart"/>
      <w:r w:rsidRPr="00E81600">
        <w:t>experience</w:t>
      </w:r>
      <w:proofErr w:type="gramEnd"/>
      <w:r w:rsidRPr="00E81600">
        <w:t xml:space="preserve"> and training in palliative care), for patients with complex needs.</w:t>
      </w:r>
    </w:p>
    <w:p w14:paraId="7B425FD2" w14:textId="77777777" w:rsidR="00454A70" w:rsidRPr="00E81600" w:rsidRDefault="00454A70" w:rsidP="00EF392C">
      <w:pPr>
        <w:pStyle w:val="Paragraph"/>
      </w:pPr>
      <w:r w:rsidRPr="00E81600">
        <w:t xml:space="preserve">This project adopts a broad view of palliative care, as outlined above, and is not limited to the provision of specialist palliative care services. </w:t>
      </w:r>
    </w:p>
    <w:p w14:paraId="3C630801" w14:textId="2CB0BC0A" w:rsidR="00454A70" w:rsidRPr="00E81600" w:rsidRDefault="00454A70" w:rsidP="00EF392C">
      <w:pPr>
        <w:pStyle w:val="Paragraph"/>
      </w:pPr>
      <w:proofErr w:type="gramStart"/>
      <w:r w:rsidRPr="00E81600">
        <w:t>Therefore</w:t>
      </w:r>
      <w:proofErr w:type="gramEnd"/>
      <w:r w:rsidRPr="00E81600">
        <w:t xml:space="preserve"> the term ‘palliative care provider’ is used in this document to refer to all health and social care </w:t>
      </w:r>
      <w:r w:rsidR="006552F2" w:rsidRPr="00E81600">
        <w:t xml:space="preserve">providers </w:t>
      </w:r>
      <w:r w:rsidRPr="00E81600">
        <w:t xml:space="preserve">involved in the delivery of palliative care. </w:t>
      </w:r>
    </w:p>
    <w:p w14:paraId="3E36ED00" w14:textId="77777777" w:rsidR="00454A70" w:rsidRPr="00E81600" w:rsidRDefault="00454A70" w:rsidP="00EF392C">
      <w:pPr>
        <w:pStyle w:val="Paragraph"/>
      </w:pPr>
      <w:r w:rsidRPr="00E81600">
        <w:t>Where relevant, the term ‘specialist palliative care provider’ is used to differentiate this group of professionals</w:t>
      </w:r>
      <w:proofErr w:type="gramStart"/>
      <w:r w:rsidRPr="00E81600">
        <w:t xml:space="preserve">.  </w:t>
      </w:r>
      <w:proofErr w:type="gramEnd"/>
      <w:r w:rsidRPr="00E81600">
        <w:t>More broadly, the term ‘health and social care providers’ is used to represent those within this category for whom palliative care is not considered core business.</w:t>
      </w:r>
    </w:p>
    <w:p w14:paraId="5C2EDC49" w14:textId="77777777" w:rsidR="00454A70" w:rsidRPr="00E81600" w:rsidRDefault="002B7FE8" w:rsidP="00C823AB">
      <w:pPr>
        <w:pStyle w:val="Figure"/>
        <w:rPr>
          <w:noProof w:val="0"/>
          <w:lang w:val="en-GB"/>
        </w:rPr>
      </w:pPr>
      <w:r w:rsidRPr="00E81600">
        <w:rPr>
          <w:lang w:val="en-GB"/>
        </w:rPr>
        <w:drawing>
          <wp:inline distT="0" distB="0" distL="0" distR="0" wp14:anchorId="73487D28" wp14:editId="1AC31215">
            <wp:extent cx="2503369" cy="2523600"/>
            <wp:effectExtent l="0" t="0" r="0" b="3810"/>
            <wp:docPr id="29" name="Picture 29" descr="Three circles inside each other. The smallest circle is labelled 'Specialist palliative care providers'. It is surrounded by a medium-sized circle labeled 'Palliative care providers', which is surrounded by a larger circle labeled 'Health and social care provid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SD care providers (2).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03369" cy="2523600"/>
                    </a:xfrm>
                    <a:prstGeom prst="rect">
                      <a:avLst/>
                    </a:prstGeom>
                  </pic:spPr>
                </pic:pic>
              </a:graphicData>
            </a:graphic>
          </wp:inline>
        </w:drawing>
      </w:r>
    </w:p>
    <w:p w14:paraId="0CC5BAB5" w14:textId="77777777" w:rsidR="008B1A87" w:rsidRPr="00E81600" w:rsidRDefault="008B1A87" w:rsidP="001E142F">
      <w:pPr>
        <w:sectPr w:rsidR="008B1A87" w:rsidRPr="00E81600" w:rsidSect="0087460A">
          <w:footnotePr>
            <w:numFmt w:val="lowerRoman"/>
          </w:footnotePr>
          <w:type w:val="continuous"/>
          <w:pgSz w:w="11901" w:h="16817"/>
          <w:pgMar w:top="1134" w:right="1134" w:bottom="1418" w:left="1418" w:header="709" w:footer="992" w:gutter="0"/>
          <w:pgNumType w:start="1"/>
          <w:cols w:num="2" w:space="567"/>
          <w:titlePg/>
          <w:docGrid w:linePitch="360"/>
          <w15:footnoteColumns w:val="1"/>
        </w:sectPr>
      </w:pPr>
    </w:p>
    <w:bookmarkStart w:id="2" w:name="_Toc11156000"/>
    <w:bookmarkStart w:id="3" w:name="_Ref11272886"/>
    <w:bookmarkStart w:id="4" w:name="_Toc22838688"/>
    <w:p w14:paraId="18987198" w14:textId="3B76E951" w:rsidR="002D13FF" w:rsidRPr="00E81600" w:rsidRDefault="00C823AB" w:rsidP="00C93ACE">
      <w:pPr>
        <w:pStyle w:val="EndHeading"/>
        <w:rPr>
          <w:noProof w:val="0"/>
          <w:lang w:val="en-GB"/>
        </w:rPr>
      </w:pPr>
      <w:r w:rsidRPr="00E81600">
        <w:rPr>
          <w:sz w:val="48"/>
          <w:lang w:val="en-GB"/>
        </w:rPr>
        <w:lastRenderedPageBreak/>
        <mc:AlternateContent>
          <mc:Choice Requires="wps">
            <w:drawing>
              <wp:anchor distT="0" distB="0" distL="114300" distR="114300" simplePos="0" relativeHeight="251687936" behindDoc="1" locked="0" layoutInCell="1" allowOverlap="1" wp14:anchorId="5BE18B09" wp14:editId="2531030F">
                <wp:simplePos x="0" y="0"/>
                <wp:positionH relativeFrom="page">
                  <wp:align>left</wp:align>
                </wp:positionH>
                <wp:positionV relativeFrom="page">
                  <wp:align>top</wp:align>
                </wp:positionV>
                <wp:extent cx="7560000" cy="10692000"/>
                <wp:effectExtent l="0" t="0" r="0" b="1905"/>
                <wp:wrapNone/>
                <wp:docPr id="11" name="Rectangle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60000" cy="10692000"/>
                        </a:xfrm>
                        <a:prstGeom prst="rect">
                          <a:avLst/>
                        </a:prstGeom>
                        <a:solidFill>
                          <a:srgbClr val="FEFEDB"/>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F5D0EF" id="Rectangle 11" o:spid="_x0000_s1026" style="position:absolute;margin-left:0;margin-top:0;width:595.3pt;height:841.9pt;z-index:-251628544;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BcIG7QIAAEgGAAAOAAAAZHJzL2Uyb0RvYy54bWysVdtu2zAMfR+wfxD0njpOc0edIZdmGFC0&#10;Rduhz4osJwZkUZOUSzfs30dJttu1xTAMCxBFEslDHpJiLj6dKkkOwtgSVEbTsy4lQnHIS7XN6NeH&#10;dWdMiXVM5UyCEhl9EpZ+mn38cHHUU9GDHchcGIIgyk6POqM75/Q0SSzfiYrZM9BCobAAUzGHR7NN&#10;csOOiF7JpNftDpMjmFwb4MJavF1FIZ0F/KIQ3N0UhRWOyIxibC6sJqwbvyazCzbdGqZ3Ja/DYP8Q&#10;RcVKhU5bqBVzjOxN+QaqKrkBC4U741AlUBQlF4EDskm7r9jc75gWgQsmx+o2Tfb/wfLrw60hZY61&#10;SylRrMIa3WHWmNpKQfDOkxInd2VdvYu0fizT8flqtB52Fv3JuNM/X5x3Jv3xopOOeuPFoDefDy/7&#10;P711LvgUv2CYKw+iyTHe/B2Jutw+PaPkGYeSA8OSpr6ASYiw+Q2RJkdtp4Gb74Swvde3BpX9yeLW&#10;szkVpvK/WAZyCj3x1PYEciYcL0eDYRc/lHCUpd3hBLsutA16bey1se6zgIr4TUYN5i/kjR0wmBhg&#10;o+LdWZBlvi6lDAez3SyliXTWl+vL1aLm9JuaVF5ZgTeLiP4m0IxsAi/3JIXXk+pOFFhVjL8XIgnv&#10;SbR+GOdCuVhcu8MSRfeDwDTCtxYhrwHQIxfov8WuAfxbfYsdYWp9byrCc2yNu38KLBq3FsEzKNca&#10;V6UC8x6ARFa156jfJCmmxmdpA/kT9ryBOAys5usS63bFrLtlBl8/FhsnmrvBpZBwzCjUO0p2YL6/&#10;d+/1sZ9RSskRp0lG7bc9M4IS+UXhc52k/b4fP+HQH4x6eDAvJZuXErWvlhC6m2B0Yev1nWy2hYHq&#10;EQff3HtFEVMcfWeUO9Mcli5OORydXMznQQ1HjmbuSt1rfHyxeL4vH06PzOi6eR02/jU0k4dNX/Vw&#10;1PX1UDDfOyjK0ODPea3zjeMqNE49Wv08fHkOWs9/ALNfAAAA//8DAFBLAwQUAAYACAAAACEAiEK7&#10;eN4AAAAMAQAADwAAAGRycy9kb3ducmV2LnhtbEyPwU7DQAxE70j8w8pI3OimIEUhzaYCKjiBEIUP&#10;cLImScl6o+ymCX+PywUuI1sjj+cV28X16khj6DwbWK8SUMS1tx03Bj7eH68yUCEiW+w9k4FvCrAt&#10;z88KzK2f+Y2O+9goCeGQo4E2xiHXOtQtOQwrPxCL9+lHh1HWsdF2xFnCXa+vkyTVDjuWDy0O9NBS&#10;/bWfnIEMX9Pl4F/m3dNzNWEXmsO9m425vFh2G5G7DahIS/y7gBOD9IdSilV+YhtUb0Bo4q+evPVt&#10;koKqZEqzmwx0Wej/EOUPAAAA//8DAFBLAQItABQABgAIAAAAIQC2gziS/gAAAOEBAAATAAAAAAAA&#10;AAAAAAAAAAAAAABbQ29udGVudF9UeXBlc10ueG1sUEsBAi0AFAAGAAgAAAAhADj9If/WAAAAlAEA&#10;AAsAAAAAAAAAAAAAAAAALwEAAF9yZWxzLy5yZWxzUEsBAi0AFAAGAAgAAAAhADgFwgbtAgAASAYA&#10;AA4AAAAAAAAAAAAAAAAALgIAAGRycy9lMm9Eb2MueG1sUEsBAi0AFAAGAAgAAAAhAIhCu3jeAAAA&#10;DAEAAA8AAAAAAAAAAAAAAAAARwUAAGRycy9kb3ducmV2LnhtbFBLBQYAAAAABAAEAPMAAABSBgAA&#10;AAA=&#10;" fillcolor="#fefedb" stroked="f" strokeweight="2pt">
                <w10:wrap anchorx="page" anchory="page"/>
              </v:rect>
            </w:pict>
          </mc:Fallback>
        </mc:AlternateContent>
      </w:r>
      <w:r w:rsidR="002D13FF" w:rsidRPr="00E81600">
        <w:rPr>
          <w:noProof w:val="0"/>
          <w:lang w:val="en-GB"/>
        </w:rPr>
        <w:t>Key messages</w:t>
      </w:r>
      <w:bookmarkEnd w:id="2"/>
      <w:bookmarkEnd w:id="3"/>
      <w:bookmarkEnd w:id="4"/>
    </w:p>
    <w:p w14:paraId="4FB031DB" w14:textId="2FA8497D" w:rsidR="00811123" w:rsidRPr="00E81600" w:rsidRDefault="00811123" w:rsidP="00811123">
      <w:pPr>
        <w:pStyle w:val="Paragraph"/>
      </w:pPr>
      <w:r w:rsidRPr="00E81600">
        <w:t>People from culturally and linguistically diverse (CALD) backgrounds may experience a range of barriers to accessing and engaging with health and community support services</w:t>
      </w:r>
      <w:r w:rsidR="00401399" w:rsidRPr="00E81600">
        <w:t xml:space="preserve"> in general</w:t>
      </w:r>
      <w:r w:rsidRPr="00E81600">
        <w:t xml:space="preserve">, and palliative </w:t>
      </w:r>
      <w:proofErr w:type="gramStart"/>
      <w:r w:rsidRPr="00E81600">
        <w:t>care in particular</w:t>
      </w:r>
      <w:proofErr w:type="gramEnd"/>
      <w:r w:rsidRPr="00E81600">
        <w:t>.</w:t>
      </w:r>
    </w:p>
    <w:p w14:paraId="35756EE2" w14:textId="77777777" w:rsidR="00811123" w:rsidRPr="00E81600" w:rsidRDefault="00811123" w:rsidP="00811123">
      <w:pPr>
        <w:pStyle w:val="Paragraph"/>
      </w:pPr>
      <w:r w:rsidRPr="00E81600">
        <w:t xml:space="preserve">While </w:t>
      </w:r>
      <w:r w:rsidRPr="00E81600">
        <w:rPr>
          <w:lang w:eastAsia="en-AU"/>
        </w:rPr>
        <w:t xml:space="preserve">CALD populations are, by definition, diverse groups of communities and individuals, </w:t>
      </w:r>
      <w:r w:rsidRPr="00E81600">
        <w:t xml:space="preserve">culture plays a critical role in end-of-life needs and preferences. </w:t>
      </w:r>
    </w:p>
    <w:p w14:paraId="699FD728" w14:textId="7C9DE7A7" w:rsidR="00F4534E" w:rsidRPr="00E81600" w:rsidRDefault="00FA759B" w:rsidP="00EF392C">
      <w:pPr>
        <w:pStyle w:val="Paragraph"/>
        <w:rPr>
          <w:lang w:eastAsia="en-AU"/>
        </w:rPr>
      </w:pPr>
      <w:r w:rsidRPr="00E81600">
        <w:t>Barriers</w:t>
      </w:r>
      <w:r w:rsidR="00F4534E" w:rsidRPr="00E81600">
        <w:t xml:space="preserve"> and promising approaches for improving access to and experience of palliative care for this population group include:</w:t>
      </w:r>
    </w:p>
    <w:p w14:paraId="340DFF36" w14:textId="77777777" w:rsidR="00F4534E" w:rsidRPr="00E81600" w:rsidRDefault="00F4534E" w:rsidP="00EF392C">
      <w:pPr>
        <w:pStyle w:val="Paragraph"/>
        <w:sectPr w:rsidR="00F4534E" w:rsidRPr="00E81600" w:rsidSect="0087460A">
          <w:footerReference w:type="default" r:id="rId21"/>
          <w:headerReference w:type="first" r:id="rId22"/>
          <w:footerReference w:type="first" r:id="rId23"/>
          <w:footnotePr>
            <w:numFmt w:val="lowerRoman"/>
          </w:footnotePr>
          <w:pgSz w:w="11901" w:h="16817"/>
          <w:pgMar w:top="1418" w:right="1418" w:bottom="1843" w:left="1843" w:header="709" w:footer="992" w:gutter="0"/>
          <w:pgNumType w:start="1"/>
          <w:cols w:space="567"/>
          <w:docGrid w:linePitch="360"/>
          <w15:footnoteColumns w:val="1"/>
        </w:sectPr>
      </w:pPr>
      <w:bookmarkStart w:id="5" w:name="_Hlk10034049"/>
    </w:p>
    <w:p w14:paraId="180480C1" w14:textId="2D98CAE6" w:rsidR="006C302C" w:rsidRPr="00E81600" w:rsidRDefault="004220CB" w:rsidP="00C93ACE">
      <w:pPr>
        <w:pStyle w:val="Heading2"/>
        <w:rPr>
          <w:noProof w:val="0"/>
          <w:lang w:val="en-GB"/>
        </w:rPr>
      </w:pPr>
      <w:bookmarkStart w:id="6" w:name="_Toc22838689"/>
      <w:bookmarkEnd w:id="5"/>
      <w:r w:rsidRPr="00E81600">
        <w:rPr>
          <w:noProof w:val="0"/>
          <w:lang w:val="en-GB"/>
        </w:rPr>
        <w:t>B</w:t>
      </w:r>
      <w:r w:rsidR="006C302C" w:rsidRPr="00E81600">
        <w:rPr>
          <w:noProof w:val="0"/>
          <w:lang w:val="en-GB"/>
        </w:rPr>
        <w:t>arriers</w:t>
      </w:r>
      <w:bookmarkEnd w:id="6"/>
    </w:p>
    <w:p w14:paraId="03601757" w14:textId="77777777" w:rsidR="002256D5" w:rsidRPr="00E81600" w:rsidRDefault="002256D5" w:rsidP="00382E6D">
      <w:pPr>
        <w:pStyle w:val="Bullet1"/>
      </w:pPr>
      <w:r w:rsidRPr="00E81600">
        <w:t>Lack of awareness/understanding of palliative care</w:t>
      </w:r>
    </w:p>
    <w:p w14:paraId="186C16F6" w14:textId="77777777" w:rsidR="002256D5" w:rsidRPr="00E81600" w:rsidRDefault="002256D5" w:rsidP="00382E6D">
      <w:pPr>
        <w:pStyle w:val="Bullet1"/>
      </w:pPr>
      <w:r w:rsidRPr="00E81600">
        <w:t>Language and communication issues</w:t>
      </w:r>
    </w:p>
    <w:p w14:paraId="05B9913F" w14:textId="77777777" w:rsidR="002256D5" w:rsidRPr="00E81600" w:rsidRDefault="002256D5" w:rsidP="00382E6D">
      <w:pPr>
        <w:pStyle w:val="Bullet2"/>
      </w:pPr>
      <w:r w:rsidRPr="00E81600">
        <w:t>Reluctance to talk about death and dying</w:t>
      </w:r>
    </w:p>
    <w:p w14:paraId="3B05C201" w14:textId="77777777" w:rsidR="002256D5" w:rsidRPr="00E81600" w:rsidRDefault="002256D5" w:rsidP="00382E6D">
      <w:pPr>
        <w:pStyle w:val="Bullet2"/>
      </w:pPr>
      <w:r w:rsidRPr="00E81600">
        <w:t>Poor literacy/health literacy</w:t>
      </w:r>
    </w:p>
    <w:p w14:paraId="66F068F7" w14:textId="77777777" w:rsidR="002256D5" w:rsidRPr="00E81600" w:rsidRDefault="002256D5" w:rsidP="00382E6D">
      <w:pPr>
        <w:pStyle w:val="Bullet2"/>
      </w:pPr>
      <w:r w:rsidRPr="00E81600">
        <w:t xml:space="preserve">Lack of translated, </w:t>
      </w:r>
      <w:proofErr w:type="gramStart"/>
      <w:r w:rsidRPr="00E81600">
        <w:t>culturally-appropriate</w:t>
      </w:r>
      <w:proofErr w:type="gramEnd"/>
      <w:r w:rsidRPr="00E81600">
        <w:t xml:space="preserve"> resources</w:t>
      </w:r>
    </w:p>
    <w:p w14:paraId="2FF7CC4F" w14:textId="77777777" w:rsidR="002256D5" w:rsidRPr="00E81600" w:rsidRDefault="002256D5" w:rsidP="00382E6D">
      <w:pPr>
        <w:pStyle w:val="Bullet2"/>
      </w:pPr>
      <w:r w:rsidRPr="00E81600">
        <w:t>Poor access to professional interpretation services</w:t>
      </w:r>
    </w:p>
    <w:p w14:paraId="5065C0D9" w14:textId="77777777" w:rsidR="002256D5" w:rsidRPr="00E81600" w:rsidRDefault="002256D5" w:rsidP="00382E6D">
      <w:pPr>
        <w:pStyle w:val="Bullet1"/>
      </w:pPr>
      <w:r w:rsidRPr="00E81600">
        <w:t>Mismatching cultural, religious and/or health beliefs and preferences between CALD individuals and service providers</w:t>
      </w:r>
    </w:p>
    <w:p w14:paraId="37D18048" w14:textId="58B9D86C" w:rsidR="002256D5" w:rsidRPr="00E81600" w:rsidRDefault="002256D5" w:rsidP="00382E6D">
      <w:pPr>
        <w:pStyle w:val="Bullet1"/>
      </w:pPr>
      <w:r w:rsidRPr="00E81600">
        <w:t>Lack of/late referral to</w:t>
      </w:r>
      <w:r w:rsidR="00401399" w:rsidRPr="00E81600">
        <w:t>,</w:t>
      </w:r>
      <w:r w:rsidRPr="00E81600">
        <w:t xml:space="preserve"> or initiation of</w:t>
      </w:r>
      <w:r w:rsidR="00401399" w:rsidRPr="00E81600">
        <w:t>,</w:t>
      </w:r>
      <w:r w:rsidRPr="00E81600">
        <w:t xml:space="preserve"> palliative care</w:t>
      </w:r>
    </w:p>
    <w:p w14:paraId="7B332AA9" w14:textId="77777777" w:rsidR="002256D5" w:rsidRPr="00E81600" w:rsidRDefault="002256D5" w:rsidP="00382E6D">
      <w:pPr>
        <w:pStyle w:val="Bullet1"/>
      </w:pPr>
      <w:r w:rsidRPr="00E81600">
        <w:t>Difficulty accommodating cultural practices in palliative care settings</w:t>
      </w:r>
    </w:p>
    <w:p w14:paraId="74F893CC" w14:textId="6D570F00" w:rsidR="002256D5" w:rsidRPr="00E81600" w:rsidRDefault="002256D5" w:rsidP="00382E6D">
      <w:pPr>
        <w:pStyle w:val="Bullet1"/>
      </w:pPr>
      <w:r w:rsidRPr="00E81600">
        <w:t xml:space="preserve">Community or individual fear or </w:t>
      </w:r>
      <w:r w:rsidR="00C723B4" w:rsidRPr="00E81600">
        <w:t>d</w:t>
      </w:r>
      <w:r w:rsidRPr="00E81600">
        <w:t>istrust of services</w:t>
      </w:r>
    </w:p>
    <w:p w14:paraId="7FCC202F" w14:textId="60033FC0" w:rsidR="00EF392C" w:rsidRPr="00E81600" w:rsidRDefault="002256D5" w:rsidP="00475C1B">
      <w:pPr>
        <w:pStyle w:val="Bullet1"/>
      </w:pPr>
      <w:r w:rsidRPr="00E81600">
        <w:t>Racism and discrimination, cultural stereotyping</w:t>
      </w:r>
    </w:p>
    <w:p w14:paraId="54FBB47E" w14:textId="77777777" w:rsidR="006C302C" w:rsidRPr="00E81600" w:rsidRDefault="00EF392C" w:rsidP="00C93ACE">
      <w:pPr>
        <w:pStyle w:val="Heading2"/>
        <w:spacing w:before="240"/>
        <w:ind w:right="-418"/>
        <w:rPr>
          <w:noProof w:val="0"/>
          <w:lang w:val="en-GB"/>
        </w:rPr>
      </w:pPr>
      <w:r w:rsidRPr="00E81600">
        <w:rPr>
          <w:noProof w:val="0"/>
          <w:lang w:val="en-GB"/>
        </w:rPr>
        <w:br w:type="column"/>
      </w:r>
      <w:bookmarkStart w:id="7" w:name="_Toc22838690"/>
      <w:r w:rsidR="006C302C" w:rsidRPr="00E81600">
        <w:rPr>
          <w:noProof w:val="0"/>
          <w:lang w:val="en-GB"/>
        </w:rPr>
        <w:t>Promising approaches</w:t>
      </w:r>
      <w:bookmarkEnd w:id="7"/>
    </w:p>
    <w:p w14:paraId="1F819FEC" w14:textId="77777777" w:rsidR="002256D5" w:rsidRPr="00E81600" w:rsidRDefault="002256D5" w:rsidP="00382E6D">
      <w:pPr>
        <w:pStyle w:val="Bullet1"/>
        <w:rPr>
          <w:color w:val="000000"/>
        </w:rPr>
      </w:pPr>
      <w:r w:rsidRPr="00E81600">
        <w:t>Community awareness-raising</w:t>
      </w:r>
    </w:p>
    <w:p w14:paraId="4AE0D136" w14:textId="77777777" w:rsidR="002256D5" w:rsidRPr="00E81600" w:rsidRDefault="002256D5" w:rsidP="00382E6D">
      <w:pPr>
        <w:pStyle w:val="Bullet1"/>
      </w:pPr>
      <w:proofErr w:type="gramStart"/>
      <w:r w:rsidRPr="00E81600">
        <w:t>Culturally-appropriate</w:t>
      </w:r>
      <w:proofErr w:type="gramEnd"/>
      <w:r w:rsidRPr="00E81600">
        <w:t xml:space="preserve"> and translated resources</w:t>
      </w:r>
    </w:p>
    <w:p w14:paraId="2DC6F277" w14:textId="77777777" w:rsidR="002256D5" w:rsidRPr="00E81600" w:rsidRDefault="002256D5" w:rsidP="00382E6D">
      <w:pPr>
        <w:pStyle w:val="Bullet1"/>
      </w:pPr>
      <w:r w:rsidRPr="00E81600">
        <w:t>Access to appropriate professional interpreting services</w:t>
      </w:r>
    </w:p>
    <w:p w14:paraId="44507DA5" w14:textId="77777777" w:rsidR="002256D5" w:rsidRPr="00E81600" w:rsidRDefault="002256D5" w:rsidP="00382E6D">
      <w:pPr>
        <w:pStyle w:val="Bullet1"/>
      </w:pPr>
      <w:r w:rsidRPr="00E81600">
        <w:t>Training for professional interpreters (in palliative care concepts and terminology)</w:t>
      </w:r>
    </w:p>
    <w:p w14:paraId="5EF1088B" w14:textId="77777777" w:rsidR="002256D5" w:rsidRPr="00E81600" w:rsidRDefault="002256D5" w:rsidP="00382E6D">
      <w:pPr>
        <w:pStyle w:val="Bullet1"/>
      </w:pPr>
      <w:r w:rsidRPr="00E81600">
        <w:t>Community capacity-building (for palliative care provision and support)</w:t>
      </w:r>
    </w:p>
    <w:p w14:paraId="5FE1A206" w14:textId="77777777" w:rsidR="002256D5" w:rsidRPr="00E81600" w:rsidRDefault="002256D5" w:rsidP="00382E6D">
      <w:pPr>
        <w:pStyle w:val="Bullet1"/>
      </w:pPr>
      <w:r w:rsidRPr="00E81600">
        <w:t>Improved cultural competence within services</w:t>
      </w:r>
    </w:p>
    <w:p w14:paraId="6E119EBD" w14:textId="77777777" w:rsidR="002256D5" w:rsidRPr="00E81600" w:rsidRDefault="002256D5" w:rsidP="002256D5">
      <w:pPr>
        <w:pStyle w:val="Bullet2"/>
      </w:pPr>
      <w:r w:rsidRPr="00E81600">
        <w:t>Education and training</w:t>
      </w:r>
    </w:p>
    <w:p w14:paraId="35039B57" w14:textId="77777777" w:rsidR="002256D5" w:rsidRPr="00E81600" w:rsidRDefault="002256D5" w:rsidP="002256D5">
      <w:pPr>
        <w:pStyle w:val="Bullet2"/>
      </w:pPr>
      <w:proofErr w:type="gramStart"/>
      <w:r w:rsidRPr="00E81600">
        <w:t>Culturally-appropriate</w:t>
      </w:r>
      <w:proofErr w:type="gramEnd"/>
      <w:r w:rsidRPr="00E81600">
        <w:t xml:space="preserve"> communication</w:t>
      </w:r>
    </w:p>
    <w:p w14:paraId="666B3AFC" w14:textId="77777777" w:rsidR="002256D5" w:rsidRPr="00E81600" w:rsidRDefault="002256D5" w:rsidP="002256D5">
      <w:pPr>
        <w:pStyle w:val="Bullet2"/>
      </w:pPr>
      <w:r w:rsidRPr="00E81600">
        <w:t>Facilitating cultural elements and practices in service provision</w:t>
      </w:r>
    </w:p>
    <w:p w14:paraId="3AC2C258" w14:textId="77777777" w:rsidR="002256D5" w:rsidRPr="00E81600" w:rsidRDefault="002256D5" w:rsidP="002256D5">
      <w:pPr>
        <w:pStyle w:val="Bullet2"/>
      </w:pPr>
      <w:r w:rsidRPr="00E81600">
        <w:t>Identification and inclusion of appropriate decision-makers</w:t>
      </w:r>
    </w:p>
    <w:p w14:paraId="574824B5" w14:textId="32D71101" w:rsidR="004F74FE" w:rsidRPr="00E81600" w:rsidRDefault="002256D5" w:rsidP="00475C1B">
      <w:pPr>
        <w:pStyle w:val="Bullet1"/>
      </w:pPr>
      <w:r w:rsidRPr="00E81600">
        <w:t>Recruitment of staff from CALD backgrounds and/or employment of diversity champions</w:t>
      </w:r>
    </w:p>
    <w:p w14:paraId="05B512EB" w14:textId="77777777" w:rsidR="00F4534E" w:rsidRPr="00E81600" w:rsidRDefault="00F4534E" w:rsidP="004F18D8">
      <w:pPr>
        <w:pStyle w:val="Heading3"/>
        <w:numPr>
          <w:ilvl w:val="0"/>
          <w:numId w:val="0"/>
        </w:numPr>
        <w:rPr>
          <w:noProof w:val="0"/>
          <w:lang w:val="en-GB"/>
        </w:rPr>
        <w:sectPr w:rsidR="00F4534E" w:rsidRPr="00E81600" w:rsidSect="0087460A">
          <w:footnotePr>
            <w:numFmt w:val="lowerRoman"/>
          </w:footnotePr>
          <w:type w:val="continuous"/>
          <w:pgSz w:w="11901" w:h="16817"/>
          <w:pgMar w:top="1418" w:right="1418" w:bottom="1843" w:left="1843" w:header="709" w:footer="992" w:gutter="0"/>
          <w:cols w:num="2" w:space="567"/>
          <w:titlePg/>
          <w:docGrid w:linePitch="360"/>
          <w15:footnoteColumns w:val="1"/>
        </w:sectPr>
      </w:pPr>
      <w:bookmarkStart w:id="8" w:name="_Toc11156001"/>
    </w:p>
    <w:bookmarkStart w:id="9" w:name="_Toc22838691"/>
    <w:p w14:paraId="0EA368B6" w14:textId="5642B847" w:rsidR="002C28A8" w:rsidRPr="00E81600" w:rsidRDefault="00C823AB" w:rsidP="00C93ACE">
      <w:pPr>
        <w:pStyle w:val="Heading2"/>
        <w:rPr>
          <w:noProof w:val="0"/>
          <w:lang w:val="en-GB"/>
        </w:rPr>
      </w:pPr>
      <w:r w:rsidRPr="00E81600">
        <w:rPr>
          <w:lang w:val="en-GB"/>
        </w:rPr>
        <w:lastRenderedPageBreak/>
        <mc:AlternateContent>
          <mc:Choice Requires="wps">
            <w:drawing>
              <wp:anchor distT="0" distB="0" distL="114300" distR="114300" simplePos="0" relativeHeight="251689984" behindDoc="1" locked="0" layoutInCell="1" allowOverlap="1" wp14:anchorId="58A45FF9" wp14:editId="4703C25E">
                <wp:simplePos x="0" y="0"/>
                <wp:positionH relativeFrom="page">
                  <wp:align>left</wp:align>
                </wp:positionH>
                <wp:positionV relativeFrom="page">
                  <wp:align>top</wp:align>
                </wp:positionV>
                <wp:extent cx="7560000" cy="10692000"/>
                <wp:effectExtent l="0" t="0" r="0" b="1905"/>
                <wp:wrapNone/>
                <wp:docPr id="1" name="Rectangle 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60000" cy="10692000"/>
                        </a:xfrm>
                        <a:prstGeom prst="rect">
                          <a:avLst/>
                        </a:prstGeom>
                        <a:solidFill>
                          <a:srgbClr val="FEFEDB"/>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D628F7" id="Rectangle 1" o:spid="_x0000_s1026" style="position:absolute;margin-left:0;margin-top:0;width:595.3pt;height:841.9pt;z-index:-251626496;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RCb6wIAAEYGAAAOAAAAZHJzL2Uyb0RvYy54bWysVNtu2zAMfR+wfxD0njpOc0edIZdmGFC0&#10;Rduhz4osJwZkSZOUSzfs30dRttu1xTAMCxBZEslDHpLixadTJclBWFdqldH0rEuJUFznpdpm9OvD&#10;ujOmxHmmcia1Ehl9Eo5+mn38cHE0U9HTOy1zYQmAKDc9mozuvDfTJHF8JyrmzrQRCoSFthXzcLTb&#10;JLfsCOiVTHrd7jA5apsbq7lwDm5XUUhniF8UgvubonDCE5lRiM3janHdhDWZXbDp1jKzK3kdBvuH&#10;KCpWKnDaQq2YZ2RvyzdQVcmtdrrwZ1xXiS6KkgvkAGzS7is29ztmBHKB5DjTpsn9P1h+fbi1pMyh&#10;dpQoVkGJ7iBpTG2lIClSEid/5XwgB7tI6scyHZ+vRuthZ9GfjDv988V5Z9IfLzrpqDdeDHrz+fCy&#10;/zNY54JP4a8t8+VBNBmGm7+jUBc7JGeUPONQcmBQ0DSUL8G4mi9GmhyNmyKz0Ae4vTe3FpTDycE2&#10;sDkVtgpfKAI5YUc8tR0RmHK4HA2GXfhRwkGWdocT6DlsGvDa2Bvr/GehKxI2GbWQPswbO0AwMcBG&#10;JbhzWpb5upQSD3a7WUob6awv15erRc3pNzWpgrLSwSwihhukGdkgL/8kRdCT6k4UUFOIv4eR4GsS&#10;rR/GuVA+FtftoETR/QCZRvjWAvOKgAG5AP8tdg0QXupb7AhT6wdTgY+xNe7+KbBo3FqgZ618a1yV&#10;Stv3ACSwqj1H/SZJMTUhSxudP0HHWx1HgTN8XULdrpjzt8zC24diwzzzN7AUUh8zqusdJTttv793&#10;H/Shn0FKyRFmSUbdtz2zghL5RcFjnaT9fhg+eOgPRj042JeSzUuJ2ldLjd1NIDrcBn0vm21hdfUI&#10;Y28evIKIKQ6+M8q9bQ5LH2ccDE4u5nNUg4FjmL9S9wYeXyxe6MuH0yOzpm5eD41/rZu5w6avejjq&#10;hnooPd97XZTY4M95rfMNwwobpx6sYRq+PKPW8/if/QIAAP//AwBQSwMEFAAGAAgAAAAhAIhCu3je&#10;AAAADAEAAA8AAABkcnMvZG93bnJldi54bWxMj8FOw0AMRO9I/MPKSNzopiBFIc2mAio4gRCFD3Cy&#10;JknJeqPspgl/j8sFLiNbI4/nFdvF9epIY+g8G1ivElDEtbcdNwY+3h+vMlAhIlvsPZOBbwqwLc/P&#10;Csytn/mNjvvYKAnhkKOBNsYh1zrULTkMKz8Qi/fpR4dR1rHRdsRZwl2vr5Mk1Q47lg8tDvTQUv21&#10;n5yBDF/T5eBf5t3TczVhF5rDvZuNubxYdhuRuw2oSEv8u4ATg/SHUopVfmIbVG9AaOKvnrz1bZKC&#10;qmRKs5sMdFno/xDlDwAAAP//AwBQSwECLQAUAAYACAAAACEAtoM4kv4AAADhAQAAEwAAAAAAAAAA&#10;AAAAAAAAAAAAW0NvbnRlbnRfVHlwZXNdLnhtbFBLAQItABQABgAIAAAAIQA4/SH/1gAAAJQBAAAL&#10;AAAAAAAAAAAAAAAAAC8BAABfcmVscy8ucmVsc1BLAQItABQABgAIAAAAIQAiMRCb6wIAAEYGAAAO&#10;AAAAAAAAAAAAAAAAAC4CAABkcnMvZTJvRG9jLnhtbFBLAQItABQABgAIAAAAIQCIQrt43gAAAAwB&#10;AAAPAAAAAAAAAAAAAAAAAEUFAABkcnMvZG93bnJldi54bWxQSwUGAAAAAAQABADzAAAAUAYAAAAA&#10;" fillcolor="#fefedb" stroked="f" strokeweight="2pt">
                <w10:wrap anchorx="page" anchory="page"/>
              </v:rect>
            </w:pict>
          </mc:Fallback>
        </mc:AlternateContent>
      </w:r>
      <w:r w:rsidR="004220CB" w:rsidRPr="00E81600">
        <w:rPr>
          <w:noProof w:val="0"/>
          <w:lang w:val="en-GB"/>
        </w:rPr>
        <w:t>R</w:t>
      </w:r>
      <w:r w:rsidR="002C28A8" w:rsidRPr="00E81600">
        <w:rPr>
          <w:noProof w:val="0"/>
          <w:lang w:val="en-GB"/>
        </w:rPr>
        <w:t>ecommendations</w:t>
      </w:r>
      <w:bookmarkEnd w:id="9"/>
    </w:p>
    <w:p w14:paraId="2DF4CF75" w14:textId="2E9A9D38" w:rsidR="00F4534E" w:rsidRPr="00E81600" w:rsidRDefault="004220CB" w:rsidP="00EF392C">
      <w:pPr>
        <w:pStyle w:val="Paragraph"/>
      </w:pPr>
      <w:r w:rsidRPr="00E81600">
        <w:t>R</w:t>
      </w:r>
      <w:r w:rsidR="002C28A8" w:rsidRPr="00E81600">
        <w:t xml:space="preserve">ecommendations address seven domains that facilitate quality palliative care. These are underpinned by four key enablers, as illustrated </w:t>
      </w:r>
      <w:r w:rsidR="009227DC" w:rsidRPr="00E81600">
        <w:t>below</w:t>
      </w:r>
      <w:r w:rsidR="00001B75" w:rsidRPr="00E81600">
        <w:t>.</w:t>
      </w:r>
      <w:bookmarkStart w:id="10" w:name="_Hlk10532894"/>
    </w:p>
    <w:p w14:paraId="23C77DF8" w14:textId="7C8E36FF" w:rsidR="002C28A8" w:rsidRPr="00E81600" w:rsidRDefault="002C28A8" w:rsidP="00EF392C">
      <w:pPr>
        <w:pStyle w:val="Paragraph"/>
      </w:pPr>
      <w:r w:rsidRPr="00E81600">
        <w:t xml:space="preserve">Specific recommendations are detailed in </w:t>
      </w:r>
      <w:r w:rsidRPr="00E81600">
        <w:rPr>
          <w:rStyle w:val="Italic"/>
        </w:rPr>
        <w:t>section </w:t>
      </w:r>
      <w:r w:rsidR="009227DC" w:rsidRPr="00E81600">
        <w:rPr>
          <w:rStyle w:val="Italic"/>
        </w:rPr>
        <w:t>4</w:t>
      </w:r>
      <w:r w:rsidRPr="00E81600">
        <w:t>.</w:t>
      </w:r>
    </w:p>
    <w:p w14:paraId="37384AFE" w14:textId="45EE7962" w:rsidR="00767032" w:rsidRPr="00E81600" w:rsidRDefault="00DF1665" w:rsidP="00F76C18">
      <w:pPr>
        <w:pStyle w:val="Caption"/>
      </w:pPr>
      <w:bookmarkStart w:id="11" w:name="_Toc22838705"/>
      <w:bookmarkEnd w:id="10"/>
      <w:r w:rsidRPr="00E81600">
        <w:t>Facilitators and underpinning enablers of quality palliative care</w:t>
      </w:r>
      <w:bookmarkEnd w:id="11"/>
    </w:p>
    <w:p w14:paraId="05A1B916" w14:textId="47C289F0" w:rsidR="00F4534E" w:rsidRPr="00E81600" w:rsidRDefault="00C823AB" w:rsidP="00C823AB">
      <w:pPr>
        <w:pStyle w:val="Figure"/>
        <w:rPr>
          <w:noProof w:val="0"/>
          <w:lang w:val="en-GB"/>
        </w:rPr>
      </w:pPr>
      <w:r w:rsidRPr="00E81600">
        <w:rPr>
          <w:lang w:val="en-GB"/>
        </w:rPr>
        <w:drawing>
          <wp:inline distT="0" distB="0" distL="0" distR="0" wp14:anchorId="0D32A624" wp14:editId="6B1C6068">
            <wp:extent cx="5400000" cy="5807885"/>
            <wp:effectExtent l="0" t="0" r="0" b="0"/>
            <wp:docPr id="6" name="Picture 6" descr="The facilitators of quality palliative care are: community comfort with death and dying, community awareness and understanding of palliative care, timely initiation of palliative care, provision of person-centred care, greater understanding of under-served populations, appropriate communication and information provision, and advance care planning.&#10;The underpinning enablers are: networks, partnerships and collaborations, workforce development, financial support and resourcing, and research, evaluation and monito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commendations (2).png"/>
                    <pic:cNvPicPr/>
                  </pic:nvPicPr>
                  <pic:blipFill>
                    <a:blip r:embed="rId24">
                      <a:extLst>
                        <a:ext uri="{28A0092B-C50C-407E-A947-70E740481C1C}">
                          <a14:useLocalDpi xmlns:a14="http://schemas.microsoft.com/office/drawing/2010/main" val="0"/>
                        </a:ext>
                      </a:extLst>
                    </a:blip>
                    <a:stretch>
                      <a:fillRect/>
                    </a:stretch>
                  </pic:blipFill>
                  <pic:spPr>
                    <a:xfrm>
                      <a:off x="0" y="0"/>
                      <a:ext cx="5400000" cy="5807885"/>
                    </a:xfrm>
                    <a:prstGeom prst="rect">
                      <a:avLst/>
                    </a:prstGeom>
                  </pic:spPr>
                </pic:pic>
              </a:graphicData>
            </a:graphic>
          </wp:inline>
        </w:drawing>
      </w:r>
    </w:p>
    <w:p w14:paraId="2846270F" w14:textId="77777777" w:rsidR="00F4534E" w:rsidRPr="00E81600" w:rsidRDefault="00F4534E">
      <w:r w:rsidRPr="00E81600">
        <w:br w:type="page"/>
      </w:r>
    </w:p>
    <w:p w14:paraId="2655286B" w14:textId="77777777" w:rsidR="00F4534E" w:rsidRPr="00E81600" w:rsidRDefault="00F4534E" w:rsidP="004F18D8">
      <w:pPr>
        <w:pStyle w:val="Heading1"/>
        <w:rPr>
          <w:noProof w:val="0"/>
          <w:lang w:val="en-GB"/>
        </w:rPr>
      </w:pPr>
      <w:bookmarkStart w:id="12" w:name="_Toc22838692"/>
      <w:r w:rsidRPr="00E81600">
        <w:rPr>
          <w:noProof w:val="0"/>
          <w:lang w:val="en-GB"/>
        </w:rPr>
        <w:lastRenderedPageBreak/>
        <w:t>Project background</w:t>
      </w:r>
      <w:bookmarkEnd w:id="12"/>
    </w:p>
    <w:p w14:paraId="2BFC4CAA" w14:textId="77777777" w:rsidR="00F4534E" w:rsidRPr="00E81600" w:rsidRDefault="00F4534E" w:rsidP="00F4534E">
      <w:pPr>
        <w:jc w:val="center"/>
        <w:sectPr w:rsidR="00F4534E" w:rsidRPr="00E81600" w:rsidSect="0087460A">
          <w:footnotePr>
            <w:numFmt w:val="lowerRoman"/>
          </w:footnotePr>
          <w:pgSz w:w="11901" w:h="16817"/>
          <w:pgMar w:top="1418" w:right="1418" w:bottom="1843" w:left="1843" w:header="709" w:footer="992" w:gutter="0"/>
          <w:cols w:space="567"/>
          <w:docGrid w:linePitch="360"/>
          <w15:footnoteColumns w:val="1"/>
        </w:sectPr>
      </w:pPr>
    </w:p>
    <w:p w14:paraId="0915EDA7" w14:textId="67ABF234" w:rsidR="00BE2D50" w:rsidRPr="00E81600" w:rsidRDefault="002D13FF" w:rsidP="00EF392C">
      <w:pPr>
        <w:pStyle w:val="Paragraph"/>
      </w:pPr>
      <w:bookmarkStart w:id="13" w:name="_Hlk10034201"/>
      <w:bookmarkEnd w:id="8"/>
      <w:r w:rsidRPr="00E81600">
        <w:t>Australian Healthcare Associates (AHA) was engaged by the Australian Government Department of Health (the Department) in February</w:t>
      </w:r>
      <w:r w:rsidR="00A30D4D" w:rsidRPr="00E81600">
        <w:t> </w:t>
      </w:r>
      <w:r w:rsidRPr="00E81600">
        <w:t>2018, to conduct an exploratory analysis of barriers to accessing quality palliative care for people from under-served populations or people with complex needs (the project). The project ran from February</w:t>
      </w:r>
      <w:r w:rsidR="00A30D4D" w:rsidRPr="00E81600">
        <w:t> </w:t>
      </w:r>
      <w:r w:rsidRPr="00E81600">
        <w:t>2018 to June</w:t>
      </w:r>
      <w:r w:rsidR="00A30D4D" w:rsidRPr="00E81600">
        <w:t> </w:t>
      </w:r>
      <w:r w:rsidRPr="00E81600">
        <w:t>2019.</w:t>
      </w:r>
      <w:r w:rsidR="00D1313F" w:rsidRPr="00E81600">
        <w:t xml:space="preserve"> </w:t>
      </w:r>
      <w:r w:rsidRPr="00E81600">
        <w:t>The main activities that contributed to the project are summarised in</w:t>
      </w:r>
      <w:r w:rsidR="002C28A8" w:rsidRPr="00E81600">
        <w:t xml:space="preserve"> </w:t>
      </w:r>
      <w:r w:rsidR="002C28A8" w:rsidRPr="00E81600">
        <w:rPr>
          <w:rStyle w:val="Italic"/>
        </w:rPr>
        <w:fldChar w:fldCharType="begin"/>
      </w:r>
      <w:r w:rsidR="002C28A8" w:rsidRPr="00E81600">
        <w:rPr>
          <w:rStyle w:val="Italic"/>
        </w:rPr>
        <w:instrText xml:space="preserve"> REF _Ref11281091 \h  \* MERGEFORMAT </w:instrText>
      </w:r>
      <w:r w:rsidR="002C28A8" w:rsidRPr="00E81600">
        <w:rPr>
          <w:rStyle w:val="Italic"/>
        </w:rPr>
      </w:r>
      <w:r w:rsidR="002C28A8" w:rsidRPr="00E81600">
        <w:rPr>
          <w:rStyle w:val="Italic"/>
        </w:rPr>
        <w:fldChar w:fldCharType="separate"/>
      </w:r>
      <w:r w:rsidR="00F516FD" w:rsidRPr="00F516FD">
        <w:rPr>
          <w:rStyle w:val="Italic"/>
        </w:rPr>
        <w:t>Figure 1</w:t>
      </w:r>
      <w:r w:rsidR="00F516FD" w:rsidRPr="00F516FD">
        <w:rPr>
          <w:rStyle w:val="Italic"/>
        </w:rPr>
        <w:noBreakHyphen/>
        <w:t>1</w:t>
      </w:r>
      <w:r w:rsidR="002C28A8" w:rsidRPr="00E81600">
        <w:rPr>
          <w:rStyle w:val="Italic"/>
        </w:rPr>
        <w:fldChar w:fldCharType="end"/>
      </w:r>
      <w:r w:rsidRPr="00E81600">
        <w:t>.</w:t>
      </w:r>
    </w:p>
    <w:p w14:paraId="294AD59E" w14:textId="77777777" w:rsidR="00E61E92" w:rsidRPr="00E81600" w:rsidRDefault="00BE2D50" w:rsidP="00EF392C">
      <w:pPr>
        <w:pStyle w:val="Paragraph"/>
      </w:pPr>
      <w:r w:rsidRPr="00E81600">
        <w:t xml:space="preserve">The project generated </w:t>
      </w:r>
      <w:proofErr w:type="gramStart"/>
      <w:r w:rsidRPr="00E81600">
        <w:t>a high level</w:t>
      </w:r>
      <w:proofErr w:type="gramEnd"/>
      <w:r w:rsidRPr="00E81600">
        <w:t xml:space="preserve"> of engagement from a broad range of stakeholders. </w:t>
      </w:r>
    </w:p>
    <w:p w14:paraId="36F1DFD9" w14:textId="275E7EC3" w:rsidR="00E61E92" w:rsidRPr="00E81600" w:rsidRDefault="00BE2D50" w:rsidP="00EF392C">
      <w:pPr>
        <w:pStyle w:val="Paragraph"/>
      </w:pPr>
      <w:r w:rsidRPr="00E81600">
        <w:t xml:space="preserve">AHA acknowledges that the community members consulted for this </w:t>
      </w:r>
      <w:r w:rsidR="003C2FD1" w:rsidRPr="00E81600">
        <w:t xml:space="preserve">project </w:t>
      </w:r>
      <w:r w:rsidRPr="00E81600">
        <w:t xml:space="preserve">may not be representative of broader </w:t>
      </w:r>
      <w:r w:rsidR="00632B33" w:rsidRPr="00E81600">
        <w:t>CALD</w:t>
      </w:r>
      <w:r w:rsidRPr="00E81600">
        <w:t xml:space="preserve"> communit</w:t>
      </w:r>
      <w:r w:rsidR="00C723B4" w:rsidRPr="00E81600">
        <w:t>ies</w:t>
      </w:r>
      <w:r w:rsidRPr="00E81600">
        <w:t xml:space="preserve">. </w:t>
      </w:r>
    </w:p>
    <w:p w14:paraId="78254C50" w14:textId="77777777" w:rsidR="00E61E92" w:rsidRPr="00E81600" w:rsidRDefault="00BE2D50" w:rsidP="00EF392C">
      <w:pPr>
        <w:pStyle w:val="Paragraph"/>
      </w:pPr>
      <w:proofErr w:type="gramStart"/>
      <w:r w:rsidRPr="00E81600">
        <w:t>In particular, it</w:t>
      </w:r>
      <w:proofErr w:type="gramEnd"/>
      <w:r w:rsidRPr="00E81600">
        <w:t xml:space="preserve"> is likely that those who participated had a greater understanding of palliative care, and felt more comfortable discussing death and dying, than those who didn't participate and may be more ‘difficult to reach’.</w:t>
      </w:r>
    </w:p>
    <w:p w14:paraId="49ED9A04" w14:textId="77777777" w:rsidR="00A0757E" w:rsidRPr="00E81600" w:rsidRDefault="00BE2D50" w:rsidP="00EF392C">
      <w:pPr>
        <w:pStyle w:val="Paragraph"/>
      </w:pPr>
      <w:r w:rsidRPr="00E81600">
        <w:t xml:space="preserve">Please refer to the </w:t>
      </w:r>
      <w:r w:rsidRPr="00E81600">
        <w:rPr>
          <w:rStyle w:val="Italic"/>
        </w:rPr>
        <w:t>Summary Policy Paper</w:t>
      </w:r>
      <w:r w:rsidRPr="00E81600">
        <w:t xml:space="preserve"> for more information on project methodology and limitations.</w:t>
      </w:r>
    </w:p>
    <w:p w14:paraId="3B3A5628" w14:textId="77777777" w:rsidR="00A0757E" w:rsidRPr="00E81600" w:rsidRDefault="00A0757E" w:rsidP="00EF392C">
      <w:pPr>
        <w:pStyle w:val="Paragraph"/>
        <w:sectPr w:rsidR="00A0757E" w:rsidRPr="00E81600" w:rsidSect="0087460A">
          <w:footnotePr>
            <w:numFmt w:val="lowerRoman"/>
          </w:footnotePr>
          <w:type w:val="continuous"/>
          <w:pgSz w:w="11901" w:h="16817"/>
          <w:pgMar w:top="1418" w:right="1418" w:bottom="1843" w:left="1843" w:header="709" w:footer="992" w:gutter="0"/>
          <w:cols w:num="2" w:space="567"/>
          <w:titlePg/>
          <w:docGrid w:linePitch="360"/>
          <w15:footnoteColumns w:val="1"/>
        </w:sectPr>
      </w:pPr>
    </w:p>
    <w:p w14:paraId="48081A0B" w14:textId="7875256C" w:rsidR="00F4534E" w:rsidRPr="00E81600" w:rsidRDefault="00F4534E" w:rsidP="00F76C18">
      <w:pPr>
        <w:pStyle w:val="Caption"/>
      </w:pPr>
      <w:bookmarkStart w:id="14" w:name="_Ref11281091"/>
      <w:bookmarkStart w:id="15" w:name="_Toc22838706"/>
      <w:r w:rsidRPr="00E81600">
        <w:t>Figure </w:t>
      </w:r>
      <w:r w:rsidR="00EF5054" w:rsidRPr="00E81600">
        <w:fldChar w:fldCharType="begin"/>
      </w:r>
      <w:r w:rsidR="00EF5054" w:rsidRPr="00E81600">
        <w:instrText xml:space="preserve"> STYLEREF 1 \s </w:instrText>
      </w:r>
      <w:r w:rsidR="00EF5054" w:rsidRPr="00E81600">
        <w:fldChar w:fldCharType="separate"/>
      </w:r>
      <w:r w:rsidR="00F516FD">
        <w:rPr>
          <w:noProof/>
        </w:rPr>
        <w:t>1</w:t>
      </w:r>
      <w:r w:rsidR="00EF5054" w:rsidRPr="00E81600">
        <w:fldChar w:fldCharType="end"/>
      </w:r>
      <w:r w:rsidR="00EF5054" w:rsidRPr="00E81600">
        <w:noBreakHyphen/>
      </w:r>
      <w:r w:rsidR="00EF5054" w:rsidRPr="00E81600">
        <w:fldChar w:fldCharType="begin"/>
      </w:r>
      <w:r w:rsidR="00EF5054" w:rsidRPr="00E81600">
        <w:instrText xml:space="preserve"> SEQ Figure \* ARABIC \s 1 </w:instrText>
      </w:r>
      <w:r w:rsidR="00EF5054" w:rsidRPr="00E81600">
        <w:fldChar w:fldCharType="separate"/>
      </w:r>
      <w:r w:rsidR="00F516FD">
        <w:rPr>
          <w:noProof/>
        </w:rPr>
        <w:t>1</w:t>
      </w:r>
      <w:r w:rsidR="00EF5054" w:rsidRPr="00E81600">
        <w:fldChar w:fldCharType="end"/>
      </w:r>
      <w:bookmarkEnd w:id="14"/>
      <w:r w:rsidRPr="00E81600">
        <w:t>: Project activities</w:t>
      </w:r>
      <w:bookmarkEnd w:id="15"/>
    </w:p>
    <w:p w14:paraId="79DBE5D8" w14:textId="464C0626" w:rsidR="00882612" w:rsidRPr="00E81600" w:rsidRDefault="009227DC" w:rsidP="00C823AB">
      <w:pPr>
        <w:pStyle w:val="Figure"/>
        <w:rPr>
          <w:noProof w:val="0"/>
          <w:lang w:val="en-GB"/>
        </w:rPr>
      </w:pPr>
      <w:r w:rsidRPr="00E81600">
        <w:rPr>
          <w:lang w:val="en-GB"/>
        </w:rPr>
        <w:drawing>
          <wp:inline distT="0" distB="0" distL="0" distR="0" wp14:anchorId="454DB32A" wp14:editId="6D6FA784">
            <wp:extent cx="5580000" cy="2371501"/>
            <wp:effectExtent l="0" t="0" r="1905" b="0"/>
            <wp:docPr id="13" name="Picture 13" descr="Project activities comprised of a literature review (more than 390 sources); key informant consultations (more than 100 interviews); a stakeholder survey (414 responses); workshops (170 attendees) and community consultations (184 participants). These activities culminated in analysis and reporting (the Summary Policy Paper and 9 Issues Repor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oject activitie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580000" cy="2371501"/>
                    </a:xfrm>
                    <a:prstGeom prst="rect">
                      <a:avLst/>
                    </a:prstGeom>
                  </pic:spPr>
                </pic:pic>
              </a:graphicData>
            </a:graphic>
          </wp:inline>
        </w:drawing>
      </w:r>
      <w:r w:rsidR="00882612" w:rsidRPr="00E81600">
        <w:rPr>
          <w:noProof w:val="0"/>
          <w:lang w:val="en-GB"/>
        </w:rPr>
        <w:br w:type="page"/>
      </w:r>
    </w:p>
    <w:p w14:paraId="040D851C" w14:textId="77777777" w:rsidR="00F4534E" w:rsidRPr="00E81600" w:rsidRDefault="00882612" w:rsidP="00C93ACE">
      <w:pPr>
        <w:pStyle w:val="Heading2"/>
        <w:rPr>
          <w:noProof w:val="0"/>
          <w:color w:val="262626" w:themeColor="text1" w:themeTint="D9"/>
          <w:lang w:val="en-GB"/>
        </w:rPr>
      </w:pPr>
      <w:bookmarkStart w:id="16" w:name="_Toc22838693"/>
      <w:r w:rsidRPr="00E81600">
        <w:rPr>
          <w:noProof w:val="0"/>
          <w:lang w:val="en-GB"/>
        </w:rPr>
        <w:lastRenderedPageBreak/>
        <w:t>This report</w:t>
      </w:r>
      <w:bookmarkEnd w:id="16"/>
    </w:p>
    <w:p w14:paraId="15B83D8B" w14:textId="77777777" w:rsidR="00F4534E" w:rsidRPr="00E81600" w:rsidRDefault="00F4534E" w:rsidP="00EF392C">
      <w:pPr>
        <w:pStyle w:val="Paragraph"/>
        <w:sectPr w:rsidR="00F4534E" w:rsidRPr="00E81600" w:rsidSect="0087460A">
          <w:footnotePr>
            <w:numFmt w:val="lowerRoman"/>
          </w:footnotePr>
          <w:type w:val="continuous"/>
          <w:pgSz w:w="11901" w:h="16817"/>
          <w:pgMar w:top="1418" w:right="1418" w:bottom="1843" w:left="1843" w:header="709" w:footer="992" w:gutter="0"/>
          <w:cols w:space="567"/>
          <w:docGrid w:linePitch="360"/>
          <w15:footnoteColumns w:val="1"/>
        </w:sectPr>
      </w:pPr>
    </w:p>
    <w:p w14:paraId="581DC414" w14:textId="6BA104B4" w:rsidR="00882612" w:rsidRPr="00E81600" w:rsidRDefault="00882612" w:rsidP="00882612">
      <w:pPr>
        <w:pStyle w:val="Paragraph"/>
      </w:pPr>
      <w:r w:rsidRPr="00E81600">
        <w:t>This issues report describes key barriers and promising approaches for improving</w:t>
      </w:r>
      <w:r w:rsidR="00632B33" w:rsidRPr="00E81600">
        <w:t xml:space="preserve"> CALD populations’</w:t>
      </w:r>
      <w:r w:rsidRPr="00E81600">
        <w:t xml:space="preserve"> access to and experience of palliative care in Australia. It also discusses the potential role of advance care planning and provides recommendations for the palliative care and other sectors to improve </w:t>
      </w:r>
      <w:r w:rsidRPr="00E81600">
        <w:t xml:space="preserve">access and quality of care for </w:t>
      </w:r>
      <w:r w:rsidR="00632B33" w:rsidRPr="00E81600">
        <w:t xml:space="preserve">people from </w:t>
      </w:r>
      <w:r w:rsidR="00C723B4" w:rsidRPr="00E81600">
        <w:t>CALD</w:t>
      </w:r>
      <w:r w:rsidR="00632B33" w:rsidRPr="00E81600">
        <w:t xml:space="preserve"> backgrounds</w:t>
      </w:r>
      <w:r w:rsidRPr="00E81600">
        <w:t>.</w:t>
      </w:r>
    </w:p>
    <w:p w14:paraId="08F81128" w14:textId="47D5F2DE" w:rsidR="00E61E92" w:rsidRPr="00E81600" w:rsidRDefault="00882612" w:rsidP="00EF392C">
      <w:pPr>
        <w:pStyle w:val="Paragraph"/>
      </w:pPr>
      <w:r w:rsidRPr="00E81600">
        <w:t xml:space="preserve">This issues report is part of a suite of documents developed through the project, as shown in </w:t>
      </w:r>
      <w:r w:rsidR="00EF5054" w:rsidRPr="00E81600">
        <w:rPr>
          <w:rStyle w:val="Italic"/>
        </w:rPr>
        <w:fldChar w:fldCharType="begin"/>
      </w:r>
      <w:r w:rsidR="00EF5054" w:rsidRPr="00E81600">
        <w:rPr>
          <w:rStyle w:val="Italic"/>
        </w:rPr>
        <w:instrText xml:space="preserve"> REF _Ref11334255 \h  \* MERGEFORMAT </w:instrText>
      </w:r>
      <w:r w:rsidR="00EF5054" w:rsidRPr="00E81600">
        <w:rPr>
          <w:rStyle w:val="Italic"/>
        </w:rPr>
      </w:r>
      <w:r w:rsidR="00EF5054" w:rsidRPr="00E81600">
        <w:rPr>
          <w:rStyle w:val="Italic"/>
        </w:rPr>
        <w:fldChar w:fldCharType="separate"/>
      </w:r>
      <w:r w:rsidR="00F516FD" w:rsidRPr="00F516FD">
        <w:rPr>
          <w:rStyle w:val="Italic"/>
        </w:rPr>
        <w:t>Figure 1</w:t>
      </w:r>
      <w:r w:rsidR="00F516FD" w:rsidRPr="00F516FD">
        <w:rPr>
          <w:rStyle w:val="Italic"/>
        </w:rPr>
        <w:noBreakHyphen/>
        <w:t>2</w:t>
      </w:r>
      <w:r w:rsidR="00EF5054" w:rsidRPr="00E81600">
        <w:rPr>
          <w:rStyle w:val="Italic"/>
        </w:rPr>
        <w:fldChar w:fldCharType="end"/>
      </w:r>
    </w:p>
    <w:p w14:paraId="2FB6CF80" w14:textId="77777777" w:rsidR="00EF5054" w:rsidRPr="00E81600" w:rsidRDefault="00EF5054" w:rsidP="00EF392C">
      <w:pPr>
        <w:pStyle w:val="Paragraph"/>
        <w:sectPr w:rsidR="00EF5054" w:rsidRPr="00E81600" w:rsidSect="0087460A">
          <w:footnotePr>
            <w:numFmt w:val="lowerRoman"/>
          </w:footnotePr>
          <w:type w:val="continuous"/>
          <w:pgSz w:w="11901" w:h="16817"/>
          <w:pgMar w:top="1418" w:right="1418" w:bottom="1843" w:left="1843" w:header="709" w:footer="992" w:gutter="0"/>
          <w:cols w:num="2" w:space="567"/>
          <w:titlePg/>
          <w:docGrid w:linePitch="360"/>
          <w15:footnoteColumns w:val="1"/>
        </w:sectPr>
      </w:pPr>
    </w:p>
    <w:p w14:paraId="13431C2C" w14:textId="77777777" w:rsidR="00EF5054" w:rsidRPr="00E81600" w:rsidRDefault="00EF5054" w:rsidP="00EE1F12">
      <w:bookmarkStart w:id="17" w:name="_Ref11257159"/>
    </w:p>
    <w:p w14:paraId="109C8015" w14:textId="78E6EA82" w:rsidR="00EF5054" w:rsidRPr="00E81600" w:rsidRDefault="00EF5054" w:rsidP="00EF5054">
      <w:pPr>
        <w:pStyle w:val="Caption"/>
      </w:pPr>
      <w:bookmarkStart w:id="18" w:name="_Ref11334255"/>
      <w:bookmarkStart w:id="19" w:name="_Toc22838707"/>
      <w:bookmarkEnd w:id="17"/>
      <w:r w:rsidRPr="00E81600">
        <w:t>Figure </w:t>
      </w:r>
      <w:r w:rsidRPr="00E81600">
        <w:fldChar w:fldCharType="begin"/>
      </w:r>
      <w:r w:rsidRPr="00E81600">
        <w:instrText xml:space="preserve"> STYLEREF 1 \s </w:instrText>
      </w:r>
      <w:r w:rsidRPr="00E81600">
        <w:fldChar w:fldCharType="separate"/>
      </w:r>
      <w:r w:rsidR="00F516FD">
        <w:rPr>
          <w:noProof/>
        </w:rPr>
        <w:t>1</w:t>
      </w:r>
      <w:r w:rsidRPr="00E81600">
        <w:fldChar w:fldCharType="end"/>
      </w:r>
      <w:r w:rsidRPr="00E81600">
        <w:noBreakHyphen/>
      </w:r>
      <w:r w:rsidRPr="00E81600">
        <w:fldChar w:fldCharType="begin"/>
      </w:r>
      <w:r w:rsidRPr="00E81600">
        <w:instrText xml:space="preserve"> SEQ Figure \* ARABIC \s 1 </w:instrText>
      </w:r>
      <w:r w:rsidRPr="00E81600">
        <w:fldChar w:fldCharType="separate"/>
      </w:r>
      <w:r w:rsidR="00F516FD">
        <w:rPr>
          <w:noProof/>
        </w:rPr>
        <w:t>2</w:t>
      </w:r>
      <w:r w:rsidRPr="00E81600">
        <w:fldChar w:fldCharType="end"/>
      </w:r>
      <w:bookmarkEnd w:id="18"/>
      <w:r w:rsidRPr="00E81600">
        <w:t>: Suite of reports</w:t>
      </w:r>
      <w:bookmarkEnd w:id="19"/>
    </w:p>
    <w:p w14:paraId="5EEA4CAA" w14:textId="6D94BD2A" w:rsidR="0071721B" w:rsidRPr="00E81600" w:rsidRDefault="009227DC" w:rsidP="00977BA3">
      <w:pPr>
        <w:rPr>
          <w:highlight w:val="yellow"/>
        </w:rPr>
      </w:pPr>
      <w:r w:rsidRPr="00E81600">
        <w:rPr>
          <w:noProof/>
          <w:lang w:eastAsia="en-AU"/>
        </w:rPr>
        <w:drawing>
          <wp:inline distT="0" distB="0" distL="0" distR="0" wp14:anchorId="14456B9A" wp14:editId="14724FB6">
            <wp:extent cx="5040000" cy="5551000"/>
            <wp:effectExtent l="0" t="0" r="8255" b="0"/>
            <wp:docPr id="23" name="Picture 23" descr="The suite of reports generated by this project comprises: the Summary Policy Paper; nine Issues Reports (one for each population group); and the literature 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ALD.png"/>
                    <pic:cNvPicPr/>
                  </pic:nvPicPr>
                  <pic:blipFill>
                    <a:blip r:embed="rId26">
                      <a:extLst>
                        <a:ext uri="{28A0092B-C50C-407E-A947-70E740481C1C}">
                          <a14:useLocalDpi xmlns:a14="http://schemas.microsoft.com/office/drawing/2010/main" val="0"/>
                        </a:ext>
                      </a:extLst>
                    </a:blip>
                    <a:stretch>
                      <a:fillRect/>
                    </a:stretch>
                  </pic:blipFill>
                  <pic:spPr>
                    <a:xfrm>
                      <a:off x="0" y="0"/>
                      <a:ext cx="5040000" cy="5551000"/>
                    </a:xfrm>
                    <a:prstGeom prst="rect">
                      <a:avLst/>
                    </a:prstGeom>
                  </pic:spPr>
                </pic:pic>
              </a:graphicData>
            </a:graphic>
          </wp:inline>
        </w:drawing>
      </w:r>
    </w:p>
    <w:p w14:paraId="5D8C07F2" w14:textId="77777777" w:rsidR="00B5428A" w:rsidRPr="00E81600" w:rsidRDefault="00B5428A">
      <w:pPr>
        <w:sectPr w:rsidR="00B5428A" w:rsidRPr="00E81600" w:rsidSect="0087460A">
          <w:footnotePr>
            <w:numFmt w:val="lowerRoman"/>
          </w:footnotePr>
          <w:type w:val="continuous"/>
          <w:pgSz w:w="11901" w:h="16817"/>
          <w:pgMar w:top="1418" w:right="1418" w:bottom="1843" w:left="1843" w:header="709" w:footer="992" w:gutter="0"/>
          <w:cols w:space="567"/>
          <w:titlePg/>
          <w:docGrid w:linePitch="360"/>
          <w15:footnoteColumns w:val="1"/>
        </w:sectPr>
      </w:pPr>
      <w:bookmarkStart w:id="20" w:name="_Hlk10532097"/>
    </w:p>
    <w:p w14:paraId="6019C839" w14:textId="77777777" w:rsidR="002D13FF" w:rsidRPr="00E81600" w:rsidRDefault="002D13FF" w:rsidP="009F3405">
      <w:pPr>
        <w:pStyle w:val="Heading1"/>
        <w:rPr>
          <w:noProof w:val="0"/>
          <w:lang w:val="en-GB"/>
        </w:rPr>
      </w:pPr>
      <w:bookmarkStart w:id="21" w:name="_Toc11156002"/>
      <w:bookmarkStart w:id="22" w:name="_Toc22838694"/>
      <w:bookmarkEnd w:id="13"/>
      <w:bookmarkEnd w:id="20"/>
      <w:r w:rsidRPr="00E81600">
        <w:rPr>
          <w:noProof w:val="0"/>
          <w:lang w:val="en-GB"/>
        </w:rPr>
        <w:lastRenderedPageBreak/>
        <w:t>About this population group</w:t>
      </w:r>
      <w:bookmarkEnd w:id="21"/>
      <w:bookmarkEnd w:id="22"/>
    </w:p>
    <w:p w14:paraId="58230F78" w14:textId="77777777" w:rsidR="00B5428A" w:rsidRPr="00E81600" w:rsidRDefault="00B5428A" w:rsidP="00EF392C">
      <w:pPr>
        <w:pStyle w:val="Paragraph"/>
        <w:rPr>
          <w:highlight w:val="yellow"/>
        </w:rPr>
        <w:sectPr w:rsidR="00B5428A" w:rsidRPr="00E81600" w:rsidSect="0087460A">
          <w:footnotePr>
            <w:numFmt w:val="lowerRoman"/>
          </w:footnotePr>
          <w:pgSz w:w="11901" w:h="16817"/>
          <w:pgMar w:top="1418" w:right="1418" w:bottom="1843" w:left="1843" w:header="709" w:footer="992" w:gutter="0"/>
          <w:cols w:space="567"/>
          <w:docGrid w:linePitch="360"/>
          <w15:footnoteColumns w:val="1"/>
        </w:sectPr>
      </w:pPr>
    </w:p>
    <w:p w14:paraId="26C0D5DC" w14:textId="43E2295A" w:rsidR="00B92E69" w:rsidRPr="00E81600" w:rsidRDefault="00B92E69" w:rsidP="00EF392C">
      <w:pPr>
        <w:pStyle w:val="Paragraph"/>
      </w:pPr>
      <w:r w:rsidRPr="00E81600">
        <w:t>The term ‘culturally and linguistically diverse’</w:t>
      </w:r>
      <w:r w:rsidR="00FA759B" w:rsidRPr="00E81600">
        <w:t xml:space="preserve"> </w:t>
      </w:r>
      <w:r w:rsidRPr="00E81600">
        <w:t xml:space="preserve">is a broad and inclusive descriptor for communities with diverse language, ethnic background, nationality, dress, traditions, food, societal structures, </w:t>
      </w:r>
      <w:proofErr w:type="gramStart"/>
      <w:r w:rsidRPr="00E81600">
        <w:t>art</w:t>
      </w:r>
      <w:proofErr w:type="gramEnd"/>
      <w:r w:rsidRPr="00E81600">
        <w:t xml:space="preserve"> and religion characteristics.</w:t>
      </w:r>
    </w:p>
    <w:p w14:paraId="5415437D" w14:textId="5D53FE89" w:rsidR="00E30F12" w:rsidRPr="00E81600" w:rsidRDefault="00B92E69" w:rsidP="00EF392C">
      <w:pPr>
        <w:pStyle w:val="Paragraph"/>
      </w:pPr>
      <w:r w:rsidRPr="00E81600">
        <w:t>More specifically, CALD may be used to refer to people from non-English-speaking backgrounds. Issues relating to Aboriginal and Torres Strait Islander people</w:t>
      </w:r>
      <w:r w:rsidR="00C723B4" w:rsidRPr="00E81600">
        <w:t>s</w:t>
      </w:r>
      <w:r w:rsidR="00F53A78" w:rsidRPr="00E81600">
        <w:t xml:space="preserve"> and refugees</w:t>
      </w:r>
      <w:r w:rsidRPr="00E81600">
        <w:t xml:space="preserve"> are considered in separate</w:t>
      </w:r>
      <w:r w:rsidR="003D46F4" w:rsidRPr="00E81600">
        <w:t xml:space="preserve"> issues</w:t>
      </w:r>
      <w:r w:rsidRPr="00E81600">
        <w:t xml:space="preserve"> report</w:t>
      </w:r>
      <w:r w:rsidR="00F53A78" w:rsidRPr="00E81600">
        <w:t>s</w:t>
      </w:r>
      <w:r w:rsidRPr="00E81600">
        <w:t>.</w:t>
      </w:r>
    </w:p>
    <w:p w14:paraId="4ECAE488" w14:textId="7954F270" w:rsidR="002D13FF" w:rsidRPr="00E81600" w:rsidRDefault="002D13FF" w:rsidP="002256D5">
      <w:pPr>
        <w:pStyle w:val="Subhead2"/>
        <w:rPr>
          <w:noProof w:val="0"/>
        </w:rPr>
      </w:pPr>
      <w:bookmarkStart w:id="23" w:name="_Ref8721919"/>
      <w:bookmarkStart w:id="24" w:name="_Toc11156003"/>
      <w:r w:rsidRPr="00E81600">
        <w:rPr>
          <w:noProof w:val="0"/>
        </w:rPr>
        <w:t>Context</w:t>
      </w:r>
      <w:bookmarkEnd w:id="23"/>
      <w:bookmarkEnd w:id="24"/>
    </w:p>
    <w:p w14:paraId="3155101E" w14:textId="24FD7244" w:rsidR="00F53A78" w:rsidRPr="00E81600" w:rsidRDefault="00B92E69" w:rsidP="00F53A78">
      <w:pPr>
        <w:pStyle w:val="Paragraph"/>
      </w:pPr>
      <w:proofErr w:type="gramStart"/>
      <w:r w:rsidRPr="00E81600">
        <w:t>Almost half</w:t>
      </w:r>
      <w:proofErr w:type="gramEnd"/>
      <w:r w:rsidRPr="00E81600">
        <w:t xml:space="preserve"> of the Australian population is either first- or second-generation Australian, and more than 20% speak a language other than English at home. More than one-third of people in Australia aged 65 and over were born overseas, and most of these (61%) were born in non-English speaking countries</w:t>
      </w:r>
      <w:r w:rsidR="00173929" w:rsidRPr="00E81600">
        <w:t>.</w:t>
      </w:r>
      <w:r w:rsidRPr="00E81600">
        <w:fldChar w:fldCharType="begin" w:fldLock="1"/>
      </w:r>
      <w:r w:rsidR="00E703CD" w:rsidRPr="00E81600">
        <w:instrText>ADDIN CSL_CITATION {"citationItems":[{"id":"ITEM-1","itemData":{"author":[{"dropping-particle":"","family":"Australian Bureau of Statistics","given":"","non-dropping-particle":"","parse-names":false,"suffix":""}],"id":"ITEM-1","issued":{"date-parts":[["2017"]]},"publisher-place":"Canberra","title":"Snapshot of Australia","type":"report"},"uris":["http://www.mendeley.com/documents/?uuid=f4e66dbf-8811-4850-b5d6-a4929a885385","http://www.mendeley.com/documents/?uuid=f352f1c8-c029-40c2-8b59-fc8a76fe050b"]}],"mendeley":{"formattedCitation":"&lt;sup&gt;2&lt;/sup&gt;","plainTextFormattedCitation":"2","previouslyFormattedCitation":"&lt;sup&gt;2&lt;/sup&gt;"},"properties":{"noteIndex":0},"schema":"https://github.com/citation-style-language/schema/raw/master/csl-citation.json"}</w:instrText>
      </w:r>
      <w:r w:rsidRPr="00E81600">
        <w:fldChar w:fldCharType="separate"/>
      </w:r>
      <w:r w:rsidR="00B714F5" w:rsidRPr="00E81600">
        <w:rPr>
          <w:vertAlign w:val="superscript"/>
        </w:rPr>
        <w:t>2</w:t>
      </w:r>
      <w:r w:rsidRPr="00E81600">
        <w:fldChar w:fldCharType="end"/>
      </w:r>
      <w:r w:rsidR="00F53A78" w:rsidRPr="00E81600">
        <w:t xml:space="preserve"> </w:t>
      </w:r>
    </w:p>
    <w:p w14:paraId="714A8C21" w14:textId="53D1C3E5" w:rsidR="00F53A78" w:rsidRPr="00E81600" w:rsidRDefault="00F53A78" w:rsidP="00F53A78">
      <w:pPr>
        <w:pStyle w:val="Paragraph"/>
      </w:pPr>
      <w:r w:rsidRPr="00E81600">
        <w:t>Prior life experiences, including the experience of migration, may mean that experiences of trauma and their effects are more prevalent in CALD communities than the Australian community as a whole</w:t>
      </w:r>
      <w:proofErr w:type="gramStart"/>
      <w:r w:rsidRPr="00E81600">
        <w:t xml:space="preserve">.  </w:t>
      </w:r>
      <w:proofErr w:type="gramEnd"/>
    </w:p>
    <w:p w14:paraId="7582296C" w14:textId="756FA1A6" w:rsidR="00B92E69" w:rsidRPr="00E81600" w:rsidRDefault="00B92E69" w:rsidP="00B92E69">
      <w:pPr>
        <w:pStyle w:val="Paragraph"/>
      </w:pPr>
    </w:p>
    <w:p w14:paraId="1D7BF92A" w14:textId="4567AACF" w:rsidR="00B92E69" w:rsidRPr="00E81600" w:rsidRDefault="00144E89" w:rsidP="00B92E69">
      <w:pPr>
        <w:pStyle w:val="Paragraph"/>
      </w:pPr>
      <w:r w:rsidRPr="00E81600">
        <w:br w:type="column"/>
      </w:r>
      <w:r w:rsidR="00B92E69" w:rsidRPr="00E81600">
        <w:t xml:space="preserve">People from </w:t>
      </w:r>
      <w:r w:rsidR="003D46F4" w:rsidRPr="00E81600">
        <w:t>CALD</w:t>
      </w:r>
      <w:r w:rsidR="00B92E69" w:rsidRPr="00E81600">
        <w:t xml:space="preserve"> backgrounds may experience a range of barriers to accessing and engaging with different health and community support services. CALD patients and their families </w:t>
      </w:r>
      <w:r w:rsidR="003D46F4" w:rsidRPr="00E81600">
        <w:t>are likely to</w:t>
      </w:r>
      <w:r w:rsidR="00B92E69" w:rsidRPr="00E81600">
        <w:t xml:space="preserve"> experience greater communication </w:t>
      </w:r>
      <w:r w:rsidR="003D46F4" w:rsidRPr="00E81600">
        <w:t>challenges than other</w:t>
      </w:r>
      <w:r w:rsidR="00B92E69" w:rsidRPr="00E81600">
        <w:t xml:space="preserve"> patients</w:t>
      </w:r>
      <w:r w:rsidR="003D46F4" w:rsidRPr="00E81600">
        <w:t xml:space="preserve">, and there is some evidence that they </w:t>
      </w:r>
      <w:r w:rsidR="00B92E69" w:rsidRPr="00E81600">
        <w:t>may receive less adequate palliative care</w:t>
      </w:r>
      <w:r w:rsidR="00173929" w:rsidRPr="00E81600">
        <w:t>.</w:t>
      </w:r>
      <w:r w:rsidR="00B92E69" w:rsidRPr="00E81600">
        <w:fldChar w:fldCharType="begin" w:fldLock="1"/>
      </w:r>
      <w:r w:rsidR="00E703CD" w:rsidRPr="00E81600">
        <w:instrText>ADDIN CSL_CITATION {"citationItems":[{"id":"ITEM-1","itemData":{"DOI":"10.1111/imj.12244","ISBN":"1444-0903\\r1445-5994","ISSN":"14440903","PMID":"24004395","abstract":"There is an increasing emphasis on meeting the healthcare needs of culturally and linguistically diverse (CALD) communities in Australia. Negotiating the point of futility and the transition to specialist palliative care requires not only effective communication but also sensitivity to cultural and linguistic specificities. This can be a challenging process for clinicians, patients and families. Here, we outline some of the key challenges currently facing many clinicians in the context of CALD patients, with particular reference to the transitioning of patients to specialist palliative care. We suggest a focus on further research that can systematically document and model existing CALD-specific clinical processes and pathways, which can then support the development of targeted educational interventions. This includes developing a multi-stakeholder understanding of the CALD experience that moves beyond cultural stereotyping and predicting need.","author":[{"dropping-particle":"","family":"Broom","given":"A.","non-dropping-particle":"","parse-names":false,"suffix":""},{"dropping-particle":"","family":"Good","given":"P.","non-dropping-particle":"","parse-names":false,"suffix":""},{"dropping-particle":"","family":"Kirby","given":"E.","non-dropping-particle":"","parse-names":false,"suffix":""},{"dropping-particle":"","family":"Lwin","given":"Z.","non-dropping-particle":"","parse-names":false,"suffix":""}],"container-title":"Internal Medicine Journal","id":"ITEM-1","issue":"9","issued":{"date-parts":[["2013"]]},"page":"1043-1046","title":"Negotiating palliative care in the context of culturally and linguistically diverse patients","type":"article-journal","volume":"43"},"uris":["http://www.mendeley.com/documents/?uuid=a68e1347-4ba7-4758-9e67-8695e95bd1a7"]}],"mendeley":{"formattedCitation":"&lt;sup&gt;3&lt;/sup&gt;","plainTextFormattedCitation":"3","previouslyFormattedCitation":"&lt;sup&gt;3&lt;/sup&gt;"},"properties":{"noteIndex":0},"schema":"https://github.com/citation-style-language/schema/raw/master/csl-citation.json"}</w:instrText>
      </w:r>
      <w:r w:rsidR="00B92E69" w:rsidRPr="00E81600">
        <w:fldChar w:fldCharType="separate"/>
      </w:r>
      <w:r w:rsidR="00B714F5" w:rsidRPr="00E81600">
        <w:rPr>
          <w:vertAlign w:val="superscript"/>
        </w:rPr>
        <w:t>3</w:t>
      </w:r>
      <w:r w:rsidR="00B92E69" w:rsidRPr="00E81600">
        <w:fldChar w:fldCharType="end"/>
      </w:r>
    </w:p>
    <w:p w14:paraId="38128D82" w14:textId="5B6BC5DB" w:rsidR="00B92E69" w:rsidRPr="00E81600" w:rsidRDefault="00B92E69" w:rsidP="00B92E69">
      <w:pPr>
        <w:pStyle w:val="Paragraph"/>
      </w:pPr>
      <w:r w:rsidRPr="00E81600">
        <w:rPr>
          <w:lang w:eastAsia="en-AU"/>
        </w:rPr>
        <w:t xml:space="preserve">It is recognised that CALD populations, by definition, are extremely diverse groups of communities and individuals, with different languages, cultural </w:t>
      </w:r>
      <w:proofErr w:type="gramStart"/>
      <w:r w:rsidRPr="00E81600">
        <w:rPr>
          <w:lang w:eastAsia="en-AU"/>
        </w:rPr>
        <w:t>norms</w:t>
      </w:r>
      <w:proofErr w:type="gramEnd"/>
      <w:r w:rsidRPr="00E81600">
        <w:rPr>
          <w:lang w:eastAsia="en-AU"/>
        </w:rPr>
        <w:t xml:space="preserve"> and religious beliefs. However, </w:t>
      </w:r>
      <w:r w:rsidRPr="00E81600">
        <w:t xml:space="preserve">‘culture </w:t>
      </w:r>
      <w:r w:rsidR="00401399" w:rsidRPr="00E81600">
        <w:t>plays a critical role in how patients, families, and healthcare providers view the end-of-life</w:t>
      </w:r>
      <w:r w:rsidR="00E703CD" w:rsidRPr="00E81600">
        <w:t>.</w:t>
      </w:r>
      <w:r w:rsidR="00401399" w:rsidRPr="00E81600">
        <w:fldChar w:fldCharType="begin" w:fldLock="1"/>
      </w:r>
      <w:r w:rsidR="00E703CD" w:rsidRPr="00E81600">
        <w:instrText>ADDIN CSL_CITATION {"citationItems":[{"id":"ITEM-1","itemData":{"DOI":"10.1053/j.soncn.2004.10.007","ISBN":"0749-2081","ISSN":"07492081","PMID":"15807056","abstract":"OBJECTIVES: To review the common issues at the end of life across cultures and the measures that can be taken to address these issues. DATA SOURCES: Published articles and textbook chapters. CONCLUSION: Culture plays a critical role in how patients, families, and health care providers view the end of life. Cultural competence in end-of-life care includes knowledge and experience and working in cross-cultural situations. IMPLICATIONS FOR NURSING PRACTICE: Increased culture-specific knowledge will provide nurses with a basis for beginning exploration of individual or family beliefs.","author":[{"dropping-particle":"","family":"Kemp","given":"Charles","non-dropping-particle":"","parse-names":false,"suffix":""}],"container-title":"Seminars in Oncology Nursing","id":"ITEM-1","issue":"1","issued":{"date-parts":[["2005"]]},"page":"44-52","title":"Cultural issues in palliative care","type":"article-journal","volume":"21"},"locator":"44","uris":["http://www.mendeley.com/documents/?uuid=ffb6556c-3108-4b43-8208-17c26da861f3"]}],"mendeley":{"formattedCitation":"&lt;sup&gt;4&lt;/sup&gt;","plainTextFormattedCitation":"4","previouslyFormattedCitation":"&lt;sup&gt;4&lt;/sup&gt;"},"properties":{"noteIndex":0},"schema":"https://github.com/citation-style-language/schema/raw/master/csl-citation.json"}</w:instrText>
      </w:r>
      <w:r w:rsidR="00401399" w:rsidRPr="00E81600">
        <w:fldChar w:fldCharType="separate"/>
      </w:r>
      <w:r w:rsidR="00E703CD" w:rsidRPr="00E81600">
        <w:rPr>
          <w:vertAlign w:val="superscript"/>
        </w:rPr>
        <w:t>4</w:t>
      </w:r>
      <w:r w:rsidR="00401399" w:rsidRPr="00E81600">
        <w:fldChar w:fldCharType="end"/>
      </w:r>
    </w:p>
    <w:p w14:paraId="28FEB063" w14:textId="4F86C63B" w:rsidR="00B5428A" w:rsidRPr="00E81600" w:rsidRDefault="00B92E69" w:rsidP="00B92E69">
      <w:pPr>
        <w:pStyle w:val="Paragraph"/>
      </w:pPr>
      <w:r w:rsidRPr="00E81600">
        <w:rPr>
          <w:lang w:eastAsia="en-AU"/>
        </w:rPr>
        <w:t xml:space="preserve">It is outside the scope of this report to describe issues relating to discrete populations. Rather, common barriers, enablers and </w:t>
      </w:r>
      <w:proofErr w:type="gramStart"/>
      <w:r w:rsidRPr="00E81600">
        <w:rPr>
          <w:lang w:eastAsia="en-AU"/>
        </w:rPr>
        <w:t>some</w:t>
      </w:r>
      <w:proofErr w:type="gramEnd"/>
      <w:r w:rsidRPr="00E81600">
        <w:rPr>
          <w:lang w:eastAsia="en-AU"/>
        </w:rPr>
        <w:t xml:space="preserve"> specific promising approaches are highlighted.</w:t>
      </w:r>
      <w:bookmarkStart w:id="25" w:name="_Toc11156004"/>
    </w:p>
    <w:p w14:paraId="4DC193F7" w14:textId="77777777" w:rsidR="009F3405" w:rsidRPr="00E81600" w:rsidRDefault="009F3405" w:rsidP="00297348">
      <w:pPr>
        <w:sectPr w:rsidR="009F3405" w:rsidRPr="00E81600" w:rsidSect="0087460A">
          <w:footnotePr>
            <w:numFmt w:val="lowerRoman"/>
          </w:footnotePr>
          <w:type w:val="continuous"/>
          <w:pgSz w:w="11901" w:h="16817"/>
          <w:pgMar w:top="1418" w:right="1418" w:bottom="1843" w:left="1843" w:header="709" w:footer="992" w:gutter="0"/>
          <w:cols w:num="2" w:space="567"/>
          <w:titlePg/>
          <w:docGrid w:linePitch="360"/>
          <w15:footnoteColumns w:val="1"/>
        </w:sectPr>
      </w:pPr>
    </w:p>
    <w:p w14:paraId="165647F2" w14:textId="77777777" w:rsidR="002D13FF" w:rsidRPr="00E81600" w:rsidRDefault="002D13FF" w:rsidP="004F18D8">
      <w:pPr>
        <w:pStyle w:val="Heading1"/>
        <w:rPr>
          <w:noProof w:val="0"/>
          <w:lang w:val="en-GB"/>
        </w:rPr>
      </w:pPr>
      <w:bookmarkStart w:id="26" w:name="_Toc22838695"/>
      <w:r w:rsidRPr="00E81600">
        <w:rPr>
          <w:noProof w:val="0"/>
          <w:lang w:val="en-GB"/>
        </w:rPr>
        <w:lastRenderedPageBreak/>
        <w:t>Findings</w:t>
      </w:r>
      <w:bookmarkEnd w:id="25"/>
      <w:bookmarkEnd w:id="26"/>
    </w:p>
    <w:p w14:paraId="0712C0E5" w14:textId="77777777" w:rsidR="00B5428A" w:rsidRPr="00E81600" w:rsidRDefault="00B5428A" w:rsidP="00EF392C">
      <w:pPr>
        <w:pStyle w:val="Paragraph"/>
        <w:sectPr w:rsidR="00B5428A" w:rsidRPr="00E81600" w:rsidSect="0087460A">
          <w:footnotePr>
            <w:numFmt w:val="lowerRoman"/>
          </w:footnotePr>
          <w:pgSz w:w="11901" w:h="16817"/>
          <w:pgMar w:top="1418" w:right="1418" w:bottom="1843" w:left="1843" w:header="709" w:footer="992" w:gutter="0"/>
          <w:cols w:space="567"/>
          <w:docGrid w:linePitch="360"/>
          <w15:footnoteColumns w:val="1"/>
        </w:sectPr>
      </w:pPr>
    </w:p>
    <w:p w14:paraId="757ECA95" w14:textId="413A61C0" w:rsidR="002D13FF" w:rsidRPr="00E81600" w:rsidRDefault="002D13FF" w:rsidP="00EF392C">
      <w:pPr>
        <w:pStyle w:val="Paragraph"/>
      </w:pPr>
      <w:r w:rsidRPr="00E81600">
        <w:t xml:space="preserve">During the project it was noted that many of the issues identified as barriers, enablers and </w:t>
      </w:r>
      <w:r w:rsidR="004220CB" w:rsidRPr="00E81600">
        <w:t>promising</w:t>
      </w:r>
      <w:r w:rsidRPr="00E81600">
        <w:t xml:space="preserve"> approaches to accessing palliative care by </w:t>
      </w:r>
      <w:r w:rsidR="00491791" w:rsidRPr="00E81600">
        <w:t>CALD</w:t>
      </w:r>
      <w:r w:rsidR="000C49AC" w:rsidRPr="00E81600">
        <w:t xml:space="preserve"> </w:t>
      </w:r>
      <w:r w:rsidRPr="00E81600">
        <w:t xml:space="preserve">populations were actually </w:t>
      </w:r>
      <w:r w:rsidRPr="00E81600">
        <w:rPr>
          <w:rStyle w:val="Italic"/>
        </w:rPr>
        <w:t>universal factors</w:t>
      </w:r>
      <w:r w:rsidRPr="00E81600">
        <w:t xml:space="preserve">, i.e. common to the general Australian population, rather than being specific to </w:t>
      </w:r>
      <w:r w:rsidR="00491791" w:rsidRPr="00E81600">
        <w:t xml:space="preserve">people from </w:t>
      </w:r>
      <w:r w:rsidR="00C723B4" w:rsidRPr="00E81600">
        <w:t>CALD</w:t>
      </w:r>
      <w:r w:rsidR="00491791" w:rsidRPr="00E81600">
        <w:t xml:space="preserve"> backgrounds</w:t>
      </w:r>
      <w:r w:rsidRPr="00E81600">
        <w:t xml:space="preserve">. These universal factors, along with a range of other factors that are common to all under-served populations, </w:t>
      </w:r>
      <w:r w:rsidR="00A90067" w:rsidRPr="00E81600">
        <w:t>are described</w:t>
      </w:r>
      <w:r w:rsidRPr="00E81600">
        <w:t xml:space="preserve"> in the </w:t>
      </w:r>
      <w:r w:rsidRPr="00E81600">
        <w:rPr>
          <w:i/>
        </w:rPr>
        <w:t>Summary Policy Paper</w:t>
      </w:r>
      <w:r w:rsidRPr="00E81600">
        <w:t xml:space="preserve"> from this project. The discussion below focuses on factors identified as </w:t>
      </w:r>
      <w:r w:rsidRPr="00E81600">
        <w:rPr>
          <w:rStyle w:val="Italic"/>
        </w:rPr>
        <w:t xml:space="preserve">specific to </w:t>
      </w:r>
      <w:r w:rsidR="00E37947" w:rsidRPr="00E81600">
        <w:rPr>
          <w:rStyle w:val="Italic"/>
        </w:rPr>
        <w:t>people from culturally and linguistically diverse backgrounds</w:t>
      </w:r>
      <w:r w:rsidRPr="00E81600">
        <w:rPr>
          <w:lang w:eastAsia="en-AU"/>
        </w:rPr>
        <w:t>.</w:t>
      </w:r>
    </w:p>
    <w:p w14:paraId="1C2EBB94" w14:textId="77777777" w:rsidR="002D13FF" w:rsidRPr="00E81600" w:rsidRDefault="002D13FF" w:rsidP="00EF392C">
      <w:pPr>
        <w:pStyle w:val="Paragraph"/>
        <w:rPr>
          <w:lang w:eastAsia="en-AU"/>
        </w:rPr>
      </w:pPr>
      <w:proofErr w:type="gramStart"/>
      <w:r w:rsidRPr="00E81600">
        <w:rPr>
          <w:lang w:eastAsia="en-AU"/>
        </w:rPr>
        <w:t>Many</w:t>
      </w:r>
      <w:proofErr w:type="gramEnd"/>
      <w:r w:rsidRPr="00E81600">
        <w:rPr>
          <w:lang w:eastAsia="en-AU"/>
        </w:rPr>
        <w:t xml:space="preserve"> of the barriers raised through consultations and described below apply to health care and aged care more broadly and are not specific to palliative care.</w:t>
      </w:r>
    </w:p>
    <w:p w14:paraId="47DEE393" w14:textId="7BA19B6D" w:rsidR="002D13FF" w:rsidRPr="00E81600" w:rsidRDefault="00C45961" w:rsidP="00EF392C">
      <w:pPr>
        <w:pStyle w:val="Paragraph"/>
        <w:rPr>
          <w:lang w:eastAsia="en-AU"/>
        </w:rPr>
      </w:pPr>
      <w:r w:rsidRPr="00E81600">
        <w:rPr>
          <w:lang w:eastAsia="en-AU"/>
        </w:rPr>
        <w:br w:type="column"/>
      </w:r>
      <w:r w:rsidR="002D13FF" w:rsidRPr="00E81600">
        <w:rPr>
          <w:lang w:eastAsia="en-AU"/>
        </w:rPr>
        <w:t xml:space="preserve">It is also recognised that </w:t>
      </w:r>
      <w:r w:rsidR="00E37947" w:rsidRPr="00E81600">
        <w:rPr>
          <w:lang w:eastAsia="en-AU"/>
        </w:rPr>
        <w:t>CALD populations</w:t>
      </w:r>
      <w:r w:rsidR="0081594D" w:rsidRPr="00E81600">
        <w:rPr>
          <w:lang w:eastAsia="en-AU"/>
        </w:rPr>
        <w:t xml:space="preserve"> </w:t>
      </w:r>
      <w:r w:rsidR="002D13FF" w:rsidRPr="00E81600">
        <w:rPr>
          <w:lang w:eastAsia="en-AU"/>
        </w:rPr>
        <w:t>are heterogeneous, and, while findings and recommendations in this issues report are generalised, they are unlikely to be relevant in all cases.</w:t>
      </w:r>
    </w:p>
    <w:p w14:paraId="7ABC8B57" w14:textId="77777777" w:rsidR="002D13FF" w:rsidRPr="00E81600" w:rsidRDefault="002D13FF" w:rsidP="00EF392C">
      <w:pPr>
        <w:pStyle w:val="Paragraph"/>
        <w:rPr>
          <w:lang w:eastAsia="en-AU"/>
        </w:rPr>
      </w:pPr>
      <w:r w:rsidRPr="00E81600">
        <w:rPr>
          <w:lang w:eastAsia="en-AU"/>
        </w:rPr>
        <w:t>The barriers and enablers identified in this report have been categorised as ‘consumer-side’ and ‘service-side</w:t>
      </w:r>
      <w:proofErr w:type="gramStart"/>
      <w:r w:rsidRPr="00E81600">
        <w:rPr>
          <w:lang w:eastAsia="en-AU"/>
        </w:rPr>
        <w:t>’.</w:t>
      </w:r>
      <w:proofErr w:type="gramEnd"/>
      <w:r w:rsidRPr="00E81600">
        <w:rPr>
          <w:lang w:eastAsia="en-AU"/>
        </w:rPr>
        <w:t xml:space="preserve"> Consumer-side factors relate to characteristics of individuals, </w:t>
      </w:r>
      <w:proofErr w:type="gramStart"/>
      <w:r w:rsidRPr="00E81600">
        <w:rPr>
          <w:lang w:eastAsia="en-AU"/>
        </w:rPr>
        <w:t>families</w:t>
      </w:r>
      <w:proofErr w:type="gramEnd"/>
      <w:r w:rsidRPr="00E81600">
        <w:rPr>
          <w:lang w:eastAsia="en-AU"/>
        </w:rPr>
        <w:t xml:space="preserve"> and communities, while service-side factors relate to health professionals, services and organisations, and the health care system more broadly. These categories are not intended to lay fault for barriers or responsibility for enablers on one </w:t>
      </w:r>
      <w:proofErr w:type="gramStart"/>
      <w:r w:rsidRPr="00E81600">
        <w:rPr>
          <w:lang w:eastAsia="en-AU"/>
        </w:rPr>
        <w:t>particular side</w:t>
      </w:r>
      <w:proofErr w:type="gramEnd"/>
      <w:r w:rsidRPr="00E81600">
        <w:rPr>
          <w:lang w:eastAsia="en-AU"/>
        </w:rPr>
        <w:t xml:space="preserve"> of the palliative care relationship, but rather to provide a framework within which to consider an appropriate service system response.</w:t>
      </w:r>
    </w:p>
    <w:p w14:paraId="2E3A9120" w14:textId="77777777" w:rsidR="00B5428A" w:rsidRPr="00E81600" w:rsidRDefault="00B5428A" w:rsidP="004F18D8">
      <w:pPr>
        <w:pStyle w:val="Heading2"/>
        <w:rPr>
          <w:noProof w:val="0"/>
          <w:lang w:val="en-GB"/>
        </w:rPr>
        <w:sectPr w:rsidR="00B5428A" w:rsidRPr="00E81600" w:rsidSect="0087460A">
          <w:footnotePr>
            <w:numFmt w:val="lowerRoman"/>
          </w:footnotePr>
          <w:type w:val="continuous"/>
          <w:pgSz w:w="11901" w:h="16817"/>
          <w:pgMar w:top="1418" w:right="1418" w:bottom="1843" w:left="1843" w:header="709" w:footer="992" w:gutter="0"/>
          <w:cols w:num="2" w:space="567"/>
          <w:titlePg/>
          <w:docGrid w:linePitch="360"/>
          <w15:footnoteColumns w:val="1"/>
        </w:sectPr>
      </w:pPr>
      <w:bookmarkStart w:id="27" w:name="_Toc11156006"/>
    </w:p>
    <w:p w14:paraId="397439EF" w14:textId="77777777" w:rsidR="002D13FF" w:rsidRPr="00E81600" w:rsidRDefault="002D13FF" w:rsidP="004F18D8">
      <w:pPr>
        <w:pStyle w:val="Heading2"/>
        <w:rPr>
          <w:noProof w:val="0"/>
          <w:lang w:val="en-GB"/>
        </w:rPr>
      </w:pPr>
      <w:bookmarkStart w:id="28" w:name="_Toc22838696"/>
      <w:r w:rsidRPr="00E81600">
        <w:rPr>
          <w:noProof w:val="0"/>
          <w:lang w:val="en-GB"/>
        </w:rPr>
        <w:t>Barriers to accessing palliative care</w:t>
      </w:r>
      <w:bookmarkEnd w:id="27"/>
      <w:bookmarkEnd w:id="28"/>
    </w:p>
    <w:p w14:paraId="3ADF4B0F" w14:textId="77777777" w:rsidR="00B5428A" w:rsidRPr="00E81600" w:rsidRDefault="00B5428A" w:rsidP="00EF392C">
      <w:pPr>
        <w:pStyle w:val="Paragraph"/>
        <w:sectPr w:rsidR="00B5428A" w:rsidRPr="00E81600" w:rsidSect="0087460A">
          <w:footnotePr>
            <w:numFmt w:val="lowerRoman"/>
          </w:footnotePr>
          <w:type w:val="continuous"/>
          <w:pgSz w:w="11901" w:h="16817"/>
          <w:pgMar w:top="1418" w:right="1418" w:bottom="1843" w:left="1843" w:header="709" w:footer="992" w:gutter="0"/>
          <w:cols w:space="567"/>
          <w:titlePg/>
          <w:docGrid w:linePitch="360"/>
          <w15:footnoteColumns w:val="1"/>
        </w:sectPr>
      </w:pPr>
    </w:p>
    <w:p w14:paraId="234F51FF" w14:textId="77777777" w:rsidR="002D13FF" w:rsidRPr="00E81600" w:rsidRDefault="002D13FF" w:rsidP="004F18D8">
      <w:pPr>
        <w:pStyle w:val="Heading3"/>
        <w:numPr>
          <w:ilvl w:val="0"/>
          <w:numId w:val="0"/>
        </w:numPr>
        <w:rPr>
          <w:noProof w:val="0"/>
          <w:lang w:val="en-GB"/>
        </w:rPr>
      </w:pPr>
      <w:r w:rsidRPr="00E81600">
        <w:rPr>
          <w:noProof w:val="0"/>
          <w:lang w:val="en-GB"/>
        </w:rPr>
        <w:t>Consumer-side barriers</w:t>
      </w:r>
    </w:p>
    <w:p w14:paraId="14786A7C" w14:textId="538C6488" w:rsidR="00B92E69" w:rsidRPr="00E81600" w:rsidRDefault="00B92E69" w:rsidP="00B92E69">
      <w:pPr>
        <w:pStyle w:val="Paragraph"/>
      </w:pPr>
      <w:r w:rsidRPr="00E81600">
        <w:rPr>
          <w:rStyle w:val="Bold"/>
        </w:rPr>
        <w:t xml:space="preserve">Language and communication </w:t>
      </w:r>
      <w:proofErr w:type="gramStart"/>
      <w:r w:rsidRPr="00E81600">
        <w:t>is</w:t>
      </w:r>
      <w:proofErr w:type="gramEnd"/>
      <w:r w:rsidRPr="00E81600">
        <w:t xml:space="preserve"> an obvious barrier to health care in general, and palliative care in particular</w:t>
      </w:r>
      <w:r w:rsidR="00401399" w:rsidRPr="00E81600">
        <w:t>,</w:t>
      </w:r>
      <w:r w:rsidRPr="00E81600">
        <w:t xml:space="preserve"> for CALD communities. Even for people who are proficient in English, it is common to revert to their native language in older age or in the context of significant illness (particularly dementia)</w:t>
      </w:r>
      <w:r w:rsidR="00173929" w:rsidRPr="00E81600">
        <w:t>.</w:t>
      </w:r>
      <w:r w:rsidRPr="00E81600">
        <w:fldChar w:fldCharType="begin" w:fldLock="1"/>
      </w:r>
      <w:r w:rsidR="00E703CD" w:rsidRPr="00E81600">
        <w:instrText>ADDIN CSL_CITATION {"citationItems":[{"id":"ITEM-1","itemData":{"DOI":"10.1192/s1749367600002782","ISSN":"1749-3676","abstract":" This article looks at the advantages and disadvantages of being monolingual or multilingual, with particular reference to dementia patients who belong to ethnic minorities. There has been some progress in understanding the field of cultural diversity and the variations between different ethnic groups in relation to their specific difficulties when suffering from dementia (Hendrie et al , 2001). However, research has largely been targeted towards cultural variations and dementia, while the language aspects have not been properly researched. ","author":[{"dropping-particle":"","family":"Khan","given":"Farooq","non-dropping-particle":"","parse-names":false,"suffix":""}],"container-title":"International Psychiatry","id":"ITEM-1","issue":"4","issued":{"date-parts":[["2011"]]},"page":"96-98","title":"Being monolingual, bilingual or multilingual: pros and cons in patients with dementia","type":"article-journal","volume":"8"},"uris":["http://www.mendeley.com/documents/?uuid=d2766079-769b-4933-bdc3-e213a0d9f52a"]}],"mendeley":{"formattedCitation":"&lt;sup&gt;5&lt;/sup&gt;","plainTextFormattedCitation":"5","previouslyFormattedCitation":"&lt;sup&gt;5&lt;/sup&gt;"},"properties":{"noteIndex":0},"schema":"https://github.com/citation-style-language/schema/raw/master/csl-citation.json"}</w:instrText>
      </w:r>
      <w:r w:rsidRPr="00E81600">
        <w:fldChar w:fldCharType="separate"/>
      </w:r>
      <w:r w:rsidR="00B714F5" w:rsidRPr="00E81600">
        <w:rPr>
          <w:vertAlign w:val="superscript"/>
        </w:rPr>
        <w:t>5</w:t>
      </w:r>
      <w:r w:rsidRPr="00E81600">
        <w:fldChar w:fldCharType="end"/>
      </w:r>
    </w:p>
    <w:p w14:paraId="6A99DE00" w14:textId="12D52C9B" w:rsidR="00B92E69" w:rsidRPr="00E81600" w:rsidRDefault="00B92E69" w:rsidP="00B92E69">
      <w:pPr>
        <w:pStyle w:val="Paragraph"/>
      </w:pPr>
      <w:r w:rsidRPr="00E81600">
        <w:t>Interpreters are often not available</w:t>
      </w:r>
      <w:r w:rsidR="00C93ACE" w:rsidRPr="00E81600">
        <w:rPr>
          <w:b/>
          <w:bCs/>
        </w:rPr>
        <w:t>—</w:t>
      </w:r>
      <w:r w:rsidR="00C0100E" w:rsidRPr="00E81600">
        <w:t>especially in the sometimes time-critical context of palliative care</w:t>
      </w:r>
      <w:r w:rsidR="00C93ACE" w:rsidRPr="00E81600">
        <w:rPr>
          <w:b/>
          <w:bCs/>
        </w:rPr>
        <w:t>—</w:t>
      </w:r>
      <w:r w:rsidRPr="00E81600">
        <w:t>or are under-utilised. Even when interpreters are used, challenges in communicating about death and dying remain (see</w:t>
      </w:r>
      <w:r w:rsidR="004F5113" w:rsidRPr="00E81600">
        <w:t xml:space="preserve"> </w:t>
      </w:r>
      <w:r w:rsidR="004F5113" w:rsidRPr="00E81600">
        <w:rPr>
          <w:i/>
        </w:rPr>
        <w:t>page 10</w:t>
      </w:r>
      <w:r w:rsidRPr="00E81600">
        <w:t xml:space="preserve">). Family </w:t>
      </w:r>
      <w:r w:rsidRPr="00E81600">
        <w:t>members or friends are often used as ad hoc interpreters, but this brings its own challenges as the family member’s own cultural beliefs and preferences may hamper full communication between service providers and patients (see below).</w:t>
      </w:r>
    </w:p>
    <w:p w14:paraId="2BE6A6BA" w14:textId="3AD3C6A4" w:rsidR="00B92E69" w:rsidRPr="00E81600" w:rsidRDefault="00B92E69" w:rsidP="00B92E69">
      <w:pPr>
        <w:pStyle w:val="Paragraph"/>
        <w:rPr>
          <w:rStyle w:val="QuoteChar"/>
          <w:i w:val="0"/>
          <w:iCs/>
        </w:rPr>
      </w:pPr>
      <w:r w:rsidRPr="00E81600">
        <w:t xml:space="preserve">While not applicable to all CALD individuals, a </w:t>
      </w:r>
      <w:r w:rsidRPr="00E81600">
        <w:rPr>
          <w:rStyle w:val="Bold"/>
        </w:rPr>
        <w:t>lack of health literacy</w:t>
      </w:r>
      <w:r w:rsidRPr="00E81600">
        <w:rPr>
          <w:bCs/>
        </w:rPr>
        <w:t xml:space="preserve">, or literacy </w:t>
      </w:r>
      <w:r w:rsidRPr="00E81600">
        <w:t>in general (independent of language barriers)</w:t>
      </w:r>
      <w:r w:rsidR="00401399" w:rsidRPr="00E81600">
        <w:t>,</w:t>
      </w:r>
      <w:r w:rsidRPr="00E81600">
        <w:t xml:space="preserve"> may </w:t>
      </w:r>
      <w:r w:rsidR="00782286" w:rsidRPr="00E81600">
        <w:t>challenge</w:t>
      </w:r>
      <w:r w:rsidRPr="00E81600">
        <w:t xml:space="preserve"> access</w:t>
      </w:r>
      <w:r w:rsidR="00782286" w:rsidRPr="00E81600">
        <w:t xml:space="preserve"> to </w:t>
      </w:r>
      <w:proofErr w:type="gramStart"/>
      <w:r w:rsidRPr="00E81600">
        <w:t>many</w:t>
      </w:r>
      <w:proofErr w:type="gramEnd"/>
      <w:r w:rsidRPr="00E81600">
        <w:t xml:space="preserve"> health and community services.</w:t>
      </w:r>
    </w:p>
    <w:p w14:paraId="4A9709A8" w14:textId="6ADDDC51" w:rsidR="00B92E69" w:rsidRPr="00E81600" w:rsidRDefault="00B92E69" w:rsidP="00B92E69">
      <w:pPr>
        <w:pStyle w:val="Paragraph"/>
        <w:rPr>
          <w:lang w:eastAsia="en-AU"/>
        </w:rPr>
      </w:pPr>
      <w:r w:rsidRPr="00E81600">
        <w:rPr>
          <w:lang w:eastAsia="en-AU"/>
        </w:rPr>
        <w:t xml:space="preserve">People from CALD backgrounds have </w:t>
      </w:r>
      <w:r w:rsidRPr="00E81600">
        <w:rPr>
          <w:rStyle w:val="Bold"/>
        </w:rPr>
        <w:t>different beliefs and approaches</w:t>
      </w:r>
      <w:r w:rsidRPr="00E81600">
        <w:rPr>
          <w:lang w:eastAsia="en-AU"/>
        </w:rPr>
        <w:t xml:space="preserve"> </w:t>
      </w:r>
      <w:r w:rsidRPr="00E81600">
        <w:rPr>
          <w:rStyle w:val="Bold"/>
        </w:rPr>
        <w:t>to death and dying</w:t>
      </w:r>
      <w:r w:rsidRPr="00E81600">
        <w:rPr>
          <w:lang w:eastAsia="en-AU"/>
        </w:rPr>
        <w:t xml:space="preserve">. For </w:t>
      </w:r>
      <w:proofErr w:type="gramStart"/>
      <w:r w:rsidRPr="00E81600">
        <w:rPr>
          <w:lang w:eastAsia="en-AU"/>
        </w:rPr>
        <w:t>some</w:t>
      </w:r>
      <w:proofErr w:type="gramEnd"/>
      <w:r w:rsidRPr="00E81600">
        <w:rPr>
          <w:lang w:eastAsia="en-AU"/>
        </w:rPr>
        <w:t xml:space="preserve"> cultures, conversations about death and dying are considered taboo, </w:t>
      </w:r>
      <w:r w:rsidRPr="00E81600">
        <w:rPr>
          <w:lang w:eastAsia="en-AU"/>
        </w:rPr>
        <w:lastRenderedPageBreak/>
        <w:t>or thought to hasten or bring about death. These taboos may affect specific conversations regarding a person’s own</w:t>
      </w:r>
      <w:r w:rsidR="00782286" w:rsidRPr="00E81600">
        <w:rPr>
          <w:lang w:eastAsia="en-AU"/>
        </w:rPr>
        <w:t>,</w:t>
      </w:r>
      <w:r w:rsidRPr="00E81600">
        <w:rPr>
          <w:lang w:eastAsia="en-AU"/>
        </w:rPr>
        <w:t xml:space="preserve"> or a loved one’s</w:t>
      </w:r>
      <w:r w:rsidR="00782286" w:rsidRPr="00E81600">
        <w:rPr>
          <w:lang w:eastAsia="en-AU"/>
        </w:rPr>
        <w:t>,</w:t>
      </w:r>
      <w:r w:rsidRPr="00E81600">
        <w:rPr>
          <w:lang w:eastAsia="en-AU"/>
        </w:rPr>
        <w:t xml:space="preserve"> end-of-life care, but can also more broadly challenge </w:t>
      </w:r>
      <w:proofErr w:type="gramStart"/>
      <w:r w:rsidRPr="00E81600">
        <w:rPr>
          <w:lang w:eastAsia="en-AU"/>
        </w:rPr>
        <w:t>proactive</w:t>
      </w:r>
      <w:proofErr w:type="gramEnd"/>
      <w:r w:rsidRPr="00E81600">
        <w:rPr>
          <w:lang w:eastAsia="en-AU"/>
        </w:rPr>
        <w:t xml:space="preserve"> conversations and education relating to palliative care.</w:t>
      </w:r>
    </w:p>
    <w:p w14:paraId="1F5A54F0" w14:textId="0B9DA45C" w:rsidR="00B92E69" w:rsidRPr="00E81600" w:rsidRDefault="00B92E69" w:rsidP="00B92E69">
      <w:pPr>
        <w:pStyle w:val="Quote"/>
      </w:pPr>
      <w:r w:rsidRPr="00E81600">
        <w:t>‘If we talk about [death], someone will think “you want me to die!”</w:t>
      </w:r>
      <w:r w:rsidR="003E46A4" w:rsidRPr="00E81600">
        <w:t>’</w:t>
      </w:r>
      <w:r w:rsidRPr="00E81600">
        <w:t xml:space="preserve"> </w:t>
      </w:r>
      <w:r w:rsidR="003E46A4" w:rsidRPr="00E81600">
        <w:br/>
      </w:r>
      <w:r w:rsidRPr="00E81600">
        <w:t>—Vietnamese community member</w:t>
      </w:r>
    </w:p>
    <w:p w14:paraId="67794C08" w14:textId="0C640233" w:rsidR="00B92E69" w:rsidRPr="00E81600" w:rsidRDefault="00B92E69" w:rsidP="003E46A4">
      <w:pPr>
        <w:pStyle w:val="IntenseQuote"/>
      </w:pPr>
      <w:r w:rsidRPr="00E81600">
        <w:t>‘All cultures have a palliative care process of some sort, but the Western model is different to our</w:t>
      </w:r>
      <w:r w:rsidR="00C723B4" w:rsidRPr="00E81600">
        <w:t>s</w:t>
      </w:r>
      <w:r w:rsidRPr="00E81600">
        <w:t>’ —Sudanese community member</w:t>
      </w:r>
    </w:p>
    <w:p w14:paraId="3366CEBC" w14:textId="77268C8F" w:rsidR="00B92E69" w:rsidRPr="00E81600" w:rsidRDefault="00B92E69" w:rsidP="00B92E69">
      <w:pPr>
        <w:pStyle w:val="Quote"/>
      </w:pPr>
      <w:r w:rsidRPr="00E81600">
        <w:t xml:space="preserve">‘Indians, and especially women, are very reserved and hesitate to talk about sensitive topics even within the family, let alone in public within the community or more broadly. They are </w:t>
      </w:r>
      <w:proofErr w:type="gramStart"/>
      <w:r w:rsidRPr="00E81600">
        <w:t>very sensitive</w:t>
      </w:r>
      <w:proofErr w:type="gramEnd"/>
      <w:r w:rsidRPr="00E81600">
        <w:t xml:space="preserve"> to issues that have stigma attached to them or the potential to bring shame to family’ </w:t>
      </w:r>
      <w:r w:rsidR="003E46A4" w:rsidRPr="00E81600">
        <w:br/>
      </w:r>
      <w:r w:rsidRPr="00E81600">
        <w:t>—Indian community member</w:t>
      </w:r>
    </w:p>
    <w:p w14:paraId="4B0FF637" w14:textId="7B7F9C88" w:rsidR="00BB3D80" w:rsidRPr="00E81600" w:rsidRDefault="00B92E69" w:rsidP="00B92E69">
      <w:pPr>
        <w:pStyle w:val="Paragraph"/>
        <w:rPr>
          <w:lang w:eastAsia="en-AU"/>
        </w:rPr>
      </w:pPr>
      <w:r w:rsidRPr="00E81600">
        <w:rPr>
          <w:lang w:eastAsia="en-AU"/>
        </w:rPr>
        <w:t xml:space="preserve">Those with </w:t>
      </w:r>
      <w:proofErr w:type="gramStart"/>
      <w:r w:rsidRPr="00E81600">
        <w:rPr>
          <w:lang w:eastAsia="en-AU"/>
        </w:rPr>
        <w:t xml:space="preserve">particular </w:t>
      </w:r>
      <w:r w:rsidRPr="00E81600">
        <w:rPr>
          <w:rStyle w:val="Bold"/>
        </w:rPr>
        <w:t>religious</w:t>
      </w:r>
      <w:proofErr w:type="gramEnd"/>
      <w:r w:rsidRPr="00E81600">
        <w:rPr>
          <w:rStyle w:val="Bold"/>
        </w:rPr>
        <w:t xml:space="preserve"> beliefs</w:t>
      </w:r>
      <w:r w:rsidRPr="00E81600">
        <w:rPr>
          <w:lang w:eastAsia="en-AU"/>
        </w:rPr>
        <w:t xml:space="preserve"> may view death (as well as its timing and manner) as ‘God’s will’, outside the scope of clinical intervention. </w:t>
      </w:r>
      <w:r w:rsidR="00A5659C" w:rsidRPr="00E81600">
        <w:rPr>
          <w:lang w:eastAsia="en-AU"/>
        </w:rPr>
        <w:t>Buddhists may believe that pain must be accepted, and that the mind should be as clear and alert as possible as death approaches, and therefore refuse or wish to minimise pain medications</w:t>
      </w:r>
      <w:r w:rsidR="00173929" w:rsidRPr="00E81600">
        <w:rPr>
          <w:lang w:eastAsia="en-AU"/>
        </w:rPr>
        <w:t>.</w:t>
      </w:r>
      <w:r w:rsidR="00A5659C" w:rsidRPr="00E81600">
        <w:rPr>
          <w:lang w:eastAsia="en-AU"/>
        </w:rPr>
        <w:fldChar w:fldCharType="begin" w:fldLock="1"/>
      </w:r>
      <w:r w:rsidR="00E703CD" w:rsidRPr="00E81600">
        <w:rPr>
          <w:lang w:eastAsia="en-AU"/>
        </w:rPr>
        <w:instrText>ADDIN CSL_CITATION {"citationItems":[{"id":"ITEM-1","itemData":{"DOI":"10.1179/1743291X10Y.0000000010","ISSN":"09699260","abstract":"Palliative care professionals, particularly nurses, understand that it is crucial to deliver culturally and religiously appropriate care to the dying while attending to their physical needs. This article provides a brief overview of the different types of Buddhism and the major beliefs of Buddhists, particularly around suffering and death. It explores the impact of some of the current practices of end-of-life care from the Buddhist perspective, with an emphasis on Buddhist goals, beliefs, and practices at the time of death. It outlines the importance of advanced care planning, particularly with respect to the use of analgesia, palliative sedation, and any special dietary requirements. It notes that regardless of advanced care planning, nurses should continue to assess the needs of the patient, and in discussion with family, titrate medication and provide an environment that helps the Buddhist reach his/her spiritual goals. It outlines the importance of the environment in achieving this goal, particularly as the Buddhist practitioner will wish to use non-medication practices, such as meditation and chanting, to finish the last meditation before death. The paper provides guidance on how nurses can ensure a good death for the dying Buddhist, and their family or loved ones, especially in the area of choice in terminal pain management and palliative sedation therapy. W.S. Maney &amp; Son Ltd. 2011\\n","author":[{"dropping-particle":"","family":"Chan","given":"Tuck Wai","non-dropping-particle":"","parse-names":false,"suffix":""},{"dropping-particle":"","family":"Poon","given":"Edward","non-dropping-particle":"","parse-names":false,"suffix":""},{"dropping-particle":"","family":"Hegney","given":"Desley Gail","non-dropping-particle":"","parse-names":false,"suffix":""}],"container-title":"Progress in Palliative Care","id":"ITEM-1","issue":"1","issued":{"date-parts":[["2011"]]},"page":"61-65","title":"What nurses need to know about Buddhist perspectives of end-of-life care and dying","type":"article-journal","volume":"19"},"uris":["http://www.mendeley.com/documents/?uuid=292af7cc-bd83-4d91-af8b-ceea00a66f05"]}],"mendeley":{"formattedCitation":"&lt;sup&gt;6&lt;/sup&gt;","plainTextFormattedCitation":"6","previouslyFormattedCitation":"&lt;sup&gt;6&lt;/sup&gt;"},"properties":{"noteIndex":0},"schema":"https://github.com/citation-style-language/schema/raw/master/csl-citation.json"}</w:instrText>
      </w:r>
      <w:r w:rsidR="00A5659C" w:rsidRPr="00E81600">
        <w:rPr>
          <w:lang w:eastAsia="en-AU"/>
        </w:rPr>
        <w:fldChar w:fldCharType="separate"/>
      </w:r>
      <w:r w:rsidR="00B714F5" w:rsidRPr="00E81600">
        <w:rPr>
          <w:vertAlign w:val="superscript"/>
          <w:lang w:eastAsia="en-AU"/>
        </w:rPr>
        <w:t>6</w:t>
      </w:r>
      <w:r w:rsidR="00A5659C" w:rsidRPr="00E81600">
        <w:rPr>
          <w:lang w:eastAsia="en-AU"/>
        </w:rPr>
        <w:fldChar w:fldCharType="end"/>
      </w:r>
      <w:r w:rsidR="00A5659C" w:rsidRPr="00E81600">
        <w:rPr>
          <w:lang w:eastAsia="en-AU"/>
        </w:rPr>
        <w:t xml:space="preserve"> </w:t>
      </w:r>
      <w:r w:rsidR="00BB3D80" w:rsidRPr="00E81600">
        <w:rPr>
          <w:lang w:eastAsia="en-AU"/>
        </w:rPr>
        <w:t>Similarly, followers of Islam may hold spiritual objections to palliative sedation</w:t>
      </w:r>
      <w:r w:rsidR="00173929" w:rsidRPr="00E81600">
        <w:rPr>
          <w:lang w:eastAsia="en-AU"/>
        </w:rPr>
        <w:t>.</w:t>
      </w:r>
      <w:r w:rsidR="006603C3" w:rsidRPr="00E81600">
        <w:rPr>
          <w:lang w:eastAsia="en-AU"/>
        </w:rPr>
        <w:fldChar w:fldCharType="begin" w:fldLock="1"/>
      </w:r>
      <w:r w:rsidR="00E703CD" w:rsidRPr="00E81600">
        <w:rPr>
          <w:lang w:eastAsia="en-AU"/>
        </w:rPr>
        <w:instrText>ADDIN CSL_CITATION {"citationItems":[{"id":"ITEM-1","itemData":{"DOI":"10.1007/s00520-018-4229-7","ISSN":"14337339","abstract":"© 2018, The Author(s). Background: Muslim norms concerning palliative sedation can differ from secular and non-Muslim perceptions. Muslim physicians working in a Western environment are expected to administer palliative sedation when medically indicated. Therefore, they can experience tension between religious and medical norms. Objective: To gain insight into the professional experiences of Muslim physicians with palliative sedation in terms of religious and professional norms. Design: Interpretative phenomenological study using semi-structured interviews to take a closer look at the experiences of Muslim physicians with palliative sedation. Data were recorded, transcribed and analysed by means of interpretative phenomenological analysis (IPA). Participants: Ten Muslim physicians, working in the Netherlands, with professional experience of palliative sedation. Results: Two main themes were identified: professional self-concept and attitudes towards death and dying. Participants emphasized their professional responsibility when making treatment decisions, even when these contravened the prevalent views of Islamic scholars. Almost all of them expressed the moral obligation to fight their patients’ pain in the final stage of life. Absence of acceleration of death was considered a prerequisite for using palliative sedation by most participants. Conclusions: Although the application of palliative sedation caused friction with their personal religious conceptions on a good death, participants followed a comfort-oriented care approach corresponding to professional medical standards. All of them adopted efficient strategies for handling of palliative sedation morally and professionally. The results of this research can contribute to and provide a basis for the emergence of new, applied Islamic ethics regarding palliative sedation.","author":[{"dropping-particle":"","family":"Muishout","given":"George","non-dropping-particle":"","parse-names":false,"suffix":""},{"dropping-particle":"","family":"Laarhoven","given":"Hanneke W.M.","non-dropping-particle":"van","parse-names":false,"suffix":""},{"dropping-particle":"","family":"Wiegers","given":"Gerard","non-dropping-particle":"","parse-names":false,"suffix":""},{"dropping-particle":"","family":"Popp-Baier","given":"Ulrike","non-dropping-particle":"","parse-names":false,"suffix":""}],"container-title":"Supportive Care in Cancer","id":"ITEM-1","issued":{"date-parts":[["2018"]]},"page":"3701-3710","publisher":"Supportive Care in Cancer","title":"Muslim physicians and palliative care: Attitudes towards the use of palliative sedation","type":"article-journal","volume":"26"},"uris":["http://www.mendeley.com/documents/?uuid=3ad7735f-3eb2-42a3-ab71-85be1f15b49e"]}],"mendeley":{"formattedCitation":"&lt;sup&gt;7&lt;/sup&gt;","plainTextFormattedCitation":"7","previouslyFormattedCitation":"&lt;sup&gt;7&lt;/sup&gt;"},"properties":{"noteIndex":0},"schema":"https://github.com/citation-style-language/schema/raw/master/csl-citation.json"}</w:instrText>
      </w:r>
      <w:r w:rsidR="006603C3" w:rsidRPr="00E81600">
        <w:rPr>
          <w:lang w:eastAsia="en-AU"/>
        </w:rPr>
        <w:fldChar w:fldCharType="separate"/>
      </w:r>
      <w:r w:rsidR="00B714F5" w:rsidRPr="00E81600">
        <w:rPr>
          <w:vertAlign w:val="superscript"/>
          <w:lang w:eastAsia="en-AU"/>
        </w:rPr>
        <w:t>7</w:t>
      </w:r>
      <w:r w:rsidR="006603C3" w:rsidRPr="00E81600">
        <w:rPr>
          <w:lang w:eastAsia="en-AU"/>
        </w:rPr>
        <w:fldChar w:fldCharType="end"/>
      </w:r>
      <w:r w:rsidR="00BB3D80" w:rsidRPr="00E81600">
        <w:rPr>
          <w:lang w:eastAsia="en-AU"/>
        </w:rPr>
        <w:t xml:space="preserve"> </w:t>
      </w:r>
    </w:p>
    <w:p w14:paraId="0A15D77E" w14:textId="3E65767F" w:rsidR="00B92E69" w:rsidRPr="00E81600" w:rsidRDefault="00B92E69" w:rsidP="00B92E69">
      <w:pPr>
        <w:pStyle w:val="Paragraph"/>
        <w:rPr>
          <w:lang w:eastAsia="en-AU"/>
        </w:rPr>
      </w:pPr>
      <w:r w:rsidRPr="00E81600">
        <w:rPr>
          <w:lang w:eastAsia="en-AU"/>
        </w:rPr>
        <w:t xml:space="preserve">Some cultures may display a </w:t>
      </w:r>
      <w:r w:rsidRPr="00E81600">
        <w:rPr>
          <w:rStyle w:val="Bold"/>
        </w:rPr>
        <w:t>preference for curative treatment</w:t>
      </w:r>
      <w:r w:rsidRPr="00E81600">
        <w:rPr>
          <w:lang w:eastAsia="en-AU"/>
        </w:rPr>
        <w:t xml:space="preserve"> and perceive palliative care as ‘giving up</w:t>
      </w:r>
      <w:proofErr w:type="gramStart"/>
      <w:r w:rsidRPr="00E81600">
        <w:rPr>
          <w:lang w:eastAsia="en-AU"/>
        </w:rPr>
        <w:t>’,</w:t>
      </w:r>
      <w:proofErr w:type="gramEnd"/>
      <w:r w:rsidRPr="00E81600">
        <w:rPr>
          <w:lang w:eastAsia="en-AU"/>
        </w:rPr>
        <w:t xml:space="preserve"> while others may have a cultural </w:t>
      </w:r>
      <w:r w:rsidRPr="00E81600">
        <w:rPr>
          <w:rStyle w:val="Bold"/>
        </w:rPr>
        <w:t>preference for less intensive end-of-life care</w:t>
      </w:r>
      <w:r w:rsidRPr="00E81600">
        <w:rPr>
          <w:lang w:eastAsia="en-AU"/>
        </w:rPr>
        <w:t xml:space="preserve">. </w:t>
      </w:r>
      <w:proofErr w:type="gramStart"/>
      <w:r w:rsidRPr="00E81600">
        <w:rPr>
          <w:lang w:eastAsia="en-AU"/>
        </w:rPr>
        <w:t>Some</w:t>
      </w:r>
      <w:proofErr w:type="gramEnd"/>
      <w:r w:rsidRPr="00E81600">
        <w:rPr>
          <w:lang w:eastAsia="en-AU"/>
        </w:rPr>
        <w:t xml:space="preserve"> may be used to</w:t>
      </w:r>
      <w:r w:rsidR="00C723B4" w:rsidRPr="00E81600">
        <w:rPr>
          <w:lang w:eastAsia="en-AU"/>
        </w:rPr>
        <w:t>,</w:t>
      </w:r>
      <w:r w:rsidRPr="00E81600">
        <w:rPr>
          <w:lang w:eastAsia="en-AU"/>
        </w:rPr>
        <w:t xml:space="preserve"> and comfortable with</w:t>
      </w:r>
      <w:r w:rsidR="00C723B4" w:rsidRPr="00E81600">
        <w:rPr>
          <w:lang w:eastAsia="en-AU"/>
        </w:rPr>
        <w:t>,</w:t>
      </w:r>
      <w:r w:rsidRPr="00E81600">
        <w:rPr>
          <w:lang w:eastAsia="en-AU"/>
        </w:rPr>
        <w:t xml:space="preserve"> a more authoritative approach from health service providers, and less comfortable with individual/family choice in making healthcare decisions.</w:t>
      </w:r>
    </w:p>
    <w:p w14:paraId="02F8C469" w14:textId="6EACF4AD" w:rsidR="00B92E69" w:rsidRPr="00E81600" w:rsidRDefault="00B92E69" w:rsidP="00B92E69">
      <w:pPr>
        <w:pStyle w:val="Quote"/>
      </w:pPr>
      <w:r w:rsidRPr="00E81600">
        <w:t xml:space="preserve">‘Indian children are </w:t>
      </w:r>
      <w:proofErr w:type="gramStart"/>
      <w:r w:rsidRPr="00E81600">
        <w:t>very sensitive</w:t>
      </w:r>
      <w:proofErr w:type="gramEnd"/>
      <w:r w:rsidRPr="00E81600">
        <w:t xml:space="preserve"> to being judged by the community as having abandoned their parents, “letting them die”, which is what people think when they hear the term “palliative care”</w:t>
      </w:r>
      <w:r w:rsidR="003E46A4" w:rsidRPr="00E81600">
        <w:t>’</w:t>
      </w:r>
      <w:r w:rsidRPr="00E81600">
        <w:t xml:space="preserve"> —Indian community member</w:t>
      </w:r>
    </w:p>
    <w:p w14:paraId="1C939623" w14:textId="77777777" w:rsidR="00B92E69" w:rsidRPr="00E81600" w:rsidRDefault="00B92E69" w:rsidP="00B92E69">
      <w:pPr>
        <w:pStyle w:val="Paragraph"/>
      </w:pPr>
      <w:r w:rsidRPr="00E81600">
        <w:rPr>
          <w:lang w:eastAsia="en-AU"/>
        </w:rPr>
        <w:t xml:space="preserve">These issues </w:t>
      </w:r>
      <w:r w:rsidRPr="00E81600">
        <w:t xml:space="preserve">may be complicated by </w:t>
      </w:r>
      <w:r w:rsidRPr="00E81600">
        <w:rPr>
          <w:rStyle w:val="Bold"/>
        </w:rPr>
        <w:t>cultural preferences regarding truth-telling</w:t>
      </w:r>
      <w:r w:rsidRPr="00E81600">
        <w:t>—</w:t>
      </w:r>
      <w:proofErr w:type="gramStart"/>
      <w:r w:rsidRPr="00E81600">
        <w:t>in particular a</w:t>
      </w:r>
      <w:proofErr w:type="gramEnd"/>
      <w:r w:rsidRPr="00E81600">
        <w:t xml:space="preserve"> reluctance to give a loved one bad news.</w:t>
      </w:r>
    </w:p>
    <w:p w14:paraId="64F373B6" w14:textId="7191C83C" w:rsidR="00B92E69" w:rsidRPr="00E81600" w:rsidRDefault="00B92E69" w:rsidP="00B92E69">
      <w:pPr>
        <w:pStyle w:val="Quote"/>
      </w:pPr>
      <w:r w:rsidRPr="00E81600">
        <w:t>‘We often hear “Don’t tell my dad he has cancer”</w:t>
      </w:r>
      <w:r w:rsidR="008F4A09" w:rsidRPr="00E81600">
        <w:t>’</w:t>
      </w:r>
      <w:r w:rsidRPr="00E81600">
        <w:t xml:space="preserve"> </w:t>
      </w:r>
      <w:r w:rsidR="00AE7F20" w:rsidRPr="00E81600">
        <w:br/>
      </w:r>
      <w:r w:rsidRPr="00E81600">
        <w:t>—Palliative medicine physician</w:t>
      </w:r>
    </w:p>
    <w:p w14:paraId="6AAB0A65" w14:textId="03C2F08B" w:rsidR="00B92E69" w:rsidRPr="00E81600" w:rsidRDefault="00B92E69" w:rsidP="003E46A4">
      <w:pPr>
        <w:pStyle w:val="IntenseQuote"/>
      </w:pPr>
      <w:r w:rsidRPr="00E81600">
        <w:t xml:space="preserve">‘In Australia, ethically, you have to tell a </w:t>
      </w:r>
      <w:r w:rsidRPr="00E81600">
        <w:rPr>
          <w:i w:val="0"/>
          <w:iCs/>
        </w:rPr>
        <w:t>patient</w:t>
      </w:r>
      <w:r w:rsidRPr="00E81600">
        <w:t xml:space="preserve"> if they’re dying. In my culture, the doctors tell the </w:t>
      </w:r>
      <w:r w:rsidRPr="00E81600">
        <w:rPr>
          <w:i w:val="0"/>
          <w:iCs/>
        </w:rPr>
        <w:t>family’</w:t>
      </w:r>
      <w:r w:rsidRPr="00E81600">
        <w:t xml:space="preserve"> —Myanmarese community member</w:t>
      </w:r>
    </w:p>
    <w:p w14:paraId="3EBAB981" w14:textId="6D4D7B10" w:rsidR="00B92E69" w:rsidRPr="00E81600" w:rsidRDefault="00B92E69" w:rsidP="00B92E69">
      <w:pPr>
        <w:pStyle w:val="Paragraph"/>
        <w:rPr>
          <w:lang w:eastAsia="en-AU"/>
        </w:rPr>
      </w:pPr>
      <w:r w:rsidRPr="00E81600">
        <w:rPr>
          <w:rStyle w:val="Bold"/>
        </w:rPr>
        <w:t xml:space="preserve">Family-based decision-making </w:t>
      </w:r>
      <w:r w:rsidRPr="00E81600">
        <w:rPr>
          <w:lang w:eastAsia="en-AU"/>
        </w:rPr>
        <w:t xml:space="preserve">(rather than individual) is of </w:t>
      </w:r>
      <w:proofErr w:type="gramStart"/>
      <w:r w:rsidRPr="00E81600">
        <w:rPr>
          <w:lang w:eastAsia="en-AU"/>
        </w:rPr>
        <w:t>particular importance</w:t>
      </w:r>
      <w:proofErr w:type="gramEnd"/>
      <w:r w:rsidRPr="00E81600">
        <w:rPr>
          <w:lang w:eastAsia="en-AU"/>
        </w:rPr>
        <w:t xml:space="preserve"> in some cultures, highlighting the need in some instances for family-centred (rather than person-centred) care. As discussed in more detail in the </w:t>
      </w:r>
      <w:r w:rsidR="00C723B4" w:rsidRPr="00E81600">
        <w:rPr>
          <w:i/>
          <w:lang w:eastAsia="en-AU"/>
        </w:rPr>
        <w:t>Summary P</w:t>
      </w:r>
      <w:r w:rsidRPr="00E81600">
        <w:rPr>
          <w:i/>
          <w:lang w:eastAsia="en-AU"/>
        </w:rPr>
        <w:t xml:space="preserve">olicy </w:t>
      </w:r>
      <w:r w:rsidR="00C723B4" w:rsidRPr="00E81600">
        <w:rPr>
          <w:i/>
          <w:lang w:eastAsia="en-AU"/>
        </w:rPr>
        <w:t>P</w:t>
      </w:r>
      <w:r w:rsidRPr="00E81600">
        <w:rPr>
          <w:i/>
          <w:lang w:eastAsia="en-AU"/>
        </w:rPr>
        <w:t>aper</w:t>
      </w:r>
      <w:r w:rsidRPr="00E81600">
        <w:rPr>
          <w:lang w:eastAsia="en-AU"/>
        </w:rPr>
        <w:t xml:space="preserve">, an </w:t>
      </w:r>
      <w:r w:rsidRPr="00E81600">
        <w:rPr>
          <w:lang w:eastAsia="en-AU"/>
        </w:rPr>
        <w:lastRenderedPageBreak/>
        <w:t xml:space="preserve">individual’s preference for communication and decision-making—whether individual, family or community-based—should be considered as </w:t>
      </w:r>
      <w:proofErr w:type="gramStart"/>
      <w:r w:rsidRPr="00E81600">
        <w:rPr>
          <w:lang w:eastAsia="en-AU"/>
        </w:rPr>
        <w:t>an important component</w:t>
      </w:r>
      <w:proofErr w:type="gramEnd"/>
      <w:r w:rsidRPr="00E81600">
        <w:rPr>
          <w:lang w:eastAsia="en-AU"/>
        </w:rPr>
        <w:t xml:space="preserve"> of person-centred care.</w:t>
      </w:r>
    </w:p>
    <w:p w14:paraId="6AC56E65" w14:textId="77777777" w:rsidR="00C723B4" w:rsidRPr="00E81600" w:rsidRDefault="00C723B4" w:rsidP="00C723B4">
      <w:pPr>
        <w:pStyle w:val="Quote"/>
      </w:pPr>
      <w:r w:rsidRPr="00E81600">
        <w:t>‘It might be my choice that my family choose’ —Columbian community member</w:t>
      </w:r>
    </w:p>
    <w:p w14:paraId="1C6B6A86" w14:textId="2BA51E89" w:rsidR="00B92E69" w:rsidRPr="00E81600" w:rsidRDefault="00B92E69" w:rsidP="00C723B4">
      <w:pPr>
        <w:pStyle w:val="Quote"/>
      </w:pPr>
      <w:r w:rsidRPr="00E81600">
        <w:t>‘A lot of people will say “it’s up to my children</w:t>
      </w:r>
      <w:proofErr w:type="gramStart"/>
      <w:r w:rsidRPr="00E81600">
        <w:t>”,</w:t>
      </w:r>
      <w:proofErr w:type="gramEnd"/>
      <w:r w:rsidRPr="00E81600">
        <w:t xml:space="preserve"> but as a service provider the person needs to have their say and be involved’ —</w:t>
      </w:r>
      <w:r w:rsidR="00C723B4" w:rsidRPr="00E81600">
        <w:t>Service provider</w:t>
      </w:r>
    </w:p>
    <w:p w14:paraId="09155D42" w14:textId="5EDED360" w:rsidR="00B92E69" w:rsidRPr="00E81600" w:rsidRDefault="00B92E69" w:rsidP="00B92E69">
      <w:pPr>
        <w:pStyle w:val="Paragraph"/>
        <w:rPr>
          <w:lang w:eastAsia="en-AU"/>
        </w:rPr>
      </w:pPr>
      <w:r w:rsidRPr="00E81600">
        <w:rPr>
          <w:lang w:eastAsia="en-AU"/>
        </w:rPr>
        <w:t xml:space="preserve">While </w:t>
      </w:r>
      <w:r w:rsidRPr="00E81600">
        <w:rPr>
          <w:rStyle w:val="Bold"/>
        </w:rPr>
        <w:t>lack of awareness</w:t>
      </w:r>
      <w:r w:rsidRPr="00E81600">
        <w:rPr>
          <w:lang w:eastAsia="en-AU"/>
        </w:rPr>
        <w:t xml:space="preserve"> of palliative care is a universal issue affecting all under-served populations as well as the general population, this barrier may be more fundamental for some CALD groups</w:t>
      </w:r>
      <w:r w:rsidR="00782286" w:rsidRPr="00E81600">
        <w:rPr>
          <w:lang w:eastAsia="en-AU"/>
        </w:rPr>
        <w:t>, in particular</w:t>
      </w:r>
      <w:r w:rsidRPr="00E81600">
        <w:rPr>
          <w:lang w:eastAsia="en-AU"/>
        </w:rPr>
        <w:t xml:space="preserve"> where palliative care as a concept </w:t>
      </w:r>
      <w:r w:rsidR="00782286" w:rsidRPr="00E81600">
        <w:rPr>
          <w:lang w:eastAsia="en-AU"/>
        </w:rPr>
        <w:t>does</w:t>
      </w:r>
      <w:r w:rsidRPr="00E81600">
        <w:rPr>
          <w:lang w:eastAsia="en-AU"/>
        </w:rPr>
        <w:t xml:space="preserve"> not exist in their culture and/or country of origin. Difficulty communicating and/or understanding the concept</w:t>
      </w:r>
      <w:r w:rsidR="00782286" w:rsidRPr="00E81600">
        <w:rPr>
          <w:lang w:eastAsia="en-AU"/>
        </w:rPr>
        <w:t xml:space="preserve"> of palliative care</w:t>
      </w:r>
      <w:r w:rsidRPr="00E81600">
        <w:rPr>
          <w:lang w:eastAsia="en-AU"/>
        </w:rPr>
        <w:t xml:space="preserve"> was frequently reported by CALD community members, service providers and other stakeholders. Beyond this, there is a lack of knowledge within communities regarding what services are available, and how to access them.</w:t>
      </w:r>
    </w:p>
    <w:p w14:paraId="13A75092" w14:textId="17014FA2" w:rsidR="00B92E69" w:rsidRPr="00E81600" w:rsidRDefault="00B92E69" w:rsidP="00B92E69">
      <w:pPr>
        <w:pStyle w:val="Paragraph"/>
        <w:rPr>
          <w:lang w:eastAsia="en-AU"/>
        </w:rPr>
      </w:pPr>
      <w:r w:rsidRPr="00E81600">
        <w:rPr>
          <w:lang w:eastAsia="en-AU"/>
        </w:rPr>
        <w:t xml:space="preserve">For other individuals and families, there is simply a </w:t>
      </w:r>
      <w:r w:rsidRPr="00E81600">
        <w:rPr>
          <w:rStyle w:val="Bold"/>
        </w:rPr>
        <w:t>fear</w:t>
      </w:r>
      <w:r w:rsidRPr="00E81600">
        <w:rPr>
          <w:lang w:eastAsia="en-AU"/>
        </w:rPr>
        <w:t xml:space="preserve"> that palliative care services will not be delivered in a culturally sensitive or appropriate way, or a more overt </w:t>
      </w:r>
      <w:r w:rsidR="00C723B4" w:rsidRPr="00E81600">
        <w:rPr>
          <w:rStyle w:val="Bold"/>
        </w:rPr>
        <w:t>di</w:t>
      </w:r>
      <w:r w:rsidRPr="00E81600">
        <w:rPr>
          <w:rStyle w:val="Bold"/>
        </w:rPr>
        <w:t>strust</w:t>
      </w:r>
      <w:r w:rsidRPr="00E81600">
        <w:rPr>
          <w:lang w:eastAsia="en-AU"/>
        </w:rPr>
        <w:t xml:space="preserve"> of palliative care services or governments (and government-funded services).</w:t>
      </w:r>
    </w:p>
    <w:p w14:paraId="14CAAF3C" w14:textId="14C9BC3F" w:rsidR="00B92E69" w:rsidRPr="00E81600" w:rsidRDefault="00E11BC6" w:rsidP="008F4A09">
      <w:pPr>
        <w:pStyle w:val="Heading3"/>
        <w:rPr>
          <w:noProof w:val="0"/>
          <w:lang w:val="en-GB"/>
        </w:rPr>
      </w:pPr>
      <w:bookmarkStart w:id="29" w:name="_Ref8917531"/>
      <w:r w:rsidRPr="00E81600">
        <w:rPr>
          <w:noProof w:val="0"/>
          <w:lang w:val="en-GB"/>
        </w:rPr>
        <w:br w:type="column"/>
      </w:r>
      <w:r w:rsidR="00B92E69" w:rsidRPr="00E81600">
        <w:rPr>
          <w:noProof w:val="0"/>
          <w:lang w:val="en-GB"/>
        </w:rPr>
        <w:t>Service</w:t>
      </w:r>
      <w:r w:rsidR="008F4A09" w:rsidRPr="00E81600">
        <w:rPr>
          <w:noProof w:val="0"/>
          <w:lang w:val="en-GB"/>
        </w:rPr>
        <w:t>-</w:t>
      </w:r>
      <w:r w:rsidR="00B92E69" w:rsidRPr="00E81600">
        <w:rPr>
          <w:noProof w:val="0"/>
          <w:lang w:val="en-GB"/>
        </w:rPr>
        <w:t>side</w:t>
      </w:r>
      <w:bookmarkEnd w:id="29"/>
      <w:r w:rsidR="008F4A09" w:rsidRPr="00E81600">
        <w:rPr>
          <w:noProof w:val="0"/>
          <w:lang w:val="en-GB"/>
        </w:rPr>
        <w:t xml:space="preserve"> barriers</w:t>
      </w:r>
    </w:p>
    <w:p w14:paraId="3EB13B22" w14:textId="6D903283" w:rsidR="00B92E69" w:rsidRPr="00E81600" w:rsidRDefault="00B92E69" w:rsidP="00B92E69">
      <w:pPr>
        <w:pStyle w:val="Paragraph"/>
        <w:rPr>
          <w:rStyle w:val="Bold"/>
        </w:rPr>
      </w:pPr>
      <w:r w:rsidRPr="00E81600">
        <w:rPr>
          <w:lang w:eastAsia="en-AU"/>
        </w:rPr>
        <w:t>Service providers may not always be open to</w:t>
      </w:r>
      <w:r w:rsidR="00782286" w:rsidRPr="00E81600">
        <w:rPr>
          <w:lang w:eastAsia="en-AU"/>
        </w:rPr>
        <w:t>,</w:t>
      </w:r>
      <w:r w:rsidRPr="00E81600">
        <w:rPr>
          <w:lang w:eastAsia="en-AU"/>
        </w:rPr>
        <w:t xml:space="preserve"> or mindful of</w:t>
      </w:r>
      <w:r w:rsidR="00782286" w:rsidRPr="00E81600">
        <w:rPr>
          <w:lang w:eastAsia="en-AU"/>
        </w:rPr>
        <w:t>,</w:t>
      </w:r>
      <w:r w:rsidRPr="00E81600">
        <w:rPr>
          <w:lang w:eastAsia="en-AU"/>
        </w:rPr>
        <w:t xml:space="preserve"> the influence of a person’s culture or religion on their preferences in dying and death. </w:t>
      </w:r>
      <w:r w:rsidRPr="00E81600">
        <w:t xml:space="preserve">A </w:t>
      </w:r>
      <w:r w:rsidRPr="00E81600">
        <w:rPr>
          <w:rStyle w:val="Bold"/>
        </w:rPr>
        <w:t>lack of understanding</w:t>
      </w:r>
      <w:r w:rsidRPr="00E81600">
        <w:rPr>
          <w:lang w:eastAsia="en-AU"/>
        </w:rPr>
        <w:t xml:space="preserve"> can result in tensions between a Western model of health and palliative care and the wishes of CALD individuals and families.</w:t>
      </w:r>
    </w:p>
    <w:p w14:paraId="303652E1" w14:textId="2385AA65" w:rsidR="00B92E69" w:rsidRPr="00E81600" w:rsidRDefault="00B92E69" w:rsidP="003E46A4">
      <w:pPr>
        <w:pStyle w:val="IntenseQuote"/>
      </w:pPr>
      <w:r w:rsidRPr="00E81600">
        <w:t xml:space="preserve">‘There is a perception that culture is a barrier [to palliative care]. It’s not: </w:t>
      </w:r>
      <w:r w:rsidR="003E46A4" w:rsidRPr="00E81600">
        <w:br/>
      </w:r>
      <w:r w:rsidRPr="00E81600">
        <w:t xml:space="preserve">not understanding the culture is a barrier’ </w:t>
      </w:r>
      <w:r w:rsidR="006552F2" w:rsidRPr="00E81600">
        <w:br/>
      </w:r>
      <w:r w:rsidRPr="00E81600">
        <w:t>—Stakeholder workshop participant</w:t>
      </w:r>
    </w:p>
    <w:p w14:paraId="2F165F2D" w14:textId="34D27A52" w:rsidR="00B92E69" w:rsidRPr="00E81600" w:rsidRDefault="00B92E69" w:rsidP="00B92E69">
      <w:pPr>
        <w:pStyle w:val="Quote"/>
      </w:pPr>
      <w:r w:rsidRPr="00E81600">
        <w:t>‘The palliative care team got annoyed when a lady from Afghanistan moved between family members’ houses after they’d set up each house for her. They couldn’t—or wouldn’t—understand that that was how that family “worked”</w:t>
      </w:r>
      <w:r w:rsidR="003E46A4" w:rsidRPr="00E81600">
        <w:t>’</w:t>
      </w:r>
      <w:r w:rsidRPr="00E81600">
        <w:t xml:space="preserve"> —Primary care nurse</w:t>
      </w:r>
    </w:p>
    <w:p w14:paraId="084E083C" w14:textId="45EA23AD" w:rsidR="00B92E69" w:rsidRPr="00E81600" w:rsidRDefault="00E11BC6" w:rsidP="00B92E69">
      <w:pPr>
        <w:pStyle w:val="Paragraph"/>
      </w:pPr>
      <w:r w:rsidRPr="00E81600">
        <w:br w:type="column"/>
      </w:r>
      <w:r w:rsidR="00B92E69" w:rsidRPr="00E81600">
        <w:lastRenderedPageBreak/>
        <w:t>Appropriate</w:t>
      </w:r>
      <w:r w:rsidR="00B92E69" w:rsidRPr="00E81600">
        <w:rPr>
          <w:rStyle w:val="Bold"/>
        </w:rPr>
        <w:t xml:space="preserve"> referrals</w:t>
      </w:r>
      <w:r w:rsidR="00B92E69" w:rsidRPr="00E81600">
        <w:t xml:space="preserve"> may not be made to </w:t>
      </w:r>
      <w:r w:rsidR="00782286" w:rsidRPr="00E81600">
        <w:t xml:space="preserve">specialist </w:t>
      </w:r>
      <w:r w:rsidR="00B92E69" w:rsidRPr="00E81600">
        <w:t xml:space="preserve">palliative care services—or may not be timely—potentially due to service providers’ lack of awareness of available services, referral processes, or a perception among health and social care </w:t>
      </w:r>
      <w:r w:rsidR="006552F2" w:rsidRPr="00E81600">
        <w:t xml:space="preserve">providers </w:t>
      </w:r>
      <w:r w:rsidR="00B92E69" w:rsidRPr="00E81600">
        <w:t>that services may not be culturally appropriate.</w:t>
      </w:r>
    </w:p>
    <w:p w14:paraId="349E92D4" w14:textId="4D121F16" w:rsidR="00B92E69" w:rsidRPr="00E81600" w:rsidRDefault="00B92E69" w:rsidP="00B92E69">
      <w:pPr>
        <w:pStyle w:val="Paragraph"/>
      </w:pPr>
      <w:r w:rsidRPr="00E81600">
        <w:rPr>
          <w:rStyle w:val="Bold"/>
        </w:rPr>
        <w:t xml:space="preserve">A lack of translated, </w:t>
      </w:r>
      <w:proofErr w:type="gramStart"/>
      <w:r w:rsidRPr="00E81600">
        <w:rPr>
          <w:rStyle w:val="Bold"/>
        </w:rPr>
        <w:t>culturally-appropriate</w:t>
      </w:r>
      <w:proofErr w:type="gramEnd"/>
      <w:r w:rsidRPr="00E81600">
        <w:rPr>
          <w:rStyle w:val="Bold"/>
        </w:rPr>
        <w:t xml:space="preserve"> resources </w:t>
      </w:r>
      <w:r w:rsidRPr="00E81600">
        <w:t>was considered to be a barrier to palliative care for CALD communities. However, the development and provision of such resources—particularly in written formats—may have limited impact, as communication difficulties may also arise from a lack of health literacy</w:t>
      </w:r>
      <w:r w:rsidRPr="00E81600">
        <w:rPr>
          <w:bCs/>
        </w:rPr>
        <w:t xml:space="preserve"> </w:t>
      </w:r>
      <w:r w:rsidRPr="00E81600">
        <w:t>or literacy in general, as mentioned above.</w:t>
      </w:r>
    </w:p>
    <w:p w14:paraId="4273AF39" w14:textId="3D387404" w:rsidR="00B92E69" w:rsidRPr="00E81600" w:rsidRDefault="00B92E69" w:rsidP="00B92E69">
      <w:pPr>
        <w:pStyle w:val="Paragraph"/>
        <w:rPr>
          <w:lang w:eastAsia="en-AU"/>
        </w:rPr>
      </w:pPr>
      <w:r w:rsidRPr="00E81600">
        <w:rPr>
          <w:lang w:eastAsia="en-AU"/>
        </w:rPr>
        <w:t xml:space="preserve">While described in the literature, </w:t>
      </w:r>
      <w:r w:rsidRPr="00E81600">
        <w:rPr>
          <w:rStyle w:val="Bold"/>
        </w:rPr>
        <w:t>institutional racism</w:t>
      </w:r>
      <w:r w:rsidRPr="00E81600">
        <w:rPr>
          <w:lang w:eastAsia="en-AU"/>
        </w:rPr>
        <w:t xml:space="preserve"> was not </w:t>
      </w:r>
      <w:proofErr w:type="gramStart"/>
      <w:r w:rsidRPr="00E81600">
        <w:rPr>
          <w:lang w:eastAsia="en-AU"/>
        </w:rPr>
        <w:t>commonly reported</w:t>
      </w:r>
      <w:proofErr w:type="gramEnd"/>
      <w:r w:rsidRPr="00E81600">
        <w:rPr>
          <w:lang w:eastAsia="en-AU"/>
        </w:rPr>
        <w:t xml:space="preserve"> as a barrier to palliative care for CALD communities. However, even without overt racism, CALD people may have experienced stigma, </w:t>
      </w:r>
      <w:proofErr w:type="gramStart"/>
      <w:r w:rsidRPr="00E81600">
        <w:rPr>
          <w:lang w:eastAsia="en-AU"/>
        </w:rPr>
        <w:t>discrimination</w:t>
      </w:r>
      <w:proofErr w:type="gramEnd"/>
      <w:r w:rsidRPr="00E81600">
        <w:rPr>
          <w:lang w:eastAsia="en-AU"/>
        </w:rPr>
        <w:t xml:space="preserve"> and a lack of understanding from health professionals, resulting in a</w:t>
      </w:r>
      <w:r w:rsidRPr="00E81600">
        <w:rPr>
          <w:b/>
          <w:bCs/>
          <w:lang w:eastAsia="en-AU"/>
        </w:rPr>
        <w:t xml:space="preserve"> lack of trust </w:t>
      </w:r>
      <w:r w:rsidR="00782286" w:rsidRPr="00E81600">
        <w:rPr>
          <w:lang w:eastAsia="en-AU"/>
        </w:rPr>
        <w:t>in</w:t>
      </w:r>
      <w:r w:rsidRPr="00E81600">
        <w:rPr>
          <w:lang w:eastAsia="en-AU"/>
        </w:rPr>
        <w:t xml:space="preserve"> services.</w:t>
      </w:r>
    </w:p>
    <w:p w14:paraId="6B16003C" w14:textId="103C6A6C" w:rsidR="00B92E69" w:rsidRPr="00E81600" w:rsidRDefault="00B92E69" w:rsidP="00E32662">
      <w:pPr>
        <w:pStyle w:val="IntenseQuote"/>
      </w:pPr>
      <w:r w:rsidRPr="00E81600">
        <w:t>‘</w:t>
      </w:r>
      <w:r w:rsidR="007D7CD7" w:rsidRPr="00E81600">
        <w:t>We have to be able to demonstrate that services are “trustable</w:t>
      </w:r>
      <w:proofErr w:type="gramStart"/>
      <w:r w:rsidR="007D7CD7" w:rsidRPr="00E81600">
        <w:t>”,</w:t>
      </w:r>
      <w:proofErr w:type="gramEnd"/>
      <w:r w:rsidR="007D7CD7" w:rsidRPr="00E81600">
        <w:t xml:space="preserve"> but it’s difficult</w:t>
      </w:r>
      <w:r w:rsidR="003C2FD1" w:rsidRPr="00E81600">
        <w:t>’</w:t>
      </w:r>
      <w:r w:rsidR="007D7CD7" w:rsidRPr="00E81600">
        <w:t xml:space="preserve"> —Service provider </w:t>
      </w:r>
    </w:p>
    <w:p w14:paraId="4613F888" w14:textId="08FBDB59" w:rsidR="00B92E69" w:rsidRPr="00E81600" w:rsidRDefault="00167063" w:rsidP="00B92E69">
      <w:pPr>
        <w:pStyle w:val="Paragraph"/>
        <w:rPr>
          <w:lang w:eastAsia="en-AU"/>
        </w:rPr>
      </w:pPr>
      <w:r w:rsidRPr="00E81600">
        <w:rPr>
          <w:lang w:eastAsia="en-AU"/>
        </w:rPr>
        <w:br w:type="column"/>
      </w:r>
      <w:r w:rsidR="00B92E69" w:rsidRPr="00E81600">
        <w:rPr>
          <w:lang w:eastAsia="en-AU"/>
        </w:rPr>
        <w:t xml:space="preserve">There is also the potential for well-meaning service providers to succumb to </w:t>
      </w:r>
      <w:r w:rsidR="007D7CD7" w:rsidRPr="00E81600">
        <w:rPr>
          <w:rStyle w:val="Bold"/>
        </w:rPr>
        <w:t xml:space="preserve">cultural </w:t>
      </w:r>
      <w:r w:rsidR="00B92E69" w:rsidRPr="00E81600">
        <w:rPr>
          <w:rStyle w:val="Bold"/>
        </w:rPr>
        <w:t>stereotyping</w:t>
      </w:r>
      <w:r w:rsidR="00B92E69" w:rsidRPr="00E81600">
        <w:rPr>
          <w:lang w:eastAsia="en-AU"/>
        </w:rPr>
        <w:t xml:space="preserve">. For example, it may be assumed that CALD individuals </w:t>
      </w:r>
      <w:proofErr w:type="gramStart"/>
      <w:r w:rsidR="00B92E69" w:rsidRPr="00E81600">
        <w:rPr>
          <w:lang w:eastAsia="en-AU"/>
        </w:rPr>
        <w:t>have a preference for</w:t>
      </w:r>
      <w:proofErr w:type="gramEnd"/>
      <w:r w:rsidR="00B92E69" w:rsidRPr="00E81600">
        <w:rPr>
          <w:lang w:eastAsia="en-AU"/>
        </w:rPr>
        <w:t xml:space="preserve"> dying at home with family as carers, but this may or may not be the case.</w:t>
      </w:r>
    </w:p>
    <w:p w14:paraId="07324144" w14:textId="77777777" w:rsidR="00B92E69" w:rsidRPr="00E81600" w:rsidRDefault="00B92E69" w:rsidP="00B92E69">
      <w:pPr>
        <w:pStyle w:val="Quote"/>
      </w:pPr>
      <w:r w:rsidRPr="00E81600">
        <w:t xml:space="preserve">‘Death at home can lead to police </w:t>
      </w:r>
      <w:proofErr w:type="gramStart"/>
      <w:r w:rsidRPr="00E81600">
        <w:t>coming and taking</w:t>
      </w:r>
      <w:proofErr w:type="gramEnd"/>
      <w:r w:rsidRPr="00E81600">
        <w:t xml:space="preserve"> the body for an autopsy, which takes a week. This is considered shameful’ —Afghan community member</w:t>
      </w:r>
    </w:p>
    <w:p w14:paraId="2DFE8899" w14:textId="62E447B5" w:rsidR="00B92E69" w:rsidRPr="00E81600" w:rsidRDefault="00B92E69" w:rsidP="00B92E69">
      <w:pPr>
        <w:pStyle w:val="Paragraph"/>
        <w:rPr>
          <w:lang w:eastAsia="en-AU"/>
        </w:rPr>
      </w:pPr>
      <w:r w:rsidRPr="00E81600">
        <w:rPr>
          <w:lang w:eastAsia="en-AU"/>
        </w:rPr>
        <w:t xml:space="preserve">In </w:t>
      </w:r>
      <w:proofErr w:type="gramStart"/>
      <w:r w:rsidRPr="00E81600">
        <w:rPr>
          <w:lang w:eastAsia="en-AU"/>
        </w:rPr>
        <w:t>some</w:t>
      </w:r>
      <w:proofErr w:type="gramEnd"/>
      <w:r w:rsidRPr="00E81600">
        <w:rPr>
          <w:lang w:eastAsia="en-AU"/>
        </w:rPr>
        <w:t xml:space="preserve"> cases, palliative care services may find it </w:t>
      </w:r>
      <w:r w:rsidRPr="00E81600">
        <w:rPr>
          <w:rStyle w:val="Bold"/>
        </w:rPr>
        <w:t>difficult to accommodate some cultural practices</w:t>
      </w:r>
      <w:r w:rsidRPr="00E81600">
        <w:rPr>
          <w:lang w:eastAsia="en-AU"/>
        </w:rPr>
        <w:t xml:space="preserve"> relevant to end-of-life </w:t>
      </w:r>
      <w:r w:rsidR="007D7CD7" w:rsidRPr="00E81600">
        <w:rPr>
          <w:lang w:eastAsia="en-AU"/>
        </w:rPr>
        <w:t xml:space="preserve">care </w:t>
      </w:r>
      <w:r w:rsidRPr="00E81600">
        <w:rPr>
          <w:lang w:eastAsia="en-AU"/>
        </w:rPr>
        <w:t xml:space="preserve">for CALD individuals (e.g. provision of food, cultural rituals or burning of oils or candles). Others may not appreciate important cultural imperatives (e.g. a requirement for only a female to see a deceased [Muslim] female). In </w:t>
      </w:r>
      <w:proofErr w:type="gramStart"/>
      <w:r w:rsidRPr="00E81600">
        <w:rPr>
          <w:lang w:eastAsia="en-AU"/>
        </w:rPr>
        <w:t>some</w:t>
      </w:r>
      <w:proofErr w:type="gramEnd"/>
      <w:r w:rsidRPr="00E81600">
        <w:rPr>
          <w:lang w:eastAsia="en-AU"/>
        </w:rPr>
        <w:t xml:space="preserve"> settings, even more basic cultural needs and preferences may not be met (e.g. food provided in a hospital setting).</w:t>
      </w:r>
    </w:p>
    <w:p w14:paraId="40D748E0" w14:textId="363A72B2" w:rsidR="008D4654" w:rsidRPr="00E81600" w:rsidRDefault="00B92E69" w:rsidP="00C45961">
      <w:pPr>
        <w:pStyle w:val="Quote"/>
      </w:pPr>
      <w:r w:rsidRPr="00E81600">
        <w:t xml:space="preserve">‘Our spiritual and cultural values are important in all respects: the care we receive, the food, music, our sense of community. If these </w:t>
      </w:r>
      <w:proofErr w:type="gramStart"/>
      <w:r w:rsidRPr="00E81600">
        <w:t>aren’t</w:t>
      </w:r>
      <w:proofErr w:type="gramEnd"/>
      <w:r w:rsidRPr="00E81600">
        <w:t xml:space="preserve"> available, that’s a barrier’ —Indian community member</w:t>
      </w:r>
      <w:bookmarkStart w:id="30" w:name="_Toc11156007"/>
    </w:p>
    <w:p w14:paraId="1E138AAD" w14:textId="77777777" w:rsidR="00B5428A" w:rsidRPr="00E81600" w:rsidRDefault="00B5428A" w:rsidP="004F18D8">
      <w:pPr>
        <w:pStyle w:val="Heading2"/>
        <w:rPr>
          <w:noProof w:val="0"/>
          <w:lang w:val="en-GB"/>
        </w:rPr>
        <w:sectPr w:rsidR="00B5428A" w:rsidRPr="00E81600" w:rsidSect="0087460A">
          <w:footnotePr>
            <w:numFmt w:val="lowerRoman"/>
          </w:footnotePr>
          <w:type w:val="continuous"/>
          <w:pgSz w:w="11901" w:h="16817"/>
          <w:pgMar w:top="1418" w:right="1418" w:bottom="1843" w:left="1843" w:header="709" w:footer="992" w:gutter="0"/>
          <w:cols w:num="2" w:space="567"/>
          <w:docGrid w:linePitch="360"/>
          <w15:footnoteColumns w:val="1"/>
        </w:sectPr>
      </w:pPr>
    </w:p>
    <w:p w14:paraId="3201D4E7" w14:textId="77C0E9C9" w:rsidR="00B92E69" w:rsidRPr="00E81600" w:rsidRDefault="00B92E69" w:rsidP="00E11BC6">
      <w:pPr>
        <w:pStyle w:val="CaseStudy"/>
        <w:spacing w:before="960" w:after="0"/>
        <w:rPr>
          <w:noProof w:val="0"/>
          <w:sz w:val="48"/>
          <w:szCs w:val="22"/>
        </w:rPr>
      </w:pPr>
      <w:r w:rsidRPr="00E81600">
        <w:rPr>
          <w:sz w:val="48"/>
          <w:szCs w:val="22"/>
        </w:rPr>
        <w:lastRenderedPageBreak/>
        <mc:AlternateContent>
          <mc:Choice Requires="wps">
            <w:drawing>
              <wp:anchor distT="0" distB="0" distL="114300" distR="114300" simplePos="0" relativeHeight="251673600" behindDoc="1" locked="0" layoutInCell="1" allowOverlap="1" wp14:anchorId="2379A884" wp14:editId="597EA10A">
                <wp:simplePos x="0" y="0"/>
                <wp:positionH relativeFrom="page">
                  <wp:align>left</wp:align>
                </wp:positionH>
                <wp:positionV relativeFrom="page">
                  <wp:align>top</wp:align>
                </wp:positionV>
                <wp:extent cx="7560000" cy="10692000"/>
                <wp:effectExtent l="0" t="0" r="0" b="1905"/>
                <wp:wrapNone/>
                <wp:docPr id="4" name="Rectangle 4">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60000" cy="10692000"/>
                        </a:xfrm>
                        <a:prstGeom prst="rect">
                          <a:avLst/>
                        </a:prstGeom>
                        <a:solidFill>
                          <a:schemeClr val="accent1">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29392D" id="Rectangle 4" o:spid="_x0000_s1026" style="position:absolute;margin-left:0;margin-top:0;width:595.3pt;height:841.9pt;z-index:-251642880;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71KoQIAAMUFAAAOAAAAZHJzL2Uyb0RvYy54bWysVEtv2zAMvg/YfxB0X+0E6SuoUwQtOgzo&#10;2qDt0LMiS7EBSdQkJU7260dJjpv1scOwHByRIvmRn0heXG61IhvhfAumoqOjkhJhONStWVX0x9PN&#10;lzNKfGCmZgqMqOhOeHo5+/zporNTMYYGVC0cwSDGTztb0SYEOy0KzxuhmT8CKwxeSnCaBRTdqqgd&#10;6zC6VsW4LE+KDlxtHXDhPWqv8yWdpfhSCh7upfQiEFVRzC2kr0vfZfwWsws2XTlmm5b3abB/yEKz&#10;1iDoEOqaBUbWrn0TSrfcgQcZjjjoAqRsuUg1YDWj8lU1jw2zItWC5Hg70OT/X1h+t1k40tYVnVBi&#10;mMYnekDSmFkpQSaRns76KVo92oXrJY/HWOtWOh3/sQqyTZTuBkrFNhCOytPjkxJ/lHC8G5Un5/ho&#10;ifXixd86H74K0CQeKuoQP3HJNrc+ICaa7k0inAfV1jetUkmIjSKulCMbhk/MOBcmjJK7WuvvUGd9&#10;RO0fG9XYEll9tlcjRGq5GCkB/gGiTIQyEEFzPlFTRGYyF+kUdkpEO2UehERKsfpxSmSI/DZH37Ba&#10;ZPXxh7mkgDGyRPwhdi7yg9g5y94+uoo0C4Nz+bfEsvPgkZDBhMFZtwbcewEUMt8jZ/s9SZmayNIS&#10;6h02nIM8id7ymxZf/Zb5sGAORw9bBddJuMePVNBVFPoTJQ24X+/poz1OBN5S0uEoV9T/XDMnKFHf&#10;DM7K+WgyibOfhMnx6RgFd3izPLwxa30F2EojXFyWp2O0D2p/lA70M26deUTFK2Y4YleUB7cXrkJe&#10;Mbi3uJjPkxnOu2Xh1jxaHoNHVmNXP22fmbN96wccmzvYjz2bvpqAbBs9DczXAWSbxuOF155v3BWp&#10;ifu9FpfRoZysXrbv7DcAAAD//wMAUEsDBBQABgAIAAAAIQAXKAzj3QAAAAcBAAAPAAAAZHJzL2Rv&#10;d25yZXYueG1sTI9BT8MwDIXvSPyHyEjcWDoQVVuaTgiBECfYYNo1a0xb0ThVkrWFX4+3C1ysZz3r&#10;vc/lara9GNGHzpGC5SIBgVQ701Gj4OP96SoDEaImo3tHqOAbA6yq87NSF8ZNtMZxExvBIRQKraCN&#10;cSikDHWLVoeFG5DY+3Te6sirb6TxeuJw28vrJEml1R1xQ6sHfGix/tocrIL6NX/zu/H2eVxbGl7c&#10;lG9/HqNSlxfz/R2IiHP8O4YjPqNDxUx7dyATRK+AH4mnefSWeZKC2LNKs5sMZFXK//zVLwAAAP//&#10;AwBQSwECLQAUAAYACAAAACEAtoM4kv4AAADhAQAAEwAAAAAAAAAAAAAAAAAAAAAAW0NvbnRlbnRf&#10;VHlwZXNdLnhtbFBLAQItABQABgAIAAAAIQA4/SH/1gAAAJQBAAALAAAAAAAAAAAAAAAAAC8BAABf&#10;cmVscy8ucmVsc1BLAQItABQABgAIAAAAIQCyC71KoQIAAMUFAAAOAAAAAAAAAAAAAAAAAC4CAABk&#10;cnMvZTJvRG9jLnhtbFBLAQItABQABgAIAAAAIQAXKAzj3QAAAAcBAAAPAAAAAAAAAAAAAAAAAPsE&#10;AABkcnMvZG93bnJldi54bWxQSwUGAAAAAAQABADzAAAABQYAAAAA&#10;" fillcolor="#e2f4ff [660]" stroked="f" strokeweight="2pt">
                <w10:wrap anchorx="page" anchory="page"/>
              </v:rect>
            </w:pict>
          </mc:Fallback>
        </mc:AlternateContent>
      </w:r>
      <w:r w:rsidRPr="00E81600">
        <w:rPr>
          <w:rStyle w:val="Bold"/>
          <w:b w:val="0"/>
          <w:noProof w:val="0"/>
          <w:sz w:val="48"/>
          <w:szCs w:val="22"/>
        </w:rPr>
        <w:t>Professional translation and interpreting services</w:t>
      </w:r>
    </w:p>
    <w:p w14:paraId="3AE268E1" w14:textId="77777777" w:rsidR="00B92E69" w:rsidRPr="00E81600" w:rsidRDefault="00B92E69" w:rsidP="00692633"/>
    <w:p w14:paraId="0B5173AB" w14:textId="64520DA5" w:rsidR="00692633" w:rsidRPr="00E81600" w:rsidRDefault="00692633" w:rsidP="00692633">
      <w:pPr>
        <w:pStyle w:val="Heading2"/>
        <w:rPr>
          <w:noProof w:val="0"/>
          <w:lang w:val="en-GB"/>
        </w:rPr>
        <w:sectPr w:rsidR="00692633" w:rsidRPr="00E81600" w:rsidSect="0087460A">
          <w:footnotePr>
            <w:numFmt w:val="lowerRoman"/>
          </w:footnotePr>
          <w:pgSz w:w="11901" w:h="16817"/>
          <w:pgMar w:top="1134" w:right="1134" w:bottom="1134" w:left="1134" w:header="709" w:footer="992" w:gutter="0"/>
          <w:cols w:space="567"/>
          <w:docGrid w:linePitch="360"/>
          <w15:footnoteColumns w:val="1"/>
        </w:sectPr>
      </w:pPr>
    </w:p>
    <w:p w14:paraId="7CE1D1D8" w14:textId="77777777" w:rsidR="00B92E69" w:rsidRPr="00E81600" w:rsidRDefault="00B92E69" w:rsidP="00B92E69">
      <w:pPr>
        <w:pStyle w:val="Paragraph"/>
        <w:rPr>
          <w:lang w:eastAsia="en-AU"/>
        </w:rPr>
      </w:pPr>
      <w:r w:rsidRPr="00E81600">
        <w:rPr>
          <w:lang w:eastAsia="en-AU"/>
        </w:rPr>
        <w:t>Conversations between service providers, patients and families are inherently important to appropriate and person-centred palliative care. Language and communication barriers therefore impact on the quality of service provision, as well as on access to services.</w:t>
      </w:r>
    </w:p>
    <w:p w14:paraId="7E3C588E" w14:textId="77777777" w:rsidR="00B92E69" w:rsidRPr="00E81600" w:rsidRDefault="00B92E69" w:rsidP="00B92E69">
      <w:pPr>
        <w:pStyle w:val="Quote"/>
      </w:pPr>
      <w:r w:rsidRPr="00E81600">
        <w:t xml:space="preserve">‘When English is not </w:t>
      </w:r>
      <w:proofErr w:type="gramStart"/>
      <w:r w:rsidRPr="00E81600">
        <w:t>someone’s</w:t>
      </w:r>
      <w:proofErr w:type="gramEnd"/>
      <w:r w:rsidRPr="00E81600">
        <w:t xml:space="preserve"> first language, no one makes the extra effort to reach out’ —Stakeholder workshop participant</w:t>
      </w:r>
    </w:p>
    <w:p w14:paraId="6C1E40FC" w14:textId="77777777" w:rsidR="00B92E69" w:rsidRPr="00E81600" w:rsidRDefault="00B92E69" w:rsidP="00B92E69">
      <w:pPr>
        <w:pStyle w:val="Paragraph"/>
        <w:rPr>
          <w:lang w:eastAsia="en-AU"/>
        </w:rPr>
      </w:pPr>
      <w:r w:rsidRPr="00E81600">
        <w:rPr>
          <w:lang w:eastAsia="en-AU"/>
        </w:rPr>
        <w:t xml:space="preserve">Logistically, there are key barriers to accessing professional interpreters (especially face-to-face) at the relevant time and place, including in hospital, residential aged </w:t>
      </w:r>
      <w:proofErr w:type="gramStart"/>
      <w:r w:rsidRPr="00E81600">
        <w:rPr>
          <w:lang w:eastAsia="en-AU"/>
        </w:rPr>
        <w:t>care</w:t>
      </w:r>
      <w:proofErr w:type="gramEnd"/>
      <w:r w:rsidRPr="00E81600">
        <w:rPr>
          <w:lang w:eastAsia="en-AU"/>
        </w:rPr>
        <w:t xml:space="preserve"> and other settings. While the Australian Government-funded Translating and Interpreting Service (TIS National) can provide </w:t>
      </w:r>
      <w:proofErr w:type="gramStart"/>
      <w:r w:rsidRPr="00E81600">
        <w:rPr>
          <w:lang w:eastAsia="en-AU"/>
        </w:rPr>
        <w:t>some</w:t>
      </w:r>
      <w:proofErr w:type="gramEnd"/>
      <w:r w:rsidRPr="00E81600">
        <w:rPr>
          <w:lang w:eastAsia="en-AU"/>
        </w:rPr>
        <w:t xml:space="preserve"> assistance, many stakeholders felt the services are suboptimal in the sensitive and complex context of palliative care.</w:t>
      </w:r>
    </w:p>
    <w:p w14:paraId="5FAFF80F" w14:textId="2D99E737" w:rsidR="00B92E69" w:rsidRPr="00E81600" w:rsidRDefault="00B92E69" w:rsidP="00B92E69">
      <w:pPr>
        <w:pStyle w:val="Quote"/>
      </w:pPr>
      <w:r w:rsidRPr="00E81600">
        <w:t xml:space="preserve">‘There really aren’t many services beyond [TIS National]. </w:t>
      </w:r>
      <w:proofErr w:type="gramStart"/>
      <w:r w:rsidRPr="00E81600">
        <w:t>It’s</w:t>
      </w:r>
      <w:proofErr w:type="gramEnd"/>
      <w:r w:rsidRPr="00E81600">
        <w:t xml:space="preserve"> problematic because while it can improve the immediate insufficiency of not being able to understand certain words, there is a lot more to communication than just words’ </w:t>
      </w:r>
      <w:r w:rsidR="006552F2" w:rsidRPr="00E81600">
        <w:br/>
      </w:r>
      <w:r w:rsidRPr="00E81600">
        <w:t>—Government representative</w:t>
      </w:r>
    </w:p>
    <w:p w14:paraId="7CCC42AB" w14:textId="77777777" w:rsidR="00B92E69" w:rsidRPr="00E81600" w:rsidRDefault="00B92E69" w:rsidP="00B92E69">
      <w:pPr>
        <w:pStyle w:val="Paragraph"/>
        <w:rPr>
          <w:lang w:eastAsia="en-AU"/>
        </w:rPr>
      </w:pPr>
      <w:r w:rsidRPr="00E81600">
        <w:rPr>
          <w:lang w:eastAsia="en-AU"/>
        </w:rPr>
        <w:t xml:space="preserve">Even when available and utilised, professional interpreters—and in </w:t>
      </w:r>
      <w:proofErr w:type="gramStart"/>
      <w:r w:rsidRPr="00E81600">
        <w:rPr>
          <w:lang w:eastAsia="en-AU"/>
        </w:rPr>
        <w:t>some</w:t>
      </w:r>
      <w:proofErr w:type="gramEnd"/>
      <w:r w:rsidRPr="00E81600">
        <w:rPr>
          <w:lang w:eastAsia="en-AU"/>
        </w:rPr>
        <w:t xml:space="preserve"> cases, CALD health professionals—face significant challenges in communicating complex concepts (including the meaning of ‘palliative care’).</w:t>
      </w:r>
    </w:p>
    <w:p w14:paraId="4326978D" w14:textId="77777777" w:rsidR="00B92E69" w:rsidRPr="00E81600" w:rsidRDefault="00B92E69" w:rsidP="00B92E69">
      <w:pPr>
        <w:pStyle w:val="Quote"/>
      </w:pPr>
      <w:r w:rsidRPr="00E81600">
        <w:t>‘Many…can’t find the right words, or find it too confronting to do this work: they feel they shouldn’t be the ones doing this talking’ —Palliative medicine physician</w:t>
      </w:r>
    </w:p>
    <w:p w14:paraId="3A90D8C2" w14:textId="21927289" w:rsidR="00B92E69" w:rsidRPr="00E81600" w:rsidRDefault="00B92E69" w:rsidP="00C93ACE">
      <w:pPr>
        <w:pStyle w:val="IntenseQuote"/>
        <w:spacing w:before="240"/>
      </w:pPr>
      <w:r w:rsidRPr="00E81600">
        <w:t xml:space="preserve">‘How do you say ‘Parkinson’s’ in Portuguese? The words don’t necessarily translate’ </w:t>
      </w:r>
      <w:r w:rsidR="006552F2" w:rsidRPr="00E81600">
        <w:br/>
      </w:r>
      <w:r w:rsidRPr="00E81600">
        <w:t>—Portuguese community member</w:t>
      </w:r>
    </w:p>
    <w:p w14:paraId="61D870D4" w14:textId="77777777" w:rsidR="00B92E69" w:rsidRPr="00E81600" w:rsidRDefault="00B92E69" w:rsidP="00C6104C">
      <w:pPr>
        <w:pStyle w:val="ParagraphKeep"/>
        <w:rPr>
          <w:lang w:eastAsia="en-AU"/>
        </w:rPr>
      </w:pPr>
      <w:r w:rsidRPr="00E81600">
        <w:rPr>
          <w:lang w:eastAsia="en-AU"/>
        </w:rPr>
        <w:t>Other issues regarding professional interpreter services include:</w:t>
      </w:r>
    </w:p>
    <w:p w14:paraId="476D5380" w14:textId="6644D7BB" w:rsidR="00B92E69" w:rsidRPr="00E81600" w:rsidRDefault="00B92E69" w:rsidP="00382E6D">
      <w:pPr>
        <w:pStyle w:val="Bullet1"/>
      </w:pPr>
      <w:r w:rsidRPr="00E81600">
        <w:t xml:space="preserve">Most interpreters are not trained </w:t>
      </w:r>
      <w:proofErr w:type="gramStart"/>
      <w:r w:rsidRPr="00E81600">
        <w:t>in the area of</w:t>
      </w:r>
      <w:proofErr w:type="gramEnd"/>
      <w:r w:rsidRPr="00E81600">
        <w:t xml:space="preserve"> palliative care, or even health</w:t>
      </w:r>
      <w:r w:rsidR="00782286" w:rsidRPr="00E81600">
        <w:t>.</w:t>
      </w:r>
    </w:p>
    <w:p w14:paraId="48293136" w14:textId="6E3CDF7E" w:rsidR="00B92E69" w:rsidRPr="00E81600" w:rsidRDefault="00B92E69" w:rsidP="00382E6D">
      <w:pPr>
        <w:pStyle w:val="Bullet1"/>
      </w:pPr>
      <w:r w:rsidRPr="00E81600">
        <w:t xml:space="preserve">In smaller communities, interpreters are more likely to know the individual and family, raising issues around privacy and confidentiality, and potentially </w:t>
      </w:r>
      <w:r w:rsidR="00782286" w:rsidRPr="00E81600">
        <w:t xml:space="preserve">leading to </w:t>
      </w:r>
      <w:r w:rsidR="00C723B4" w:rsidRPr="00E81600">
        <w:t>d</w:t>
      </w:r>
      <w:r w:rsidRPr="00E81600">
        <w:t>istrust</w:t>
      </w:r>
      <w:r w:rsidR="00782286" w:rsidRPr="00E81600">
        <w:t>.</w:t>
      </w:r>
    </w:p>
    <w:p w14:paraId="6F51CB0B" w14:textId="6C27890C" w:rsidR="00B92E69" w:rsidRPr="00E81600" w:rsidRDefault="00B92E69" w:rsidP="00382E6D">
      <w:pPr>
        <w:pStyle w:val="Bullet1"/>
      </w:pPr>
      <w:proofErr w:type="gramStart"/>
      <w:r w:rsidRPr="00E81600">
        <w:t>Some</w:t>
      </w:r>
      <w:proofErr w:type="gramEnd"/>
      <w:r w:rsidRPr="00E81600">
        <w:t xml:space="preserve"> minority languages or dialects are difficult to find interpreters for. Even within a language group, nationality/dialect/accent can create difficulties in communicating</w:t>
      </w:r>
      <w:r w:rsidR="00782286" w:rsidRPr="00E81600">
        <w:t>.</w:t>
      </w:r>
    </w:p>
    <w:p w14:paraId="2FE74A73" w14:textId="67F9C9DD" w:rsidR="00B92E69" w:rsidRPr="00E81600" w:rsidRDefault="00B92E69" w:rsidP="00382E6D">
      <w:pPr>
        <w:pStyle w:val="Bullet1"/>
      </w:pPr>
      <w:r w:rsidRPr="00E81600">
        <w:t>Health professionals are time poor</w:t>
      </w:r>
      <w:r w:rsidR="000E4AEB" w:rsidRPr="00E81600">
        <w:t>; c</w:t>
      </w:r>
      <w:r w:rsidRPr="00E81600">
        <w:t>onversations involving an interpreter take twice as long, and funding models may not allow for this</w:t>
      </w:r>
      <w:r w:rsidR="00782286" w:rsidRPr="00E81600">
        <w:t>.</w:t>
      </w:r>
    </w:p>
    <w:p w14:paraId="571FF584" w14:textId="13D52414" w:rsidR="00B92E69" w:rsidRPr="00E81600" w:rsidRDefault="00B92E69" w:rsidP="00382E6D">
      <w:pPr>
        <w:pStyle w:val="Bullet1"/>
      </w:pPr>
      <w:r w:rsidRPr="00E81600">
        <w:t xml:space="preserve">Consumers or </w:t>
      </w:r>
      <w:r w:rsidR="000E4AEB" w:rsidRPr="00E81600">
        <w:t xml:space="preserve">health </w:t>
      </w:r>
      <w:r w:rsidRPr="00E81600">
        <w:t>professionals may lack confidence in interpreters</w:t>
      </w:r>
      <w:r w:rsidR="00782286" w:rsidRPr="00E81600">
        <w:t>.</w:t>
      </w:r>
    </w:p>
    <w:p w14:paraId="001ABDB2" w14:textId="15B8EFFE" w:rsidR="00B92E69" w:rsidRPr="00E81600" w:rsidRDefault="00B92E69" w:rsidP="00382E6D">
      <w:pPr>
        <w:pStyle w:val="Bullet1"/>
      </w:pPr>
      <w:r w:rsidRPr="00E81600">
        <w:t>Interpreters may face professional challenges and potential trauma (e.g. being asked not to communicate prognosis to a family member or being asked for clinical advice)</w:t>
      </w:r>
      <w:r w:rsidR="00782286" w:rsidRPr="00E81600">
        <w:t>.</w:t>
      </w:r>
    </w:p>
    <w:p w14:paraId="1CEC08FE" w14:textId="6045C372" w:rsidR="00B92E69" w:rsidRPr="00E81600" w:rsidRDefault="00B92E69" w:rsidP="00382E6D">
      <w:pPr>
        <w:pStyle w:val="Bullet1"/>
      </w:pPr>
      <w:r w:rsidRPr="00E81600">
        <w:t xml:space="preserve">Phone-based interpreter services are considered suboptimal, particularly in the palliative care setting. Face-to-face is ideal, </w:t>
      </w:r>
      <w:r w:rsidR="00782286" w:rsidRPr="00E81600">
        <w:t>but</w:t>
      </w:r>
      <w:r w:rsidRPr="00E81600">
        <w:t xml:space="preserve"> videoconferencing may be a pragmatic compromise</w:t>
      </w:r>
      <w:r w:rsidR="00782286" w:rsidRPr="00E81600">
        <w:t>.</w:t>
      </w:r>
    </w:p>
    <w:p w14:paraId="640A8A3A" w14:textId="7FC16E20" w:rsidR="00B92E69" w:rsidRPr="00E81600" w:rsidRDefault="00B92E69" w:rsidP="00475C1B">
      <w:pPr>
        <w:pStyle w:val="Bullet1"/>
        <w:adjustRightInd/>
        <w:snapToGrid/>
      </w:pPr>
      <w:r w:rsidRPr="00E81600">
        <w:t>There is a lack of clarity around who pays for the service (in different settings), and cost may be an issue if consumers are required to pay.</w:t>
      </w:r>
    </w:p>
    <w:p w14:paraId="0365C5CA" w14:textId="77777777" w:rsidR="00B92E69" w:rsidRPr="00E81600" w:rsidRDefault="00B92E69" w:rsidP="00B92E69">
      <w:pPr>
        <w:adjustRightInd/>
        <w:snapToGrid/>
        <w:rPr>
          <w:lang w:eastAsia="en-AU"/>
        </w:rPr>
        <w:sectPr w:rsidR="00B92E69" w:rsidRPr="00E81600" w:rsidSect="0087460A">
          <w:footnotePr>
            <w:numFmt w:val="lowerRoman"/>
          </w:footnotePr>
          <w:type w:val="continuous"/>
          <w:pgSz w:w="11901" w:h="16817"/>
          <w:pgMar w:top="1134" w:right="1134" w:bottom="1134" w:left="1134" w:header="709" w:footer="992" w:gutter="0"/>
          <w:cols w:num="2" w:space="567"/>
          <w:titlePg/>
          <w:docGrid w:linePitch="360"/>
          <w15:footnoteColumns w:val="1"/>
        </w:sectPr>
      </w:pPr>
    </w:p>
    <w:p w14:paraId="6EBBC565" w14:textId="242C42CF" w:rsidR="002D13FF" w:rsidRPr="00E81600" w:rsidRDefault="002D13FF" w:rsidP="00B92E69">
      <w:pPr>
        <w:pStyle w:val="Heading2"/>
        <w:rPr>
          <w:noProof w:val="0"/>
          <w:lang w:val="en-GB"/>
        </w:rPr>
      </w:pPr>
      <w:bookmarkStart w:id="31" w:name="_Toc22838697"/>
      <w:r w:rsidRPr="00E81600">
        <w:rPr>
          <w:noProof w:val="0"/>
          <w:lang w:val="en-GB"/>
        </w:rPr>
        <w:lastRenderedPageBreak/>
        <w:t xml:space="preserve">Enablers and </w:t>
      </w:r>
      <w:r w:rsidR="003B0186" w:rsidRPr="00E81600">
        <w:rPr>
          <w:noProof w:val="0"/>
          <w:lang w:val="en-GB"/>
        </w:rPr>
        <w:t>promising</w:t>
      </w:r>
      <w:r w:rsidRPr="00E81600">
        <w:rPr>
          <w:noProof w:val="0"/>
          <w:lang w:val="en-GB"/>
        </w:rPr>
        <w:t xml:space="preserve"> approaches</w:t>
      </w:r>
      <w:bookmarkEnd w:id="30"/>
      <w:bookmarkEnd w:id="31"/>
    </w:p>
    <w:p w14:paraId="34909686" w14:textId="77777777" w:rsidR="00B5428A" w:rsidRPr="00E81600" w:rsidRDefault="00B5428A" w:rsidP="004F18D8">
      <w:pPr>
        <w:pStyle w:val="Heading3"/>
        <w:numPr>
          <w:ilvl w:val="0"/>
          <w:numId w:val="0"/>
        </w:numPr>
        <w:rPr>
          <w:noProof w:val="0"/>
          <w:lang w:val="en-GB"/>
        </w:rPr>
        <w:sectPr w:rsidR="00B5428A" w:rsidRPr="00E81600" w:rsidSect="0087460A">
          <w:footnotePr>
            <w:numFmt w:val="lowerRoman"/>
          </w:footnotePr>
          <w:pgSz w:w="11901" w:h="16817"/>
          <w:pgMar w:top="1418" w:right="1418" w:bottom="1843" w:left="1843" w:header="709" w:footer="992" w:gutter="0"/>
          <w:cols w:space="567"/>
          <w:docGrid w:linePitch="360"/>
          <w15:footnoteColumns w:val="1"/>
        </w:sectPr>
      </w:pPr>
    </w:p>
    <w:p w14:paraId="29EB5CA3" w14:textId="77777777" w:rsidR="002D13FF" w:rsidRPr="00E81600" w:rsidRDefault="002D13FF" w:rsidP="004F18D8">
      <w:pPr>
        <w:pStyle w:val="Heading3"/>
        <w:numPr>
          <w:ilvl w:val="0"/>
          <w:numId w:val="0"/>
        </w:numPr>
        <w:rPr>
          <w:noProof w:val="0"/>
          <w:lang w:val="en-GB"/>
        </w:rPr>
      </w:pPr>
      <w:r w:rsidRPr="00E81600">
        <w:rPr>
          <w:noProof w:val="0"/>
          <w:lang w:val="en-GB"/>
        </w:rPr>
        <w:t>Consumer-side enablers</w:t>
      </w:r>
    </w:p>
    <w:p w14:paraId="7162979B" w14:textId="7F81277A" w:rsidR="00B92E69" w:rsidRPr="00E81600" w:rsidRDefault="00B92E69" w:rsidP="00B92E69">
      <w:pPr>
        <w:pStyle w:val="Paragraph"/>
        <w:rPr>
          <w:lang w:eastAsia="en-AU"/>
        </w:rPr>
      </w:pPr>
      <w:proofErr w:type="gramStart"/>
      <w:r w:rsidRPr="00E81600">
        <w:rPr>
          <w:lang w:eastAsia="en-AU"/>
        </w:rPr>
        <w:t>Many</w:t>
      </w:r>
      <w:proofErr w:type="gramEnd"/>
      <w:r w:rsidRPr="00E81600">
        <w:rPr>
          <w:lang w:eastAsia="en-AU"/>
        </w:rPr>
        <w:t xml:space="preserve"> CALD people rely on community groups and organisations (including churches)—as well as word of mouth—for information regarding many important topics. Considerable efforts have been put into </w:t>
      </w:r>
      <w:r w:rsidRPr="00E81600">
        <w:rPr>
          <w:rStyle w:val="Bold"/>
        </w:rPr>
        <w:t>raising awareness</w:t>
      </w:r>
      <w:r w:rsidRPr="00E81600">
        <w:rPr>
          <w:lang w:eastAsia="en-AU"/>
        </w:rPr>
        <w:t xml:space="preserve"> of palliative care through </w:t>
      </w:r>
      <w:r w:rsidRPr="00E81600">
        <w:rPr>
          <w:rStyle w:val="Bold"/>
        </w:rPr>
        <w:t>collaborations and co-operative initiatives</w:t>
      </w:r>
      <w:r w:rsidRPr="00E81600">
        <w:rPr>
          <w:lang w:eastAsia="en-AU"/>
        </w:rPr>
        <w:t xml:space="preserve"> with CALD community groups and engagement with community leaders</w:t>
      </w:r>
      <w:r w:rsidR="00173929" w:rsidRPr="00E81600">
        <w:rPr>
          <w:lang w:eastAsia="en-AU"/>
        </w:rPr>
        <w:t>.</w:t>
      </w:r>
      <w:r w:rsidR="00662784" w:rsidRPr="00E81600">
        <w:rPr>
          <w:lang w:eastAsia="en-AU"/>
        </w:rPr>
        <w:fldChar w:fldCharType="begin" w:fldLock="1"/>
      </w:r>
      <w:r w:rsidR="00E703CD" w:rsidRPr="00E81600">
        <w:rPr>
          <w:lang w:eastAsia="en-AU"/>
        </w:rPr>
        <w:instrText>ADDIN CSL_CITATION {"citationItems":[{"id":"ITEM-1","itemData":{"DOI":"10.5172/conu.2012.43.1.56","ISBN":"1037-6178","ISSN":"10376178","PMID":"23343233","abstract":"Disparities in access to health care also extend to the end-of-life care. Despite the general principle that palliative care is equitably available for all in need, it remains underutilised by certain groups in the community. Ethnic minorities, older people and patients with non-cancer diseases are found to be at a greatest risk for underutilisation of palliative care. Barriers to access palliative care by these groups in the community are complex and often overlapping. To overcome these barriers, there is a need to take action on many fronts. This paper discusses these barriers and provides an overview of the strategies that have been implemented to address these issues.","author":[{"dropping-particle":"","family":"Lau","given":"Rosalind","non-dropping-particle":"","parse-names":false,"suffix":""},{"dropping-particle":"","family":"O'Connor","given":"Margaret","non-dropping-particle":"","parse-names":false,"suffix":""}],"container-title":"Contemporary Nurse","id":"ITEM-1","issue":"1","issued":{"date-parts":[["2012"]]},"page":"56-63","title":"Behind the rhetoric: Is palliative care equitably available for all?","type":"article-journal","volume":"43"},"uris":["http://www.mendeley.com/documents/?uuid=aa1a947e-87de-3147-9225-c0a31c1d49ff"]}],"mendeley":{"formattedCitation":"&lt;sup&gt;8&lt;/sup&gt;","plainTextFormattedCitation":"8","previouslyFormattedCitation":"&lt;sup&gt;8&lt;/sup&gt;"},"properties":{"noteIndex":0},"schema":"https://github.com/citation-style-language/schema/raw/master/csl-citation.json"}</w:instrText>
      </w:r>
      <w:r w:rsidR="00662784" w:rsidRPr="00E81600">
        <w:rPr>
          <w:lang w:eastAsia="en-AU"/>
        </w:rPr>
        <w:fldChar w:fldCharType="separate"/>
      </w:r>
      <w:r w:rsidR="00B714F5" w:rsidRPr="00E81600">
        <w:rPr>
          <w:vertAlign w:val="superscript"/>
          <w:lang w:eastAsia="en-AU"/>
        </w:rPr>
        <w:t>8</w:t>
      </w:r>
      <w:r w:rsidR="00662784" w:rsidRPr="00E81600">
        <w:rPr>
          <w:lang w:eastAsia="en-AU"/>
        </w:rPr>
        <w:fldChar w:fldCharType="end"/>
      </w:r>
      <w:r w:rsidRPr="00E81600">
        <w:rPr>
          <w:lang w:eastAsia="en-AU"/>
        </w:rPr>
        <w:t xml:space="preserve"> Although these efforts vary across jurisdictions and geographical areas, interest is often reported as high, with baseline understanding of the relevant issues low (as highlighted above and reflected in consumer consultations for this project).</w:t>
      </w:r>
    </w:p>
    <w:p w14:paraId="6E5EF91C" w14:textId="46C94257" w:rsidR="00B92E69" w:rsidRPr="00E81600" w:rsidRDefault="00B92E69" w:rsidP="00B92E69">
      <w:pPr>
        <w:pStyle w:val="Quote"/>
      </w:pPr>
      <w:r w:rsidRPr="00E81600">
        <w:t xml:space="preserve">‘It’s good to raise this issue’ </w:t>
      </w:r>
      <w:r w:rsidR="008548B0" w:rsidRPr="00E81600">
        <w:br/>
      </w:r>
      <w:r w:rsidRPr="00E81600">
        <w:t>—Afghan community member</w:t>
      </w:r>
    </w:p>
    <w:p w14:paraId="4C87A547" w14:textId="77777777" w:rsidR="00B92E69" w:rsidRPr="00E81600" w:rsidRDefault="00B92E69" w:rsidP="00B92E69">
      <w:pPr>
        <w:pStyle w:val="Quote"/>
      </w:pPr>
      <w:r w:rsidRPr="00E81600">
        <w:t>‘We know it’s part of life, so we talk’ —Portuguese community member</w:t>
      </w:r>
    </w:p>
    <w:p w14:paraId="0ADC633F" w14:textId="77777777" w:rsidR="00B92E69" w:rsidRPr="00E81600" w:rsidRDefault="00B92E69" w:rsidP="00B92E69">
      <w:pPr>
        <w:pStyle w:val="Paragraph"/>
        <w:rPr>
          <w:lang w:eastAsia="en-AU"/>
        </w:rPr>
      </w:pPr>
      <w:r w:rsidRPr="00E81600">
        <w:rPr>
          <w:lang w:eastAsia="en-AU"/>
        </w:rPr>
        <w:t xml:space="preserve">Formal funding at the local level may be required </w:t>
      </w:r>
      <w:proofErr w:type="gramStart"/>
      <w:r w:rsidRPr="00E81600">
        <w:rPr>
          <w:lang w:eastAsia="en-AU"/>
        </w:rPr>
        <w:t>in order to</w:t>
      </w:r>
      <w:proofErr w:type="gramEnd"/>
      <w:r w:rsidRPr="00E81600">
        <w:rPr>
          <w:lang w:eastAsia="en-AU"/>
        </w:rPr>
        <w:t xml:space="preserve"> support and build this engagement, recognising that there are many distinct groups to be reached.</w:t>
      </w:r>
    </w:p>
    <w:p w14:paraId="43D8222E" w14:textId="29C0E06C" w:rsidR="00B92E69" w:rsidRPr="00E81600" w:rsidRDefault="00B92E69" w:rsidP="00B92E69">
      <w:pPr>
        <w:pStyle w:val="Paragraph"/>
      </w:pPr>
      <w:proofErr w:type="gramStart"/>
      <w:r w:rsidRPr="00E81600">
        <w:rPr>
          <w:rStyle w:val="Bold"/>
        </w:rPr>
        <w:t>Culturally-appropriate</w:t>
      </w:r>
      <w:proofErr w:type="gramEnd"/>
      <w:r w:rsidRPr="00E81600">
        <w:rPr>
          <w:rStyle w:val="Bold"/>
        </w:rPr>
        <w:t xml:space="preserve"> and translated resources</w:t>
      </w:r>
      <w:r w:rsidRPr="00E81600">
        <w:t xml:space="preserve"> were considered to be useful, along with promotion/education regarding palliative care concepts through community radio and TV channels. </w:t>
      </w:r>
      <w:proofErr w:type="gramStart"/>
      <w:r w:rsidRPr="00E81600">
        <w:t>A number of</w:t>
      </w:r>
      <w:proofErr w:type="gramEnd"/>
      <w:r w:rsidRPr="00E81600">
        <w:t xml:space="preserve"> organisations have developed such resources, including Palliative Care Victoria (see </w:t>
      </w:r>
      <w:r w:rsidR="004F5113" w:rsidRPr="00E81600">
        <w:rPr>
          <w:i/>
        </w:rPr>
        <w:t>p14</w:t>
      </w:r>
      <w:r w:rsidRPr="00E81600">
        <w:t>).</w:t>
      </w:r>
    </w:p>
    <w:p w14:paraId="55A424B0" w14:textId="09E0BA8E" w:rsidR="00B92E69" w:rsidRPr="00E81600" w:rsidRDefault="00B92E69" w:rsidP="00B92E69">
      <w:pPr>
        <w:pStyle w:val="Paragraph"/>
      </w:pPr>
      <w:r w:rsidRPr="00E81600">
        <w:rPr>
          <w:rStyle w:val="Bold"/>
        </w:rPr>
        <w:t>Community capacity-building</w:t>
      </w:r>
      <w:r w:rsidRPr="00E81600">
        <w:t xml:space="preserve"> approaches may be of particular use in ‘bridging the gap’ between CALD communities and the palliative care sectors—for example training </w:t>
      </w:r>
      <w:r w:rsidRPr="00E81600">
        <w:t>community volunteers or mentors (e.g.</w:t>
      </w:r>
      <w:r w:rsidR="001E276E" w:rsidRPr="00E81600">
        <w:t> </w:t>
      </w:r>
      <w:r w:rsidRPr="00E81600">
        <w:t>through grassroots community organisations) to support patients and families in accessing palliative care services.</w:t>
      </w:r>
    </w:p>
    <w:p w14:paraId="06FAD737" w14:textId="77777777" w:rsidR="002D13FF" w:rsidRPr="00E81600" w:rsidRDefault="002D13FF" w:rsidP="004F18D8">
      <w:pPr>
        <w:pStyle w:val="Heading3"/>
        <w:numPr>
          <w:ilvl w:val="0"/>
          <w:numId w:val="0"/>
        </w:numPr>
        <w:rPr>
          <w:noProof w:val="0"/>
          <w:lang w:val="en-GB"/>
        </w:rPr>
      </w:pPr>
      <w:r w:rsidRPr="00E81600">
        <w:rPr>
          <w:noProof w:val="0"/>
          <w:lang w:val="en-GB"/>
        </w:rPr>
        <w:t>Service-side enablers</w:t>
      </w:r>
    </w:p>
    <w:p w14:paraId="6A1CF3A0" w14:textId="0C5A6F10" w:rsidR="00B92E69" w:rsidRPr="00E81600" w:rsidRDefault="00B92E69" w:rsidP="00B92E69">
      <w:pPr>
        <w:pStyle w:val="Paragraph"/>
        <w:rPr>
          <w:lang w:eastAsia="en-AU"/>
        </w:rPr>
      </w:pPr>
      <w:bookmarkStart w:id="32" w:name="_Hlk10537584"/>
      <w:r w:rsidRPr="00E81600">
        <w:rPr>
          <w:rStyle w:val="Bold"/>
        </w:rPr>
        <w:t>Cultural competence</w:t>
      </w:r>
      <w:r w:rsidRPr="00E81600">
        <w:rPr>
          <w:lang w:eastAsia="en-AU"/>
        </w:rPr>
        <w:t xml:space="preserve"> was a key concept raised as a requirement for providing high-quality palliative care to CALD individuals and families. This concept applies at the individual healthcare provider level</w:t>
      </w:r>
      <w:r w:rsidR="00782286" w:rsidRPr="00E81600">
        <w:rPr>
          <w:lang w:eastAsia="en-AU"/>
        </w:rPr>
        <w:t>,</w:t>
      </w:r>
      <w:r w:rsidRPr="00E81600">
        <w:rPr>
          <w:lang w:eastAsia="en-AU"/>
        </w:rPr>
        <w:t xml:space="preserve"> as well as at the service delivery and broader organisational levels.</w:t>
      </w:r>
    </w:p>
    <w:p w14:paraId="73BB2BD2" w14:textId="77777777" w:rsidR="00B92E69" w:rsidRPr="00E81600" w:rsidRDefault="00B92E69" w:rsidP="00B92E69">
      <w:pPr>
        <w:pStyle w:val="Paragraph"/>
        <w:rPr>
          <w:lang w:eastAsia="en-AU"/>
        </w:rPr>
      </w:pPr>
      <w:r w:rsidRPr="00E81600">
        <w:rPr>
          <w:lang w:eastAsia="en-AU"/>
        </w:rPr>
        <w:t xml:space="preserve">For service providers, facilitating desired </w:t>
      </w:r>
      <w:r w:rsidRPr="00E81600">
        <w:rPr>
          <w:rStyle w:val="Bold"/>
        </w:rPr>
        <w:t>cultural elements and practices</w:t>
      </w:r>
      <w:r w:rsidRPr="00E81600">
        <w:rPr>
          <w:lang w:eastAsia="en-AU"/>
        </w:rPr>
        <w:t xml:space="preserve"> in palliative care will make services more appropriate and reduce barriers.</w:t>
      </w:r>
    </w:p>
    <w:p w14:paraId="6E8D0A4D" w14:textId="3CF60502" w:rsidR="00B92E69" w:rsidRPr="00E81600" w:rsidRDefault="00B92E69" w:rsidP="003F6F85">
      <w:pPr>
        <w:pStyle w:val="IntenseQuote"/>
      </w:pPr>
      <w:r w:rsidRPr="00E81600">
        <w:t>‘Palliative care needs to have a community feel, rather than being sterile like an intensive care unit. It should be able to provide entertainment, spirituality, religion and culturally-appropriate food’ —Indian community member</w:t>
      </w:r>
    </w:p>
    <w:p w14:paraId="33D12548" w14:textId="1A02A632" w:rsidR="00B92E69" w:rsidRPr="00E81600" w:rsidRDefault="00BF366D" w:rsidP="00B92E69">
      <w:pPr>
        <w:pStyle w:val="Paragraph"/>
        <w:rPr>
          <w:lang w:eastAsia="en-AU"/>
        </w:rPr>
      </w:pPr>
      <w:r w:rsidRPr="00E81600">
        <w:rPr>
          <w:lang w:eastAsia="en-AU"/>
        </w:rPr>
        <w:br w:type="column"/>
      </w:r>
      <w:r w:rsidR="00B92E69" w:rsidRPr="00E81600">
        <w:rPr>
          <w:lang w:eastAsia="en-AU"/>
        </w:rPr>
        <w:lastRenderedPageBreak/>
        <w:t xml:space="preserve">For individual health care providers, a key enabler of </w:t>
      </w:r>
      <w:proofErr w:type="gramStart"/>
      <w:r w:rsidR="00B92E69" w:rsidRPr="00E81600">
        <w:rPr>
          <w:rStyle w:val="Bold"/>
        </w:rPr>
        <w:t>culturally-sensitive</w:t>
      </w:r>
      <w:proofErr w:type="gramEnd"/>
      <w:r w:rsidR="00B92E69" w:rsidRPr="00E81600">
        <w:rPr>
          <w:rStyle w:val="Bold"/>
        </w:rPr>
        <w:t xml:space="preserve"> care</w:t>
      </w:r>
      <w:r w:rsidR="00B92E69" w:rsidRPr="00E81600">
        <w:rPr>
          <w:lang w:eastAsia="en-AU"/>
        </w:rPr>
        <w:t xml:space="preserve"> is likely to include language and communication considerations</w:t>
      </w:r>
      <w:r w:rsidR="00782286" w:rsidRPr="00E81600">
        <w:rPr>
          <w:lang w:eastAsia="en-AU"/>
        </w:rPr>
        <w:t>,</w:t>
      </w:r>
      <w:r w:rsidR="00B92E69" w:rsidRPr="00E81600">
        <w:rPr>
          <w:lang w:eastAsia="en-AU"/>
        </w:rPr>
        <w:t xml:space="preserve"> and identification of the appropriate decision-maker(s) within a family and cultural context.</w:t>
      </w:r>
    </w:p>
    <w:p w14:paraId="799017FD" w14:textId="25B28F57" w:rsidR="00B92E69" w:rsidRPr="00E81600" w:rsidRDefault="00B92E69" w:rsidP="00B92E69">
      <w:pPr>
        <w:pStyle w:val="Paragraph"/>
      </w:pPr>
      <w:r w:rsidRPr="00E81600">
        <w:t>‘</w:t>
      </w:r>
      <w:r w:rsidR="00782286" w:rsidRPr="00E81600">
        <w:t>C</w:t>
      </w:r>
      <w:r w:rsidRPr="00E81600">
        <w:t>ulturally-appropriate care’ is often suggested in the context of care for people from CALD backgrounds</w:t>
      </w:r>
      <w:r w:rsidR="00782286" w:rsidRPr="00E81600">
        <w:t xml:space="preserve">. However, </w:t>
      </w:r>
      <w:r w:rsidRPr="00E81600">
        <w:t>interpretation of th</w:t>
      </w:r>
      <w:r w:rsidR="00782286" w:rsidRPr="00E81600">
        <w:t>is</w:t>
      </w:r>
      <w:r w:rsidRPr="00E81600">
        <w:t xml:space="preserve"> term often ‘views culture as static and unchanging’, ‘fails to account for diversity within groups’, and leads to ‘stereotyping and a failure to identify the needs of the individual receiving care’</w:t>
      </w:r>
      <w:r w:rsidR="00E703CD" w:rsidRPr="00E81600">
        <w:t>.</w:t>
      </w:r>
      <w:r w:rsidR="00B82701" w:rsidRPr="00E81600">
        <w:fldChar w:fldCharType="begin" w:fldLock="1"/>
      </w:r>
      <w:r w:rsidR="00F14671" w:rsidRPr="00E81600">
        <w:instrText>ADDIN CSL_CITATION {"citationItems":[{"id":"ITEM-1","itemData":{"DOI":"10.1016/j.ijnurstu.2009.12.012","ISSN":"00207489","abstract":"Objectives: As part of a study that explored how midwives incorporate cultural sensitivity, into their practice, the literature was reviewed to ascertain how the concept of culture has been, defined and what recommendations have been made as to how to provide culturally appropriate care, to individuals from Indigenous and/or ethnic minority backgrounds. Design: A systematic review of the literature was undertaken. Data sources: Electronic databases including Medline, Cinahl, Socio-file and Expanded Academic Index, were accessed. Review methods: Several key search terms were used for example, midwife, midwives, midwifery, nurse, nurses, nursing, culture or cultural, diversity, sensitivity, competency and empowerment. The, results relating to midwifery were few; therefore 'nursing' was included which increased the amount, of material. References that were deemed useful from bibliographies of relevant texts and journal, articles were included. The inclusion criteria were articles that provided information about culture, and/or the culturally appropriate care of individuals from Indigenous and/or ethnically, culturally and, linguistically diverse backgrounds. Materials reviewed for this paper satisfied the inclusion criteria. Results: There are two main approaches to culture; the first focuses on the cognitive aspects of culture, the 'values, beliefs and traditions' of a particular group, identified by language or location such as, 'Chinese women' or 'Arabic speaking women'. This approach views culture as static and unchanging, and fails to account for diversity within groups. The second approach incorporates culture within a wider, structural framework, focusing on social position to explain health status rather than on individual behaviours and beliefs. It includes perspectives on the impact of the colonial process on the ongoing relationships of Indigenous and non-Indigenous people and how this affects health and health care. Conclusion: Most of the literature focuses on the cognitive aspects of culture and recommends learning about the culture of specific groups which is presumed to apply to everyone. This generic approach can, lead to stereotyping and a failure to identify the needs of the individual receiving care. The concept of, cultural safety derived from the second approach to culture and practice has potential but evidence to show how it is being incorporated into practice is lacking and health professionals appear to be unclear about its meanin…","author":[{"dropping-particle":"","family":"Williamson","given":"Moira","non-dropping-particle":"","parse-names":false,"suffix":""},{"dropping-particle":"","family":"Harrison","given":"Lindsey","non-dropping-particle":"","parse-names":false,"suffix":""}],"container-title":"International Journal of Nursing Studies","id":"ITEM-1","issue":"6","issued":{"date-parts":[["2010"]]},"page":"761-769","publisher":"Elsevier Ltd","title":"Providing culturally appropriate care: A literature review","type":"article-journal","volume":"47"},"locator":"761","uris":["http://www.mendeley.com/documents/?uuid=db27d969-a7a0-439e-93a0-f2cd0e1f30ba"]}],"mendeley":{"formattedCitation":"&lt;sup&gt;9&lt;/sup&gt;","plainTextFormattedCitation":"9","previouslyFormattedCitation":"&lt;sup&gt;9&lt;/sup&gt;"},"properties":{"noteIndex":0},"schema":"https://github.com/citation-style-language/schema/raw/master/csl-citation.json"}</w:instrText>
      </w:r>
      <w:r w:rsidR="00B82701" w:rsidRPr="00E81600">
        <w:fldChar w:fldCharType="separate"/>
      </w:r>
      <w:r w:rsidR="00E703CD" w:rsidRPr="00E81600">
        <w:rPr>
          <w:vertAlign w:val="superscript"/>
        </w:rPr>
        <w:t>9</w:t>
      </w:r>
      <w:r w:rsidR="00B82701" w:rsidRPr="00E81600">
        <w:fldChar w:fldCharType="end"/>
      </w:r>
      <w:r w:rsidRPr="00E81600">
        <w:t xml:space="preserve"> Person-centred care for those from CALD communities should be culturally-appropriate, but exactly what this means will vary between communities and individuals.</w:t>
      </w:r>
    </w:p>
    <w:p w14:paraId="07B6D7DE" w14:textId="42093C43" w:rsidR="00B92E69" w:rsidRPr="00E81600" w:rsidRDefault="00B92E69" w:rsidP="00B92E69">
      <w:pPr>
        <w:pStyle w:val="Paragraph"/>
        <w:rPr>
          <w:lang w:eastAsia="en-AU"/>
        </w:rPr>
      </w:pPr>
      <w:r w:rsidRPr="00E81600">
        <w:rPr>
          <w:lang w:eastAsia="en-AU"/>
        </w:rPr>
        <w:t xml:space="preserve">Improving services’ cultural competence may involve </w:t>
      </w:r>
      <w:r w:rsidRPr="00E81600">
        <w:rPr>
          <w:rStyle w:val="Bold"/>
        </w:rPr>
        <w:t>education and training</w:t>
      </w:r>
      <w:r w:rsidRPr="00E81600">
        <w:rPr>
          <w:lang w:eastAsia="en-AU"/>
        </w:rPr>
        <w:t xml:space="preserve"> for staff, and/or </w:t>
      </w:r>
      <w:r w:rsidRPr="00E81600">
        <w:rPr>
          <w:rStyle w:val="Bold"/>
        </w:rPr>
        <w:t>recruitment of staff from CALD backgrounds</w:t>
      </w:r>
      <w:r w:rsidRPr="00E81600">
        <w:rPr>
          <w:lang w:eastAsia="en-AU"/>
        </w:rPr>
        <w:t xml:space="preserve">. In </w:t>
      </w:r>
      <w:proofErr w:type="gramStart"/>
      <w:r w:rsidRPr="00E81600">
        <w:rPr>
          <w:lang w:eastAsia="en-AU"/>
        </w:rPr>
        <w:t>some</w:t>
      </w:r>
      <w:proofErr w:type="gramEnd"/>
      <w:r w:rsidRPr="00E81600">
        <w:rPr>
          <w:lang w:eastAsia="en-AU"/>
        </w:rPr>
        <w:t xml:space="preserve"> cases, it was suggested that a more diverse workforce may enable health professionals and consumers to be ‘matched’ to facilitate cultural understanding. Alternatively, ‘diversity officers’—or designated diversity champions—may be specifically tasked with assisting CALD individuals and their families </w:t>
      </w:r>
      <w:r w:rsidR="00662784" w:rsidRPr="00E81600">
        <w:rPr>
          <w:lang w:eastAsia="en-AU"/>
        </w:rPr>
        <w:t>to</w:t>
      </w:r>
      <w:r w:rsidRPr="00E81600">
        <w:rPr>
          <w:lang w:eastAsia="en-AU"/>
        </w:rPr>
        <w:t xml:space="preserve"> understand options and communicat</w:t>
      </w:r>
      <w:r w:rsidR="00662784" w:rsidRPr="00E81600">
        <w:rPr>
          <w:lang w:eastAsia="en-AU"/>
        </w:rPr>
        <w:t>e</w:t>
      </w:r>
      <w:r w:rsidRPr="00E81600">
        <w:rPr>
          <w:lang w:eastAsia="en-AU"/>
        </w:rPr>
        <w:t xml:space="preserve"> preferences. Even </w:t>
      </w:r>
      <w:r w:rsidRPr="00E81600">
        <w:rPr>
          <w:rStyle w:val="Bold"/>
        </w:rPr>
        <w:t>promoting an understanding among staff regarding their own cultural perspectives and biases</w:t>
      </w:r>
      <w:r w:rsidRPr="00E81600">
        <w:rPr>
          <w:lang w:eastAsia="en-AU"/>
        </w:rPr>
        <w:t xml:space="preserve"> may be helpful in promoting </w:t>
      </w:r>
      <w:proofErr w:type="gramStart"/>
      <w:r w:rsidRPr="00E81600">
        <w:rPr>
          <w:lang w:eastAsia="en-AU"/>
        </w:rPr>
        <w:t>culturally-sensitive</w:t>
      </w:r>
      <w:proofErr w:type="gramEnd"/>
      <w:r w:rsidRPr="00E81600">
        <w:rPr>
          <w:lang w:eastAsia="en-AU"/>
        </w:rPr>
        <w:t xml:space="preserve"> care.</w:t>
      </w:r>
    </w:p>
    <w:p w14:paraId="0692D51E" w14:textId="2FC89ED1" w:rsidR="00CF2A30" w:rsidRPr="00E81600" w:rsidRDefault="00CF2A30" w:rsidP="00B92E69">
      <w:pPr>
        <w:pStyle w:val="Paragraph"/>
        <w:rPr>
          <w:lang w:eastAsia="en-AU"/>
        </w:rPr>
      </w:pPr>
      <w:r w:rsidRPr="00E81600">
        <w:rPr>
          <w:lang w:eastAsia="en-AU"/>
        </w:rPr>
        <w:t>Partners in Culturally Appropriate Care (PICAC) provides information, training and resources for the aged care that is likely to have relevance to the palliative care context</w:t>
      </w:r>
      <w:r w:rsidR="00173929" w:rsidRPr="00E81600">
        <w:rPr>
          <w:lang w:eastAsia="en-AU"/>
        </w:rPr>
        <w:t>,</w:t>
      </w:r>
      <w:r w:rsidRPr="00E81600">
        <w:rPr>
          <w:lang w:eastAsia="en-AU"/>
        </w:rPr>
        <w:fldChar w:fldCharType="begin" w:fldLock="1"/>
      </w:r>
      <w:r w:rsidR="00E703CD" w:rsidRPr="00E81600">
        <w:rPr>
          <w:lang w:eastAsia="en-AU"/>
        </w:rPr>
        <w:instrText>ADDIN CSL_CITATION {"citationItems":[{"id":"ITEM-1","itemData":{"URL":"https://agedcare.health.gov.au/older-people-their-families-and-carers/people-from-diverse-backgrounds","accessed":{"date-parts":[["2018","4","18"]]},"author":[{"dropping-particle":"","family":"Australian Government Department of Health","given":"","non-dropping-particle":"","parse-names":false,"suffix":""}],"id":"ITEM-1","issued":{"date-parts":[["2018"]]},"title":"People from diverse backgrounds","type":"webpage"},"uris":["http://www.mendeley.com/documents/?uuid=29435b3c-0248-4b27-a9b7-f0ae1dbe5d54"]}],"mendeley":{"formattedCitation":"&lt;sup&gt;10&lt;/sup&gt;","plainTextFormattedCitation":"10","previouslyFormattedCitation":"&lt;sup&gt;10&lt;/sup&gt;"},"properties":{"noteIndex":0},"schema":"https://github.com/citation-style-language/schema/raw/master/csl-citation.json"}</w:instrText>
      </w:r>
      <w:r w:rsidRPr="00E81600">
        <w:rPr>
          <w:lang w:eastAsia="en-AU"/>
        </w:rPr>
        <w:fldChar w:fldCharType="separate"/>
      </w:r>
      <w:r w:rsidR="00B714F5" w:rsidRPr="00E81600">
        <w:rPr>
          <w:vertAlign w:val="superscript"/>
          <w:lang w:eastAsia="en-AU"/>
        </w:rPr>
        <w:t>10</w:t>
      </w:r>
      <w:r w:rsidRPr="00E81600">
        <w:rPr>
          <w:lang w:eastAsia="en-AU"/>
        </w:rPr>
        <w:fldChar w:fldCharType="end"/>
      </w:r>
      <w:r w:rsidRPr="00E81600">
        <w:rPr>
          <w:lang w:eastAsia="en-AU"/>
        </w:rPr>
        <w:t xml:space="preserve"> as well as a summary of cultural attitudes towards palliative care and end-of-life considerations for a large number of cultural groups</w:t>
      </w:r>
      <w:r w:rsidR="00173929" w:rsidRPr="00E81600">
        <w:rPr>
          <w:lang w:eastAsia="en-AU"/>
        </w:rPr>
        <w:t>.</w:t>
      </w:r>
      <w:r w:rsidRPr="00E81600">
        <w:rPr>
          <w:lang w:eastAsia="en-AU"/>
        </w:rPr>
        <w:fldChar w:fldCharType="begin" w:fldLock="1"/>
      </w:r>
      <w:r w:rsidR="00E703CD" w:rsidRPr="00E81600">
        <w:rPr>
          <w:lang w:eastAsia="en-AU"/>
        </w:rPr>
        <w:instrText>ADDIN CSL_CITATION {"citationItems":[{"id":"ITEM-1","itemData":{"ISBN":"9780646962238","author":[{"dropping-particle":"","family":"PICAC NSW &amp; ACT","given":"","non-dropping-particle":"","parse-names":false,"suffix":""}],"edition":"3","id":"ITEM-1","issued":{"date-parts":[["2016"]]},"publisher":"Partners in Culturally Appropriate Care (PICAC) NSW &amp; ACT","title":"Bridging cultures: A guide to the diverse cultures in Australia for aged care service providers","type":"book"},"uris":["http://www.mendeley.com/documents/?uuid=d4c3b894-4acc-437e-bf21-a08d138a263e"]}],"mendeley":{"formattedCitation":"&lt;sup&gt;11&lt;/sup&gt;","plainTextFormattedCitation":"11","previouslyFormattedCitation":"&lt;sup&gt;11&lt;/sup&gt;"},"properties":{"noteIndex":0},"schema":"https://github.com/citation-style-language/schema/raw/master/csl-citation.json"}</w:instrText>
      </w:r>
      <w:r w:rsidRPr="00E81600">
        <w:rPr>
          <w:lang w:eastAsia="en-AU"/>
        </w:rPr>
        <w:fldChar w:fldCharType="separate"/>
      </w:r>
      <w:r w:rsidR="00B714F5" w:rsidRPr="00E81600">
        <w:rPr>
          <w:vertAlign w:val="superscript"/>
          <w:lang w:eastAsia="en-AU"/>
        </w:rPr>
        <w:t>11</w:t>
      </w:r>
      <w:r w:rsidRPr="00E81600">
        <w:rPr>
          <w:lang w:eastAsia="en-AU"/>
        </w:rPr>
        <w:fldChar w:fldCharType="end"/>
      </w:r>
    </w:p>
    <w:p w14:paraId="0C842470" w14:textId="50F3463F" w:rsidR="00B92E69" w:rsidRPr="00E81600" w:rsidRDefault="00B92E69" w:rsidP="00B92E69">
      <w:pPr>
        <w:pStyle w:val="Paragraph"/>
      </w:pPr>
      <w:r w:rsidRPr="00E81600">
        <w:rPr>
          <w:lang w:eastAsia="en-AU"/>
        </w:rPr>
        <w:t xml:space="preserve">Identifying a person’s preferences and beliefs—early where possible—can facilitate appropriate referrals and provision of collaborative and culturally-sensitive services. In </w:t>
      </w:r>
      <w:proofErr w:type="gramStart"/>
      <w:r w:rsidRPr="00E81600">
        <w:rPr>
          <w:lang w:eastAsia="en-AU"/>
        </w:rPr>
        <w:t>many</w:t>
      </w:r>
      <w:proofErr w:type="gramEnd"/>
      <w:r w:rsidRPr="00E81600">
        <w:rPr>
          <w:lang w:eastAsia="en-AU"/>
        </w:rPr>
        <w:t xml:space="preserve"> cases, the trusted relationships existing between CALD people and their</w:t>
      </w:r>
      <w:r w:rsidR="00662784" w:rsidRPr="00E81600">
        <w:rPr>
          <w:lang w:eastAsia="en-AU"/>
        </w:rPr>
        <w:t xml:space="preserve"> general practitioners</w:t>
      </w:r>
      <w:r w:rsidRPr="00E81600">
        <w:rPr>
          <w:lang w:eastAsia="en-AU"/>
        </w:rPr>
        <w:t xml:space="preserve"> </w:t>
      </w:r>
      <w:r w:rsidR="00662784" w:rsidRPr="00E81600">
        <w:rPr>
          <w:lang w:eastAsia="en-AU"/>
        </w:rPr>
        <w:t>(</w:t>
      </w:r>
      <w:r w:rsidRPr="00E81600">
        <w:rPr>
          <w:lang w:eastAsia="en-AU"/>
        </w:rPr>
        <w:t>GPs</w:t>
      </w:r>
      <w:r w:rsidR="00662784" w:rsidRPr="00E81600">
        <w:rPr>
          <w:lang w:eastAsia="en-AU"/>
        </w:rPr>
        <w:t>)</w:t>
      </w:r>
      <w:r w:rsidRPr="00E81600">
        <w:rPr>
          <w:lang w:eastAsia="en-AU"/>
        </w:rPr>
        <w:t xml:space="preserve"> made primary care a particularly important setting for the management and delivery of palliative care. Strengthening awareness of palliative care and </w:t>
      </w:r>
      <w:r w:rsidRPr="00E81600">
        <w:rPr>
          <w:rStyle w:val="Bold"/>
        </w:rPr>
        <w:t>networks between primary care and palliative care services</w:t>
      </w:r>
      <w:r w:rsidRPr="00E81600">
        <w:rPr>
          <w:lang w:eastAsia="en-AU"/>
        </w:rPr>
        <w:t xml:space="preserve"> may therefore be a key opportunity to improve access to palliative care. More broadly, appropriate</w:t>
      </w:r>
      <w:r w:rsidRPr="00E81600">
        <w:rPr>
          <w:rStyle w:val="Bold"/>
        </w:rPr>
        <w:t xml:space="preserve"> therapeutic alliances</w:t>
      </w:r>
      <w:r w:rsidRPr="00E81600">
        <w:rPr>
          <w:lang w:eastAsia="en-AU"/>
        </w:rPr>
        <w:t xml:space="preserve"> (e.g. between palliative care services and other health professionals) are likely </w:t>
      </w:r>
      <w:r w:rsidR="00662784" w:rsidRPr="00E81600">
        <w:rPr>
          <w:lang w:eastAsia="en-AU"/>
        </w:rPr>
        <w:t xml:space="preserve">to </w:t>
      </w:r>
      <w:r w:rsidRPr="00E81600">
        <w:rPr>
          <w:lang w:eastAsia="en-AU"/>
        </w:rPr>
        <w:t>play key roles in referral and support for CALD people in need of palliative care.</w:t>
      </w:r>
    </w:p>
    <w:p w14:paraId="4476866C" w14:textId="0D7DB86E" w:rsidR="00B92E69" w:rsidRPr="00E81600" w:rsidRDefault="00B92E69" w:rsidP="00B92E69">
      <w:pPr>
        <w:pStyle w:val="Paragraph"/>
        <w:rPr>
          <w:lang w:eastAsia="en-AU"/>
        </w:rPr>
      </w:pPr>
      <w:r w:rsidRPr="00E81600">
        <w:rPr>
          <w:lang w:eastAsia="en-AU"/>
        </w:rPr>
        <w:t xml:space="preserve">As for other under-served population groups, </w:t>
      </w:r>
      <w:r w:rsidRPr="00E81600">
        <w:rPr>
          <w:rStyle w:val="Bold"/>
        </w:rPr>
        <w:t>patient navigators</w:t>
      </w:r>
      <w:r w:rsidRPr="00E81600">
        <w:rPr>
          <w:lang w:eastAsia="en-AU"/>
        </w:rPr>
        <w:t xml:space="preserve"> have been described in the literature as a means to assist CALD people in navigating health care—including palliative care</w:t>
      </w:r>
      <w:r w:rsidR="00173929" w:rsidRPr="00E81600">
        <w:rPr>
          <w:lang w:eastAsia="en-AU"/>
        </w:rPr>
        <w:t>.</w:t>
      </w:r>
      <w:r w:rsidRPr="00E81600">
        <w:rPr>
          <w:lang w:eastAsia="en-AU"/>
        </w:rPr>
        <w:fldChar w:fldCharType="begin" w:fldLock="1"/>
      </w:r>
      <w:r w:rsidR="00E703CD" w:rsidRPr="00E81600">
        <w:rPr>
          <w:lang w:eastAsia="en-AU"/>
        </w:rPr>
        <w:instrText>ADDIN CSL_CITATION {"citationItems":[{"id":"ITEM-1","itemData":{"DOI":"10.1089/jpm.2007.0070","ISBN":"1557-7740","ISSN":"1096-6218","PMID":"17985954","abstract":"There is growing acceptance and increasing application of patient navigation in the care of underserved populations. Navigators (also called Promotoras, Comadres, Ambassadors, community health workers, lay health workers) work with patients and families to empower them to overcome barriers in the health care system and enjoy better health and health care. The roles of a patient navigator vary across programs but usually include some degree of case management, patient education, social work, and advocacy. However, to the best of our knowledge, patient navigators have not been utilized in palliative care. In this paper we describe patient navigation in the traditional medical model and then illustrate how the patient navigator model applies to palliative care, using as an example our recently funded project to demonstrate the feasibility of a patient navigator to improve end of life outcomes for seriously ill Latinos. The time to consider culturally competent strategies to address health disparities in end-of-life care is now. We should rebuild the trust of patients, families, and communities in the health care system through individualized care that increases their capacity to take charge and obtain the best possible care. The patient navigator has the distinct potential to facilitate achievement of this goal. (PsycINFO Database Record (c) 2012 APA, all rights reserved)","author":[{"dropping-particle":"","family":"Fischer","given":"Stacy M","non-dropping-particle":"","parse-names":false,"suffix":""},{"dropping-particle":"","family":"Sauaia","given":"Angela","non-dropping-particle":"","parse-names":false,"suffix":""},{"dropping-particle":"","family":"Kutner","given":"Jean S","non-dropping-particle":"","parse-names":false,"suffix":""}],"container-title":"Journal of palliative medicine","id":"ITEM-1","issue":"5","issued":{"date-parts":[["2007"]]},"page":"1023-1028","title":"Patient navigation: A culturally competent strategy to address disparities in palliative care.","type":"article-journal","volume":"10"},"uris":["http://www.mendeley.com/documents/?uuid=6e012e02-9d3b-4ead-848f-f7afd983a95a"]}],"mendeley":{"formattedCitation":"&lt;sup&gt;12&lt;/sup&gt;","plainTextFormattedCitation":"12","previouslyFormattedCitation":"&lt;sup&gt;12&lt;/sup&gt;"},"properties":{"noteIndex":0},"schema":"https://github.com/citation-style-language/schema/raw/master/csl-citation.json"}</w:instrText>
      </w:r>
      <w:r w:rsidRPr="00E81600">
        <w:rPr>
          <w:lang w:eastAsia="en-AU"/>
        </w:rPr>
        <w:fldChar w:fldCharType="separate"/>
      </w:r>
      <w:r w:rsidR="00B714F5" w:rsidRPr="00E81600">
        <w:rPr>
          <w:vertAlign w:val="superscript"/>
          <w:lang w:eastAsia="en-AU"/>
        </w:rPr>
        <w:t>12</w:t>
      </w:r>
      <w:r w:rsidRPr="00E81600">
        <w:rPr>
          <w:lang w:eastAsia="en-AU"/>
        </w:rPr>
        <w:fldChar w:fldCharType="end"/>
      </w:r>
    </w:p>
    <w:p w14:paraId="120FBDBF" w14:textId="4EEF342B" w:rsidR="00B92E69" w:rsidRPr="00E81600" w:rsidRDefault="00B92E69" w:rsidP="00B92E69">
      <w:pPr>
        <w:pStyle w:val="Paragraph"/>
        <w:rPr>
          <w:lang w:eastAsia="en-AU"/>
        </w:rPr>
      </w:pPr>
      <w:r w:rsidRPr="00E81600">
        <w:rPr>
          <w:rStyle w:val="Bold"/>
          <w:b w:val="0"/>
          <w:bCs/>
        </w:rPr>
        <w:t xml:space="preserve">While </w:t>
      </w:r>
      <w:r w:rsidRPr="00E81600">
        <w:rPr>
          <w:rStyle w:val="Bold"/>
        </w:rPr>
        <w:t>translation and interpretation services</w:t>
      </w:r>
      <w:r w:rsidRPr="00E81600">
        <w:rPr>
          <w:lang w:eastAsia="en-AU"/>
        </w:rPr>
        <w:t xml:space="preserve"> are considered vital to assisting communication and decision-making with non-English speaking people, the issues described </w:t>
      </w:r>
      <w:r w:rsidR="004F5113" w:rsidRPr="00E81600">
        <w:rPr>
          <w:lang w:eastAsia="en-AU"/>
        </w:rPr>
        <w:t xml:space="preserve">on </w:t>
      </w:r>
      <w:r w:rsidR="004F5113" w:rsidRPr="00E81600">
        <w:rPr>
          <w:i/>
          <w:lang w:eastAsia="en-AU"/>
        </w:rPr>
        <w:t>page 10</w:t>
      </w:r>
      <w:r w:rsidRPr="00E81600">
        <w:rPr>
          <w:lang w:eastAsia="en-AU"/>
        </w:rPr>
        <w:t xml:space="preserve"> highlight the </w:t>
      </w:r>
      <w:proofErr w:type="gramStart"/>
      <w:r w:rsidRPr="00E81600">
        <w:rPr>
          <w:lang w:eastAsia="en-AU"/>
        </w:rPr>
        <w:t>many</w:t>
      </w:r>
      <w:proofErr w:type="gramEnd"/>
      <w:r w:rsidRPr="00E81600">
        <w:rPr>
          <w:lang w:eastAsia="en-AU"/>
        </w:rPr>
        <w:t xml:space="preserve"> challenges. Education and training for interpreters (in palliative care concepts and terms) may be a useful strategy for improving communication between service providers and CALD people, </w:t>
      </w:r>
      <w:proofErr w:type="gramStart"/>
      <w:r w:rsidRPr="00E81600">
        <w:rPr>
          <w:lang w:eastAsia="en-AU"/>
        </w:rPr>
        <w:t>families</w:t>
      </w:r>
      <w:proofErr w:type="gramEnd"/>
      <w:r w:rsidRPr="00E81600">
        <w:rPr>
          <w:lang w:eastAsia="en-AU"/>
        </w:rPr>
        <w:t xml:space="preserve"> and communities.</w:t>
      </w:r>
    </w:p>
    <w:p w14:paraId="31A20CC7" w14:textId="287947E6" w:rsidR="00FA4274" w:rsidRPr="00E81600" w:rsidRDefault="00E866BF" w:rsidP="00E866BF">
      <w:pPr>
        <w:pStyle w:val="Paragraph"/>
        <w:rPr>
          <w:color w:val="404040" w:themeColor="text1" w:themeTint="BF"/>
          <w:sz w:val="24"/>
        </w:rPr>
      </w:pPr>
      <w:r w:rsidRPr="00E81600">
        <w:rPr>
          <w:color w:val="404040" w:themeColor="text1" w:themeTint="BF"/>
          <w:sz w:val="24"/>
        </w:rPr>
        <w:t>‘</w:t>
      </w:r>
      <w:r w:rsidR="00870484" w:rsidRPr="00E81600">
        <w:rPr>
          <w:i/>
          <w:color w:val="404040" w:themeColor="text1" w:themeTint="BF"/>
          <w:sz w:val="24"/>
        </w:rPr>
        <w:t>We put on an evening workshop for interpreters</w:t>
      </w:r>
      <w:r w:rsidR="00A45596" w:rsidRPr="00E81600">
        <w:rPr>
          <w:i/>
          <w:color w:val="404040" w:themeColor="text1" w:themeTint="BF"/>
          <w:sz w:val="24"/>
        </w:rPr>
        <w:t xml:space="preserve"> to</w:t>
      </w:r>
      <w:r w:rsidR="00870484" w:rsidRPr="00E81600">
        <w:rPr>
          <w:i/>
          <w:color w:val="404040" w:themeColor="text1" w:themeTint="BF"/>
          <w:sz w:val="24"/>
        </w:rPr>
        <w:t xml:space="preserve"> talk about </w:t>
      </w:r>
      <w:r w:rsidRPr="00E81600">
        <w:rPr>
          <w:i/>
          <w:color w:val="404040" w:themeColor="text1" w:themeTint="BF"/>
          <w:sz w:val="24"/>
        </w:rPr>
        <w:t xml:space="preserve">cancer terms and </w:t>
      </w:r>
      <w:r w:rsidR="00870484" w:rsidRPr="00E81600">
        <w:rPr>
          <w:i/>
          <w:color w:val="404040" w:themeColor="text1" w:themeTint="BF"/>
          <w:sz w:val="24"/>
        </w:rPr>
        <w:t>palliative care</w:t>
      </w:r>
      <w:r w:rsidRPr="00E81600">
        <w:rPr>
          <w:i/>
          <w:color w:val="404040" w:themeColor="text1" w:themeTint="BF"/>
          <w:sz w:val="24"/>
        </w:rPr>
        <w:t xml:space="preserve"> concepts</w:t>
      </w:r>
      <w:r w:rsidR="00A45596" w:rsidRPr="00E81600">
        <w:rPr>
          <w:i/>
          <w:color w:val="404040" w:themeColor="text1" w:themeTint="BF"/>
          <w:sz w:val="24"/>
        </w:rPr>
        <w:t>. We had a great turnout</w:t>
      </w:r>
      <w:r w:rsidR="00FA4274" w:rsidRPr="00E81600">
        <w:rPr>
          <w:i/>
          <w:color w:val="404040" w:themeColor="text1" w:themeTint="BF"/>
          <w:sz w:val="24"/>
        </w:rPr>
        <w:t>, and t</w:t>
      </w:r>
      <w:r w:rsidR="00870484" w:rsidRPr="00E81600">
        <w:rPr>
          <w:i/>
          <w:color w:val="404040" w:themeColor="text1" w:themeTint="BF"/>
          <w:sz w:val="24"/>
        </w:rPr>
        <w:t xml:space="preserve">he group was </w:t>
      </w:r>
      <w:proofErr w:type="gramStart"/>
      <w:r w:rsidR="00870484" w:rsidRPr="00E81600">
        <w:rPr>
          <w:i/>
          <w:color w:val="404040" w:themeColor="text1" w:themeTint="BF"/>
          <w:sz w:val="24"/>
        </w:rPr>
        <w:t>very interested</w:t>
      </w:r>
      <w:proofErr w:type="gramEnd"/>
      <w:r w:rsidR="00870484" w:rsidRPr="00E81600">
        <w:rPr>
          <w:i/>
          <w:color w:val="404040" w:themeColor="text1" w:themeTint="BF"/>
          <w:sz w:val="24"/>
        </w:rPr>
        <w:t xml:space="preserve"> in how clinicians viewed </w:t>
      </w:r>
      <w:r w:rsidR="00A45596" w:rsidRPr="00E81600">
        <w:rPr>
          <w:i/>
          <w:color w:val="404040" w:themeColor="text1" w:themeTint="BF"/>
          <w:sz w:val="24"/>
        </w:rPr>
        <w:t xml:space="preserve">interpreting and </w:t>
      </w:r>
      <w:r w:rsidR="00870484" w:rsidRPr="00E81600">
        <w:rPr>
          <w:i/>
          <w:color w:val="404040" w:themeColor="text1" w:themeTint="BF"/>
          <w:sz w:val="24"/>
        </w:rPr>
        <w:t>i</w:t>
      </w:r>
      <w:r w:rsidR="00A45596" w:rsidRPr="00E81600">
        <w:rPr>
          <w:i/>
          <w:color w:val="404040" w:themeColor="text1" w:themeTint="BF"/>
          <w:sz w:val="24"/>
        </w:rPr>
        <w:t>nterpreters and</w:t>
      </w:r>
      <w:r w:rsidR="00870484" w:rsidRPr="00E81600">
        <w:rPr>
          <w:i/>
          <w:color w:val="404040" w:themeColor="text1" w:themeTint="BF"/>
          <w:sz w:val="24"/>
        </w:rPr>
        <w:t xml:space="preserve"> ways to improve patient care. </w:t>
      </w:r>
      <w:r w:rsidRPr="00E81600">
        <w:rPr>
          <w:i/>
          <w:color w:val="404040" w:themeColor="text1" w:themeTint="BF"/>
          <w:sz w:val="24"/>
        </w:rPr>
        <w:t xml:space="preserve">Attendees provided </w:t>
      </w:r>
      <w:r w:rsidRPr="00E81600">
        <w:rPr>
          <w:i/>
          <w:color w:val="404040" w:themeColor="text1" w:themeTint="BF"/>
          <w:sz w:val="24"/>
        </w:rPr>
        <w:lastRenderedPageBreak/>
        <w:t xml:space="preserve">insight into their own experiences of interpreting in challenging situations, and the lack of support they sometimes feel. We discussed ways to support them more, and they helped us understand how palliative care concepts are perceived in different languages and cultures’ </w:t>
      </w:r>
      <w:r w:rsidRPr="00E81600">
        <w:rPr>
          <w:i/>
          <w:color w:val="404040" w:themeColor="text1" w:themeTint="BF"/>
          <w:sz w:val="24"/>
        </w:rPr>
        <w:br/>
      </w:r>
      <w:r w:rsidR="00FA4274" w:rsidRPr="00E81600">
        <w:rPr>
          <w:i/>
          <w:color w:val="404040" w:themeColor="text1" w:themeTint="BF"/>
          <w:sz w:val="24"/>
        </w:rPr>
        <w:t>—Palliative medicine physician</w:t>
      </w:r>
    </w:p>
    <w:p w14:paraId="00EEFA11" w14:textId="70ADCA13" w:rsidR="00B92E69" w:rsidRPr="00E81600" w:rsidRDefault="00B92E69" w:rsidP="00B92E69">
      <w:pPr>
        <w:pStyle w:val="Paragraph"/>
        <w:rPr>
          <w:lang w:eastAsia="en-AU"/>
        </w:rPr>
      </w:pPr>
      <w:r w:rsidRPr="00E81600">
        <w:rPr>
          <w:lang w:eastAsia="en-AU"/>
        </w:rPr>
        <w:t>Given the lack of availability of professional interpreters in healthcare settings, and the sensitive nature of conversations regarding palliative and end-of-life care, the use of technology—including specific translation applications and videoconferencing—may help to provide better access for CALD individuals at the point of care</w:t>
      </w:r>
      <w:r w:rsidR="00662784" w:rsidRPr="00E81600">
        <w:rPr>
          <w:lang w:eastAsia="en-AU"/>
        </w:rPr>
        <w:t xml:space="preserve">. However, </w:t>
      </w:r>
      <w:r w:rsidRPr="00E81600">
        <w:rPr>
          <w:lang w:eastAsia="en-AU"/>
        </w:rPr>
        <w:t>such approaches are not well-developed or without challenges.</w:t>
      </w:r>
    </w:p>
    <w:p w14:paraId="6AFC220F" w14:textId="633946DD" w:rsidR="00B92E69" w:rsidRPr="00E81600" w:rsidRDefault="00B92E69" w:rsidP="003F6F85">
      <w:pPr>
        <w:pStyle w:val="Heading4"/>
        <w:rPr>
          <w:noProof w:val="0"/>
          <w:lang w:val="en-GB"/>
        </w:rPr>
      </w:pPr>
      <w:r w:rsidRPr="00E81600">
        <w:rPr>
          <w:noProof w:val="0"/>
          <w:lang w:val="en-GB"/>
        </w:rPr>
        <w:t>Integration and collaboration</w:t>
      </w:r>
    </w:p>
    <w:p w14:paraId="65B38904" w14:textId="0E4ED535" w:rsidR="00B92E69" w:rsidRPr="00E81600" w:rsidRDefault="00B92E69" w:rsidP="00B92E69">
      <w:pPr>
        <w:pStyle w:val="Paragraph"/>
        <w:rPr>
          <w:lang w:eastAsia="en-AU"/>
        </w:rPr>
      </w:pPr>
      <w:r w:rsidRPr="00E81600">
        <w:rPr>
          <w:lang w:eastAsia="en-AU"/>
        </w:rPr>
        <w:t>Around the country, relationships between palliative care peak bodies</w:t>
      </w:r>
      <w:r w:rsidR="00662784" w:rsidRPr="00E81600">
        <w:rPr>
          <w:lang w:eastAsia="en-AU"/>
        </w:rPr>
        <w:t>,</w:t>
      </w:r>
      <w:r w:rsidRPr="00E81600">
        <w:rPr>
          <w:lang w:eastAsia="en-AU"/>
        </w:rPr>
        <w:t xml:space="preserve"> providers and CALD communities are being explored and developed to improve understanding of</w:t>
      </w:r>
      <w:r w:rsidR="00662784" w:rsidRPr="00E81600">
        <w:rPr>
          <w:lang w:eastAsia="en-AU"/>
        </w:rPr>
        <w:t>,</w:t>
      </w:r>
      <w:r w:rsidRPr="00E81600">
        <w:rPr>
          <w:lang w:eastAsia="en-AU"/>
        </w:rPr>
        <w:t xml:space="preserve"> and access to</w:t>
      </w:r>
      <w:r w:rsidR="00662784" w:rsidRPr="00E81600">
        <w:rPr>
          <w:lang w:eastAsia="en-AU"/>
        </w:rPr>
        <w:t>,</w:t>
      </w:r>
      <w:r w:rsidRPr="00E81600">
        <w:rPr>
          <w:lang w:eastAsia="en-AU"/>
        </w:rPr>
        <w:t xml:space="preserve"> palliative care. These relationships and networks are raising awareness at the community level and improving the capacity of service providers to deliver </w:t>
      </w:r>
      <w:proofErr w:type="gramStart"/>
      <w:r w:rsidRPr="00E81600">
        <w:rPr>
          <w:lang w:eastAsia="en-AU"/>
        </w:rPr>
        <w:t>culturally-appropriate</w:t>
      </w:r>
      <w:proofErr w:type="gramEnd"/>
      <w:r w:rsidRPr="00E81600">
        <w:rPr>
          <w:lang w:eastAsia="en-AU"/>
        </w:rPr>
        <w:t xml:space="preserve"> care. Relevant</w:t>
      </w:r>
      <w:r w:rsidRPr="00E81600">
        <w:rPr>
          <w:rStyle w:val="Bold"/>
        </w:rPr>
        <w:t xml:space="preserve"> networks </w:t>
      </w:r>
      <w:r w:rsidRPr="00E81600">
        <w:rPr>
          <w:lang w:eastAsia="en-AU"/>
        </w:rPr>
        <w:t xml:space="preserve">(e.g. involving palliative care services, </w:t>
      </w:r>
      <w:r w:rsidR="000E4AEB" w:rsidRPr="00E81600">
        <w:rPr>
          <w:lang w:eastAsia="en-AU"/>
        </w:rPr>
        <w:t>Primary Health Networks</w:t>
      </w:r>
      <w:r w:rsidRPr="00E81600">
        <w:rPr>
          <w:lang w:eastAsia="en-AU"/>
        </w:rPr>
        <w:t xml:space="preserve">, other services and community groups) have the potential to help build both community and sector capacity to improve access to </w:t>
      </w:r>
      <w:proofErr w:type="gramStart"/>
      <w:r w:rsidRPr="00E81600">
        <w:rPr>
          <w:lang w:eastAsia="en-AU"/>
        </w:rPr>
        <w:t>culturally-appropriate</w:t>
      </w:r>
      <w:proofErr w:type="gramEnd"/>
      <w:r w:rsidRPr="00E81600">
        <w:rPr>
          <w:lang w:eastAsia="en-AU"/>
        </w:rPr>
        <w:t xml:space="preserve"> palliative care.</w:t>
      </w:r>
    </w:p>
    <w:p w14:paraId="0F8F343A" w14:textId="10585144" w:rsidR="00B92E69" w:rsidRPr="00E81600" w:rsidRDefault="00BF366D" w:rsidP="00B92E69">
      <w:pPr>
        <w:pStyle w:val="Quote"/>
      </w:pPr>
      <w:r w:rsidRPr="00E81600">
        <w:t xml:space="preserve"> </w:t>
      </w:r>
      <w:r w:rsidR="00B92E69" w:rsidRPr="00E81600">
        <w:t>‘Improved access needs a comprehensive collaboration and an integrated approach from all involved’ —Stakeholder workshop participant</w:t>
      </w:r>
    </w:p>
    <w:p w14:paraId="7BE6907C" w14:textId="7753D56B" w:rsidR="00BF366D" w:rsidRPr="00E81600" w:rsidRDefault="00E703CD" w:rsidP="008D4654">
      <w:pPr>
        <w:pStyle w:val="Paragraph"/>
        <w:rPr>
          <w:lang w:eastAsia="en-AU"/>
        </w:rPr>
      </w:pPr>
      <w:r w:rsidRPr="00E81600">
        <w:rPr>
          <w:lang w:eastAsia="en-AU"/>
        </w:rPr>
        <w:br w:type="column"/>
      </w:r>
      <w:r w:rsidR="00B92E69" w:rsidRPr="00E81600">
        <w:rPr>
          <w:lang w:eastAsia="en-AU"/>
        </w:rPr>
        <w:t xml:space="preserve">With adequate support, </w:t>
      </w:r>
      <w:proofErr w:type="gramStart"/>
      <w:r w:rsidR="00B92E69" w:rsidRPr="00E81600">
        <w:rPr>
          <w:lang w:eastAsia="en-AU"/>
        </w:rPr>
        <w:t>many</w:t>
      </w:r>
      <w:proofErr w:type="gramEnd"/>
      <w:r w:rsidR="00B92E69" w:rsidRPr="00E81600">
        <w:rPr>
          <w:lang w:eastAsia="en-AU"/>
        </w:rPr>
        <w:t xml:space="preserve"> CALD communities are likely to have the capability and confidence to provide care using a palliative approach, with access to </w:t>
      </w:r>
      <w:r w:rsidR="00662784" w:rsidRPr="00E81600">
        <w:rPr>
          <w:lang w:eastAsia="en-AU"/>
        </w:rPr>
        <w:t>specialist</w:t>
      </w:r>
      <w:r w:rsidR="00B92E69" w:rsidRPr="00E81600">
        <w:rPr>
          <w:lang w:eastAsia="en-AU"/>
        </w:rPr>
        <w:t xml:space="preserve"> palliative care support when needed.</w:t>
      </w:r>
    </w:p>
    <w:p w14:paraId="631F49C4" w14:textId="03CDF45D" w:rsidR="00B5428A" w:rsidRPr="00E81600" w:rsidRDefault="00BF366D" w:rsidP="001E276E">
      <w:pPr>
        <w:pStyle w:val="IntenseQuote"/>
      </w:pPr>
      <w:r w:rsidRPr="00E81600">
        <w:t xml:space="preserve">‘If the networks aren’t in place it’s </w:t>
      </w:r>
      <w:proofErr w:type="gramStart"/>
      <w:r w:rsidRPr="00E81600">
        <w:t>very difficult</w:t>
      </w:r>
      <w:proofErr w:type="gramEnd"/>
      <w:r w:rsidRPr="00E81600">
        <w:t xml:space="preserve"> to integrate your service with where the client is at’ </w:t>
      </w:r>
      <w:r w:rsidR="006552F2" w:rsidRPr="00E81600">
        <w:br/>
      </w:r>
      <w:r w:rsidRPr="00E81600">
        <w:t>—Stakeholder workshop participant</w:t>
      </w:r>
    </w:p>
    <w:p w14:paraId="5741EB9E" w14:textId="77777777" w:rsidR="00B5428A" w:rsidRPr="00E81600" w:rsidRDefault="00B5428A" w:rsidP="008D4654">
      <w:pPr>
        <w:pStyle w:val="Paragraph"/>
        <w:sectPr w:rsidR="00B5428A" w:rsidRPr="00E81600" w:rsidSect="0087460A">
          <w:footnotePr>
            <w:numFmt w:val="lowerRoman"/>
          </w:footnotePr>
          <w:type w:val="continuous"/>
          <w:pgSz w:w="11901" w:h="16817"/>
          <w:pgMar w:top="1418" w:right="1418" w:bottom="1843" w:left="1843" w:header="709" w:footer="992" w:gutter="0"/>
          <w:cols w:num="2" w:space="567"/>
          <w:docGrid w:linePitch="360"/>
          <w15:footnoteColumns w:val="1"/>
        </w:sectPr>
      </w:pPr>
    </w:p>
    <w:bookmarkEnd w:id="32"/>
    <w:p w14:paraId="16F8EEEF" w14:textId="66509C74" w:rsidR="000D44AC" w:rsidRPr="00E81600" w:rsidRDefault="00D927CE" w:rsidP="00E55950">
      <w:pPr>
        <w:pStyle w:val="CaseStudy"/>
        <w:spacing w:before="0"/>
        <w:rPr>
          <w:noProof w:val="0"/>
        </w:rPr>
      </w:pPr>
      <w:r w:rsidRPr="00E81600">
        <w:lastRenderedPageBreak/>
        <mc:AlternateContent>
          <mc:Choice Requires="wps">
            <w:drawing>
              <wp:anchor distT="0" distB="0" distL="114300" distR="114300" simplePos="0" relativeHeight="251671552" behindDoc="1" locked="0" layoutInCell="1" allowOverlap="1" wp14:anchorId="7760B769" wp14:editId="58EC9855">
                <wp:simplePos x="0" y="0"/>
                <wp:positionH relativeFrom="page">
                  <wp:align>left</wp:align>
                </wp:positionH>
                <wp:positionV relativeFrom="page">
                  <wp:align>top</wp:align>
                </wp:positionV>
                <wp:extent cx="7560000" cy="10692000"/>
                <wp:effectExtent l="0" t="0" r="0" b="1905"/>
                <wp:wrapNone/>
                <wp:docPr id="3" name="Rectangle 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60000" cy="10692000"/>
                        </a:xfrm>
                        <a:prstGeom prst="rect">
                          <a:avLst/>
                        </a:prstGeom>
                        <a:solidFill>
                          <a:schemeClr val="accent1">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0BA7CE" id="Rectangle 3" o:spid="_x0000_s1026" style="position:absolute;margin-left:0;margin-top:0;width:595.3pt;height:841.9pt;z-index:-251644928;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q1NoAIAAMUFAAAOAAAAZHJzL2Uyb0RvYy54bWysVEtv2zAMvg/YfxB0X+2k7yBOEbToMKBr&#10;g7ZDz4osxQYkUZOUONmvHyU5btfHDsNycESK5Ed+Ijm92GpFNsL5FkxFRwclJcJwqFuzquiPx+sv&#10;Z5T4wEzNFBhR0Z3w9GL2+dO0sxMxhgZULRzBIMZPOlvRJgQ7KQrPG6GZPwArDF5KcJoFFN2qqB3r&#10;MLpWxbgsT4oOXG0dcOE9aq/yJZ2l+FIKHu6k9CIQVVHMLaSvS99l/BazKZusHLNNy/s02D9koVlr&#10;EHQIdcUCI2vXvgmlW+7AgwwHHHQBUrZcpBqwmlH5qpqHhlmRakFyvB1o8v8vLL/dLBxp64oeUmKY&#10;xie6R9KYWSlBDiM9nfUTtHqwC9dLHo+x1q10Ov5jFWSbKN0NlIptIByVp8cnJf4o4Xg3Kk/O8dES&#10;68Wzv3U+fBWgSTxU1CF+4pJtbnxATDTdm0Q4D6qtr1ulkhAbRVwqRzYMn5hxLkwYJXe11t+hzvqI&#10;2j82qrElsvpsr0aI1HIxUgL8A0SZCGUgguZ8oqaIzGQu0inslIh2ytwLiZRi9eOUyBD5bY6+YbXI&#10;6uMPc0kBY2SJ+EPsXOQHsXOWvX10FWkWBufyb4ll58EjIYMJg7NuDbj3AihkvkfO9nuSMjWRpSXU&#10;O2w4B3kSveXXLb76DfNhwRyOHrYKrpNwhx+poKso9CdKGnC/3tNHe5wIvKWkw1GuqP+5Zk5Qor4Z&#10;nJXz0dFRnP0kHB2fjlFwL2+WL2/MWl8CttIIF5fl6Rjtg9ofpQP9hFtnHlHxihmO2BXlwe2Fy5BX&#10;DO4tLubzZIbzblm4MQ+Wx+CR1djVj9sn5mzf+gHH5hb2Y88mryYg20ZPA/N1ANmm8Xjmtecbd0Vq&#10;4n6vxWX0Uk5Wz9t39hsAAP//AwBQSwMEFAAGAAgAAAAhABcoDOPdAAAABwEAAA8AAABkcnMvZG93&#10;bnJldi54bWxMj0FPwzAMhe9I/IfISNxYOhBVW5pOCIEQJ9hg2jVrTFvROFWStYVfj7cLXKxnPeu9&#10;z+Vqtr0Y0YfOkYLlIgGBVDvTUaPg4/3pKgMRoiaje0eo4BsDrKrzs1IXxk20xnETG8EhFAqtoI1x&#10;KKQMdYtWh4UbkNj7dN7qyKtvpPF64nDby+skSaXVHXFDqwd8aLH+2hysgvo1f/O78fZ5XFsaXtyU&#10;b38eo1KXF/P9HYiIc/w7hiM+o0PFTHt3IBNEr4Afiad59JZ5koLYs0qzmwxkVcr//NUvAAAA//8D&#10;AFBLAQItABQABgAIAAAAIQC2gziS/gAAAOEBAAATAAAAAAAAAAAAAAAAAAAAAABbQ29udGVudF9U&#10;eXBlc10ueG1sUEsBAi0AFAAGAAgAAAAhADj9If/WAAAAlAEAAAsAAAAAAAAAAAAAAAAALwEAAF9y&#10;ZWxzLy5yZWxzUEsBAi0AFAAGAAgAAAAhAIiWrU2gAgAAxQUAAA4AAAAAAAAAAAAAAAAALgIAAGRy&#10;cy9lMm9Eb2MueG1sUEsBAi0AFAAGAAgAAAAhABcoDOPdAAAABwEAAA8AAAAAAAAAAAAAAAAA+gQA&#10;AGRycy9kb3ducmV2LnhtbFBLBQYAAAAABAAEAPMAAAAEBgAAAAA=&#10;" fillcolor="#e2f4ff [660]" stroked="f" strokeweight="2pt">
                <w10:wrap anchorx="page" anchory="page"/>
              </v:rect>
            </w:pict>
          </mc:Fallback>
        </mc:AlternateContent>
      </w:r>
      <w:r w:rsidR="00504448" w:rsidRPr="00E81600">
        <w:rPr>
          <w:noProof w:val="0"/>
        </w:rPr>
        <w:t>Palliative Care Victoria—Culturally responsive palliative care strategy</w:t>
      </w:r>
    </w:p>
    <w:p w14:paraId="66F2F4D4" w14:textId="77777777" w:rsidR="00D927CE" w:rsidRPr="00E81600" w:rsidRDefault="00D927CE" w:rsidP="000D44AC">
      <w:pPr>
        <w:pStyle w:val="Intro"/>
        <w:rPr>
          <w:lang w:eastAsia="en-AU"/>
        </w:rPr>
        <w:sectPr w:rsidR="00D927CE" w:rsidRPr="00E81600" w:rsidSect="00167063">
          <w:footnotePr>
            <w:numFmt w:val="lowerRoman"/>
          </w:footnotePr>
          <w:pgSz w:w="11901" w:h="16817"/>
          <w:pgMar w:top="1134" w:right="1134" w:bottom="1134" w:left="1418" w:header="0" w:footer="0" w:gutter="0"/>
          <w:cols w:space="567"/>
          <w:docGrid w:linePitch="360"/>
          <w15:footnoteColumns w:val="1"/>
        </w:sectPr>
      </w:pPr>
    </w:p>
    <w:p w14:paraId="7BE861FE" w14:textId="225FF31E" w:rsidR="00CE1B2C" w:rsidRPr="00E81600" w:rsidRDefault="00CE1B2C" w:rsidP="00CE1B2C">
      <w:pPr>
        <w:pStyle w:val="Paragraph"/>
        <w:rPr>
          <w:lang w:eastAsia="en-AU"/>
        </w:rPr>
      </w:pPr>
      <w:r w:rsidRPr="00E81600">
        <w:rPr>
          <w:lang w:eastAsia="en-AU"/>
        </w:rPr>
        <w:t xml:space="preserve">Palliative Care Victoria (PCV) and the Ethnic Communities Council of Victoria (ECCV) hosted the first Victorian forum on palliative care </w:t>
      </w:r>
      <w:r w:rsidR="00B92D22" w:rsidRPr="00E81600">
        <w:rPr>
          <w:lang w:eastAsia="en-AU"/>
        </w:rPr>
        <w:t>for</w:t>
      </w:r>
      <w:r w:rsidRPr="00E81600">
        <w:rPr>
          <w:lang w:eastAsia="en-AU"/>
        </w:rPr>
        <w:t xml:space="preserve"> CALD communities in September 2010. A collaborative leadership group was formed later that year, leading to research and consultations that informed the development of the </w:t>
      </w:r>
      <w:r w:rsidRPr="00E81600">
        <w:rPr>
          <w:rStyle w:val="Italic"/>
        </w:rPr>
        <w:t>Culturally Responsive Palliative Care Strategy</w:t>
      </w:r>
      <w:r w:rsidRPr="00E81600">
        <w:rPr>
          <w:lang w:eastAsia="en-AU"/>
        </w:rPr>
        <w:t>.</w:t>
      </w:r>
      <w:r w:rsidR="00B92D22" w:rsidRPr="00E81600">
        <w:rPr>
          <w:lang w:eastAsia="en-AU"/>
        </w:rPr>
        <w:t xml:space="preserve"> </w:t>
      </w:r>
    </w:p>
    <w:p w14:paraId="1D04599E" w14:textId="77777777" w:rsidR="00CE1B2C" w:rsidRPr="00E81600" w:rsidRDefault="00CE1B2C" w:rsidP="00504448">
      <w:pPr>
        <w:pStyle w:val="ParagraphKeep"/>
        <w:rPr>
          <w:lang w:eastAsia="en-AU"/>
        </w:rPr>
      </w:pPr>
      <w:r w:rsidRPr="00E81600">
        <w:rPr>
          <w:lang w:eastAsia="en-AU"/>
        </w:rPr>
        <w:t>The goals of the strategy were to:</w:t>
      </w:r>
    </w:p>
    <w:p w14:paraId="4AEEBE1E" w14:textId="6A58A0AA" w:rsidR="00CE1B2C" w:rsidRPr="00E81600" w:rsidRDefault="00CE1B2C" w:rsidP="00382E6D">
      <w:pPr>
        <w:pStyle w:val="Bullet1"/>
      </w:pPr>
      <w:r w:rsidRPr="00E81600">
        <w:t>Increase knowledge about and use of palliative care services by people from CALD backgrounds with a life-limiting illness, and their families</w:t>
      </w:r>
    </w:p>
    <w:p w14:paraId="440055D2" w14:textId="77777777" w:rsidR="00CE1B2C" w:rsidRPr="00E81600" w:rsidRDefault="00CE1B2C" w:rsidP="00504448">
      <w:pPr>
        <w:pStyle w:val="BulletLast"/>
      </w:pPr>
      <w:r w:rsidRPr="00E81600">
        <w:t xml:space="preserve">Improve the capacity of palliative care services to provide </w:t>
      </w:r>
      <w:proofErr w:type="gramStart"/>
      <w:r w:rsidRPr="00E81600">
        <w:t>culturally-inclusive</w:t>
      </w:r>
      <w:proofErr w:type="gramEnd"/>
      <w:r w:rsidRPr="00E81600">
        <w:t xml:space="preserve"> and responsive services to people from CALD backgrounds.</w:t>
      </w:r>
    </w:p>
    <w:p w14:paraId="5BE939B8" w14:textId="77777777" w:rsidR="00CE1B2C" w:rsidRPr="00E81600" w:rsidRDefault="00CE1B2C" w:rsidP="00CE1B2C">
      <w:pPr>
        <w:pStyle w:val="Paragraph"/>
        <w:rPr>
          <w:lang w:eastAsia="en-AU"/>
        </w:rPr>
      </w:pPr>
      <w:r w:rsidRPr="00E81600">
        <w:rPr>
          <w:lang w:eastAsia="en-AU"/>
        </w:rPr>
        <w:t xml:space="preserve">Partners in the strategy included ECCV, the Multicultural Centre for Women’s Health, the Centre for Palliative Care, 24 ethnic community organisations, six community palliative care services and three regional palliative care consortia. Funding was provided through </w:t>
      </w:r>
      <w:proofErr w:type="gramStart"/>
      <w:r w:rsidRPr="00E81600">
        <w:rPr>
          <w:lang w:eastAsia="en-AU"/>
        </w:rPr>
        <w:t>numerous</w:t>
      </w:r>
      <w:proofErr w:type="gramEnd"/>
      <w:r w:rsidRPr="00E81600">
        <w:rPr>
          <w:lang w:eastAsia="en-AU"/>
        </w:rPr>
        <w:t xml:space="preserve"> sources, including the Victorian Government, PCV, and corporate and charitable philanthropic organisations.</w:t>
      </w:r>
    </w:p>
    <w:p w14:paraId="1D583F48" w14:textId="2B1D4E3A" w:rsidR="00CE1B2C" w:rsidRPr="00E81600" w:rsidRDefault="00CE1B2C" w:rsidP="00504448">
      <w:pPr>
        <w:pStyle w:val="ParagraphKeep"/>
        <w:rPr>
          <w:lang w:eastAsia="en-AU"/>
        </w:rPr>
      </w:pPr>
      <w:r w:rsidRPr="00E81600">
        <w:rPr>
          <w:lang w:eastAsia="en-AU"/>
        </w:rPr>
        <w:t>The strategy focused on capacity-building within CALD communities and the palliative care sector. In the community, work included:</w:t>
      </w:r>
    </w:p>
    <w:p w14:paraId="5D807529" w14:textId="41BB9B4D" w:rsidR="00CE1B2C" w:rsidRPr="00E81600" w:rsidRDefault="00CE1B2C" w:rsidP="00382E6D">
      <w:pPr>
        <w:pStyle w:val="Bullet1"/>
      </w:pPr>
      <w:r w:rsidRPr="00E81600">
        <w:t xml:space="preserve">Development of </w:t>
      </w:r>
      <w:hyperlink r:id="rId27" w:history="1">
        <w:r w:rsidRPr="00E81600">
          <w:rPr>
            <w:rStyle w:val="Hyperlink"/>
          </w:rPr>
          <w:t>bilingual information in 19 languages</w:t>
        </w:r>
      </w:hyperlink>
      <w:r w:rsidR="00B714F5" w:rsidRPr="00E81600">
        <w:t>,</w:t>
      </w:r>
      <w:r w:rsidR="00B92D22" w:rsidRPr="00E81600">
        <w:rPr>
          <w:rStyle w:val="FootnoteReference"/>
        </w:rPr>
        <w:footnoteReference w:id="1"/>
      </w:r>
      <w:r w:rsidRPr="00E81600">
        <w:t xml:space="preserve"> including printed material, electronic resources and podcasts</w:t>
      </w:r>
    </w:p>
    <w:p w14:paraId="241B9517" w14:textId="77777777" w:rsidR="00CE1B2C" w:rsidRPr="00E81600" w:rsidRDefault="00CE1B2C" w:rsidP="00382E6D">
      <w:pPr>
        <w:pStyle w:val="Bullet1"/>
      </w:pPr>
      <w:r w:rsidRPr="00E81600">
        <w:t>Distribution of more than 18,000 bilingual leaflets about palliative care</w:t>
      </w:r>
    </w:p>
    <w:p w14:paraId="51335C1C" w14:textId="77777777" w:rsidR="00CE1B2C" w:rsidRPr="00E81600" w:rsidRDefault="00CE1B2C" w:rsidP="00382E6D">
      <w:pPr>
        <w:pStyle w:val="Bullet1"/>
      </w:pPr>
      <w:r w:rsidRPr="00E81600">
        <w:t>Training of bilingual peer educators</w:t>
      </w:r>
    </w:p>
    <w:p w14:paraId="3A618653" w14:textId="77777777" w:rsidR="00CE1B2C" w:rsidRPr="00E81600" w:rsidRDefault="00CE1B2C" w:rsidP="00504448">
      <w:pPr>
        <w:pStyle w:val="BulletLast"/>
      </w:pPr>
      <w:r w:rsidRPr="00E81600">
        <w:t>Facilitation of information sessions in community languages.</w:t>
      </w:r>
    </w:p>
    <w:p w14:paraId="4A6AE40F" w14:textId="5541B030" w:rsidR="00CE1B2C" w:rsidRPr="00E81600" w:rsidRDefault="00CE1B2C" w:rsidP="00CE1B2C">
      <w:pPr>
        <w:pStyle w:val="Paragraph"/>
        <w:rPr>
          <w:lang w:eastAsia="en-AU"/>
        </w:rPr>
      </w:pPr>
      <w:r w:rsidRPr="00E81600">
        <w:rPr>
          <w:lang w:eastAsia="en-AU"/>
        </w:rPr>
        <w:t xml:space="preserve">Other outcomes include </w:t>
      </w:r>
      <w:hyperlink r:id="rId28" w:history="1">
        <w:r w:rsidRPr="00E81600">
          <w:rPr>
            <w:rStyle w:val="Hyperlink"/>
            <w:color w:val="auto"/>
          </w:rPr>
          <w:t>community profiles for ten CALD communities</w:t>
        </w:r>
      </w:hyperlink>
      <w:r w:rsidR="00B714F5" w:rsidRPr="00E81600">
        <w:t>,</w:t>
      </w:r>
      <w:r w:rsidR="00B92D22" w:rsidRPr="00E81600">
        <w:rPr>
          <w:rStyle w:val="FootnoteReference"/>
        </w:rPr>
        <w:footnoteReference w:id="2"/>
      </w:r>
      <w:r w:rsidRPr="00E81600">
        <w:t xml:space="preserve"> information sessions for staff and volunteers of CALD organisations and cultural</w:t>
      </w:r>
      <w:r w:rsidRPr="00E81600">
        <w:rPr>
          <w:lang w:eastAsia="en-AU"/>
        </w:rPr>
        <w:t xml:space="preserve"> training for palliative care clinicians across Victoria.</w:t>
      </w:r>
    </w:p>
    <w:p w14:paraId="01BBFF5A" w14:textId="77777777" w:rsidR="00CE1B2C" w:rsidRPr="00E81600" w:rsidRDefault="00CE1B2C" w:rsidP="00504448">
      <w:pPr>
        <w:pStyle w:val="ParagraphKeep"/>
        <w:rPr>
          <w:lang w:eastAsia="en-AU"/>
        </w:rPr>
      </w:pPr>
      <w:r w:rsidRPr="00E81600">
        <w:rPr>
          <w:lang w:eastAsia="en-AU"/>
        </w:rPr>
        <w:t>Recent initiatives include:</w:t>
      </w:r>
    </w:p>
    <w:p w14:paraId="243FC264" w14:textId="77777777" w:rsidR="00CE1B2C" w:rsidRPr="00E81600" w:rsidRDefault="00CE1B2C" w:rsidP="00382E6D">
      <w:pPr>
        <w:pStyle w:val="Bullet1"/>
      </w:pPr>
      <w:r w:rsidRPr="00E81600">
        <w:t>Building capacity of community volunteers to facilitate access to palliative care and bereavement support</w:t>
      </w:r>
    </w:p>
    <w:p w14:paraId="3D112DA1" w14:textId="77777777" w:rsidR="00CE1B2C" w:rsidRPr="00E81600" w:rsidRDefault="00CE1B2C" w:rsidP="00382E6D">
      <w:pPr>
        <w:pStyle w:val="Bullet1"/>
      </w:pPr>
      <w:r w:rsidRPr="00E81600">
        <w:t>Engaging diverse faith leaders in discussions about palliative care</w:t>
      </w:r>
    </w:p>
    <w:p w14:paraId="571045EA" w14:textId="77777777" w:rsidR="00CE1B2C" w:rsidRPr="00E81600" w:rsidRDefault="00CE1B2C" w:rsidP="00382E6D">
      <w:pPr>
        <w:pStyle w:val="Bullet1"/>
      </w:pPr>
      <w:r w:rsidRPr="00E81600">
        <w:t>Developing a new ‘Culture-Centred Care’ education workshop for clinicians in community health and aged care services</w:t>
      </w:r>
    </w:p>
    <w:p w14:paraId="5BC4BA50" w14:textId="54110BC3" w:rsidR="008D4654" w:rsidRPr="00E81600" w:rsidRDefault="00CE1B2C" w:rsidP="00475C1B">
      <w:pPr>
        <w:pStyle w:val="BulletLast"/>
      </w:pPr>
      <w:r w:rsidRPr="00E81600">
        <w:t xml:space="preserve">A </w:t>
      </w:r>
      <w:hyperlink r:id="rId29" w:history="1">
        <w:r w:rsidRPr="00E81600">
          <w:rPr>
            <w:rStyle w:val="Hyperlink"/>
          </w:rPr>
          <w:t>community awareness campaign</w:t>
        </w:r>
      </w:hyperlink>
      <w:r w:rsidR="00B714F5" w:rsidRPr="00E81600">
        <w:t>,</w:t>
      </w:r>
      <w:r w:rsidR="00B92D22" w:rsidRPr="00E81600">
        <w:rPr>
          <w:rStyle w:val="FootnoteReference"/>
        </w:rPr>
        <w:footnoteReference w:id="3"/>
      </w:r>
      <w:r w:rsidRPr="00E81600">
        <w:t xml:space="preserve"> launched by PCV, to increase community understanding of palliative care.</w:t>
      </w:r>
    </w:p>
    <w:p w14:paraId="6EE8886A" w14:textId="1E23FDF3" w:rsidR="00E55950" w:rsidRPr="00E81600" w:rsidRDefault="00E55950" w:rsidP="00E55950">
      <w:pPr>
        <w:pStyle w:val="Quote"/>
        <w:rPr>
          <w:lang w:eastAsia="en-AU"/>
        </w:rPr>
      </w:pPr>
      <w:r w:rsidRPr="00E81600">
        <w:t>‘</w:t>
      </w:r>
      <w:r w:rsidR="00A5659C" w:rsidRPr="00E81600">
        <w:t>We believe t</w:t>
      </w:r>
      <w:r w:rsidRPr="00E81600">
        <w:t>he vision and passion underpinning this long-term community-based collaboration—across sectors and cultures—has improved equity of access to culturally-inclusive and responsive palliative care services. By building trust and exploring ways of working together, we have built a sound basis for further work and developed a blueprint for achieving similar goals in other areas of health care’</w:t>
      </w:r>
    </w:p>
    <w:p w14:paraId="252C684E" w14:textId="77777777" w:rsidR="00D927CE" w:rsidRPr="00E81600" w:rsidRDefault="00D927CE" w:rsidP="008D4654">
      <w:pPr>
        <w:pStyle w:val="Paragraph"/>
        <w:sectPr w:rsidR="00D927CE" w:rsidRPr="00E81600" w:rsidSect="00167063">
          <w:footnotePr>
            <w:numFmt w:val="lowerRoman"/>
          </w:footnotePr>
          <w:type w:val="continuous"/>
          <w:pgSz w:w="11901" w:h="16817"/>
          <w:pgMar w:top="1134" w:right="1134" w:bottom="1134" w:left="1418" w:header="709" w:footer="992" w:gutter="0"/>
          <w:cols w:num="2" w:space="567"/>
          <w:docGrid w:linePitch="360"/>
          <w15:footnoteColumns w:val="1"/>
        </w:sectPr>
      </w:pPr>
    </w:p>
    <w:p w14:paraId="72023E7D" w14:textId="77777777" w:rsidR="00895898" w:rsidRPr="00E81600" w:rsidRDefault="00895898" w:rsidP="00C634CC">
      <w:pPr>
        <w:pStyle w:val="Heading2"/>
        <w:rPr>
          <w:noProof w:val="0"/>
          <w:lang w:val="en-GB"/>
        </w:rPr>
      </w:pPr>
      <w:bookmarkStart w:id="33" w:name="_Toc22838698"/>
      <w:r w:rsidRPr="00E81600">
        <w:rPr>
          <w:noProof w:val="0"/>
          <w:lang w:val="en-GB"/>
        </w:rPr>
        <w:lastRenderedPageBreak/>
        <w:t>Advance care planning</w:t>
      </w:r>
      <w:bookmarkEnd w:id="33"/>
    </w:p>
    <w:p w14:paraId="5B242956" w14:textId="77777777" w:rsidR="00895898" w:rsidRPr="00E81600" w:rsidRDefault="00895898" w:rsidP="00895898">
      <w:pPr>
        <w:pStyle w:val="Paragraph"/>
        <w:rPr>
          <w:lang w:eastAsia="en-AU"/>
        </w:rPr>
        <w:sectPr w:rsidR="00895898" w:rsidRPr="00E81600" w:rsidSect="0087460A">
          <w:footnotePr>
            <w:numFmt w:val="lowerRoman"/>
          </w:footnotePr>
          <w:pgSz w:w="11901" w:h="16817"/>
          <w:pgMar w:top="1418" w:right="1418" w:bottom="1843" w:left="1843" w:header="709" w:footer="992" w:gutter="0"/>
          <w:cols w:space="567"/>
          <w:docGrid w:linePitch="360"/>
          <w15:footnoteColumns w:val="1"/>
        </w:sectPr>
      </w:pPr>
    </w:p>
    <w:p w14:paraId="15529FB0" w14:textId="6D861179" w:rsidR="00895898" w:rsidRPr="00E81600" w:rsidRDefault="00895898" w:rsidP="009F3165">
      <w:pPr>
        <w:pStyle w:val="Boxed"/>
        <w:pBdr>
          <w:left w:val="single" w:sz="48" w:space="0" w:color="F2F2F2" w:themeColor="background1" w:themeShade="F2"/>
          <w:right w:val="none" w:sz="0" w:space="0" w:color="auto"/>
        </w:pBdr>
      </w:pPr>
      <w:r w:rsidRPr="00E81600">
        <w:t>The process of advance care planning involves conversations about future healthcare preferences between a competent person, healthcare providers and potential substitute decision-makers. The outcomes of the process can include the development of statutory or non-statutory advance care directives (ACDs), or other, less formal documentation of a person’s preferences and substitute decision-maker</w:t>
      </w:r>
      <w:bookmarkStart w:id="34" w:name="_Hlk11654329"/>
      <w:r w:rsidR="00173929" w:rsidRPr="00E81600">
        <w:t>.</w:t>
      </w:r>
      <w:r w:rsidR="00C634CC" w:rsidRPr="00E81600">
        <w:fldChar w:fldCharType="begin" w:fldLock="1"/>
      </w:r>
      <w:r w:rsidR="00E703CD" w:rsidRPr="00E81600">
        <w:instrText>ADDIN CSL_CITATION {"citationItems":[{"id":"ITEM-1","itemData":{"author":[{"dropping-particle":"","family":"Buck","given":"K","non-dropping-particle":"","parse-names":false,"suffix":""},{"dropping-particle":"","family":"Detering","given":"K","non-dropping-particle":"","parse-names":false,"suffix":""},{"dropping-particle":"","family":"Sellars","given":"K","non-dropping-particle":"","parse-names":false,"suffix":""},{"dropping-particle":"","family":"Ruseckaite","given":"R","non-dropping-particle":"","parse-names":false,"suffix":""},{"dropping-particle":"","family":"Kelly","given":"H","non-dropping-particle":"","parse-names":false,"suffix":""},{"dropping-particle":"","family":"Nolte","given":"L","non-dropping-particle":"","parse-names":false,"suffix":""}],"id":"ITEM-1","issued":{"date-parts":[["2017"]]},"publisher":"Advance Care Planning Australia, Austin Health","publisher-place":"Melbourne","title":"Prevalence of advance care planning documentation in Australian health and residential aged care services, Short Report","type":"book"},"uris":["http://www.mendeley.com/documents/?uuid=6ef97efa-1eba-49b1-8cee-d792fb660e37"]}],"mendeley":{"formattedCitation":"&lt;sup&gt;13&lt;/sup&gt;","plainTextFormattedCitation":"13","previouslyFormattedCitation":"&lt;sup&gt;13&lt;/sup&gt;"},"properties":{"noteIndex":0},"schema":"https://github.com/citation-style-language/schema/raw/master/csl-citation.json"}</w:instrText>
      </w:r>
      <w:r w:rsidR="00C634CC" w:rsidRPr="00E81600">
        <w:fldChar w:fldCharType="separate"/>
      </w:r>
      <w:r w:rsidR="00B714F5" w:rsidRPr="00E81600">
        <w:rPr>
          <w:vertAlign w:val="superscript"/>
        </w:rPr>
        <w:t>13</w:t>
      </w:r>
      <w:r w:rsidR="00C634CC" w:rsidRPr="00E81600">
        <w:fldChar w:fldCharType="end"/>
      </w:r>
      <w:bookmarkEnd w:id="34"/>
    </w:p>
    <w:p w14:paraId="71ED5FAA" w14:textId="6E5481D2" w:rsidR="00CE1B2C" w:rsidRPr="00E81600" w:rsidRDefault="00CE1B2C" w:rsidP="00CE1B2C">
      <w:pPr>
        <w:pStyle w:val="Paragraph"/>
        <w:rPr>
          <w:lang w:eastAsia="en-AU"/>
        </w:rPr>
      </w:pPr>
      <w:r w:rsidRPr="00E81600">
        <w:rPr>
          <w:lang w:eastAsia="en-AU"/>
        </w:rPr>
        <w:t>The literature suggests that CALD populations may be less likely than the general population to engage in advance care planning, and may reject the concept outright</w:t>
      </w:r>
      <w:r w:rsidR="00173929" w:rsidRPr="00E81600">
        <w:rPr>
          <w:lang w:eastAsia="en-AU"/>
        </w:rPr>
        <w:t>.</w:t>
      </w:r>
      <w:r w:rsidRPr="00E81600">
        <w:rPr>
          <w:lang w:eastAsia="en-AU"/>
        </w:rPr>
        <w:fldChar w:fldCharType="begin" w:fldLock="1"/>
      </w:r>
      <w:r w:rsidR="00E703CD" w:rsidRPr="00E81600">
        <w:rPr>
          <w:lang w:eastAsia="en-AU"/>
        </w:rPr>
        <w:instrText>ADDIN CSL_CITATION {"citationItems":[{"id":"ITEM-1","itemData":{"ISBN":"1043659609","author":[{"dropping-particle":"","family":"Johnstone","given":"Megan-jane","non-dropping-particle":"","parse-names":false,"suffix":""},{"dropping-particle":"","family":"Kanitsaki","given":"Olga","non-dropping-particle":"","parse-names":false,"suffix":""}],"container-title":"Journal of Transcultural Nursing","id":"ITEM-1","issue":"4","issued":{"date-parts":[["2009"]]},"page":"405-416","title":"Ethics and advance care planning in a culturally diverse society","type":"article-journal","volume":"20"},"uris":["http://www.mendeley.com/documents/?uuid=3a63e5c1-5524-413d-b9f7-d632176b4a5b"]}],"mendeley":{"formattedCitation":"&lt;sup&gt;14&lt;/sup&gt;","plainTextFormattedCitation":"14","previouslyFormattedCitation":"&lt;sup&gt;14&lt;/sup&gt;"},"properties":{"noteIndex":0},"schema":"https://github.com/citation-style-language/schema/raw/master/csl-citation.json"}</w:instrText>
      </w:r>
      <w:r w:rsidRPr="00E81600">
        <w:rPr>
          <w:lang w:eastAsia="en-AU"/>
        </w:rPr>
        <w:fldChar w:fldCharType="separate"/>
      </w:r>
      <w:r w:rsidR="00B714F5" w:rsidRPr="00E81600">
        <w:rPr>
          <w:vertAlign w:val="superscript"/>
          <w:lang w:eastAsia="en-AU"/>
        </w:rPr>
        <w:t>14</w:t>
      </w:r>
      <w:r w:rsidRPr="00E81600">
        <w:rPr>
          <w:lang w:eastAsia="en-AU"/>
        </w:rPr>
        <w:fldChar w:fldCharType="end"/>
      </w:r>
      <w:r w:rsidRPr="00E81600">
        <w:rPr>
          <w:lang w:eastAsia="en-AU"/>
        </w:rPr>
        <w:t xml:space="preserve"> However, due to the heterogeneity of CALD groups and individuals, many factors (e.g. age, illness type, income and education) can affect this likelihood, and published literature suggests that, among some communities, interest in and acceptance of the principles of advance care planning is high</w:t>
      </w:r>
      <w:r w:rsidR="00173929" w:rsidRPr="00E81600">
        <w:rPr>
          <w:lang w:eastAsia="en-AU"/>
        </w:rPr>
        <w:t>.</w:t>
      </w:r>
      <w:r w:rsidRPr="00E81600">
        <w:rPr>
          <w:lang w:eastAsia="en-AU"/>
        </w:rPr>
        <w:fldChar w:fldCharType="begin" w:fldLock="1"/>
      </w:r>
      <w:r w:rsidR="00E703CD" w:rsidRPr="00E81600">
        <w:rPr>
          <w:lang w:eastAsia="en-AU"/>
        </w:rPr>
        <w:instrText>ADDIN CSL_CITATION {"citationItems":[{"id":"ITEM-1","itemData":{"author":[{"dropping-particle":"","family":"Con","given":"A","non-dropping-particle":"","parse-names":false,"suffix":""}],"id":"ITEM-1","issued":{"date-parts":[["2008"]]},"publisher":"CIHR Cross-Cultural Palliative NET","publisher-place":"Vancouver","title":"Crosscultural considerations in promoting advance care planning in Canada","type":"book"},"uris":["http://www.mendeley.com/documents/?uuid=19050fa0-a8e2-4abf-ae23-8db5cf3efa0e"]},{"id":"ITEM-2","itemData":{"DOI":"10.1177/0164027510377310","ISBN":"0164-0275","ISSN":"01640275","PMID":"23625932","abstract":"This study examines completion of advance directives, highlighting ethnic differences between Korean and non-Hispanic White older adults in relation to health beliefs and knowledge. In this study, 217 community-dwelling older adults (112 Korean Americans and 105 non-Hispanic Whites) were interviewed using structured questionnaires. As compared to only 5.4% (n = 6) of Korean American older adults, more than half of non-Hispanic White older adults (59.2%, n = 61) had completed advance directives. Health beliefs, but not knowledge, significantly mediated the relationship between ethnicity and completion of advance directives; Korean Americans had lower levels of health beliefs toward advance care planning than non-Hispanic Whites, and this in turn led to relatively lower rates of completing advance directives. Thus, it is advised that health care practice needs to encompass older adults' health beliefs, which may be uniquely represented among different ethnic groups.","author":[{"dropping-particle":"","family":"Ko","given":"Eunjeong","non-dropping-particle":"","parse-names":false,"suffix":""},{"dropping-particle":"","family":"Lee","given":"Jaehoon","non-dropping-particle":"","parse-names":false,"suffix":""}],"container-title":"Research on Aging","id":"ITEM-2","issue":"5","issued":{"date-parts":[["2010"]]},"page":"618-644","title":"Completion of advance directives among Korean American and non-Hispanic white older adults","type":"article-journal","volume":"32"},"uris":["http://www.mendeley.com/documents/?uuid=412bf802-10bb-4a14-ac89-7e244929318e"]},{"id":"ITEM-3","itemData":{"DOI":"10.1186/s12904-016-0175-7","ISBN":"1472-684X (Electronic) 1472-684X (Linking)","ISSN":"1472684X","PMID":"28086861","abstract":"BACKGROUND Community-dwelling consumers of healthcare are increasing, many aging with life-limiting conditions and deteriorating cognition. However, few have had advance care planning discussions or completed documentation to ensure future care preferences are acted upon. This study examines the awareness, attitudes, and experiences of advance care planning amongst older people and unrelated offspring/caregivers of older people residing in the community. METHODS Qualitative descriptive research, which included focus groups with older people (55+ years) and older people's offspring/caregivers living in an Australian city and surrounding rural region. Data was analysed using an inductive and comparative approach. Sampling was both convenience and purposive. Participants responded to web-based, newsletter or email invitations from an agency, which aims to support healthcare consumers, a dementia support group, or community health centres in areas with high proportions of culturally and linguistically diverse community-dwellers. RESULTS Eight focus groups were attended by a homogenous sample of 15 older people and 27 offspring/caregivers, with 43% born overseas. The overarching theme, 'shades of grey': struggles in transition, reflects challenges faced by older people and their offspring/caregivers as older people often erratically transition from independence and capacity to dependence and/or incapacity. Offspring/caregivers regularly struggled with older people's fluctuating autonomy and dependency as older people endeavoured to remain at home, and with conceptualising \"best times\" to actualise advance care planning with substitute decision maker involvement. Advance care planning was supported and welcomed, x advance care planning literacy was evident. Difficulties planning for hypothetical health events and socio-cultural attitudes thwarting death-related discussions were emphasised. Occasional offspring/caregivers with previous substitute decision maker experience reported distress related to their decisions. CONCLUSIONS Advance care planning programs traditionally assume participants are 'planning ready' to legally appoint a substitute decision maker (power of attorney) and record end-of-life treatment preferences in short time frames. This contrasts with how community dwelling older people and offspring/caregivers conceive future care decisions over time. Advance care planning programs need to include provision of information, which supports older pe…","author":[{"dropping-particle":"","family":"Michael","given":"Natasha","non-dropping-particle":"","parse-names":false,"suffix":""},{"dropping-particle":"","family":"O’Callaghan","given":"Clare","non-dropping-particle":"","parse-names":false,"suffix":""},{"dropping-particle":"","family":"Sayers","given":"Emma","non-dropping-particle":"","parse-names":false,"suffix":""}],"container-title":"BMC Palliative Care","id":"ITEM-3","issue":"1","issued":{"date-parts":[["2017"]]},"page":"1-9","publisher":"BMC Palliative Care","title":"Managing ‘shades of grey’: A focus group study exploring community-dwellers’ views on advance care planning in older people","type":"article-journal","volume":"16"},"uris":["http://www.mendeley.com/documents/?uuid=d2622b95-ce9e-4daa-8c84-e08a87b7fd05"]}],"mendeley":{"formattedCitation":"&lt;sup&gt;15–17&lt;/sup&gt;","plainTextFormattedCitation":"15–17","previouslyFormattedCitation":"&lt;sup&gt;15–17&lt;/sup&gt;"},"properties":{"noteIndex":0},"schema":"https://github.com/citation-style-language/schema/raw/master/csl-citation.json"}</w:instrText>
      </w:r>
      <w:r w:rsidRPr="00E81600">
        <w:rPr>
          <w:lang w:eastAsia="en-AU"/>
        </w:rPr>
        <w:fldChar w:fldCharType="separate"/>
      </w:r>
      <w:r w:rsidR="00B714F5" w:rsidRPr="00E81600">
        <w:rPr>
          <w:vertAlign w:val="superscript"/>
          <w:lang w:eastAsia="en-AU"/>
        </w:rPr>
        <w:t>15–17</w:t>
      </w:r>
      <w:r w:rsidRPr="00E81600">
        <w:rPr>
          <w:lang w:eastAsia="en-AU"/>
        </w:rPr>
        <w:fldChar w:fldCharType="end"/>
      </w:r>
    </w:p>
    <w:p w14:paraId="3A7C013B" w14:textId="6BD853E5" w:rsidR="00CE1B2C" w:rsidRPr="00E81600" w:rsidRDefault="00CE1B2C" w:rsidP="00CE1B2C">
      <w:pPr>
        <w:pStyle w:val="Paragraph"/>
        <w:rPr>
          <w:lang w:eastAsia="en-AU"/>
        </w:rPr>
      </w:pPr>
      <w:proofErr w:type="gramStart"/>
      <w:r w:rsidRPr="00E81600">
        <w:rPr>
          <w:lang w:eastAsia="en-AU"/>
        </w:rPr>
        <w:t>Many</w:t>
      </w:r>
      <w:proofErr w:type="gramEnd"/>
      <w:r w:rsidRPr="00E81600">
        <w:rPr>
          <w:lang w:eastAsia="en-AU"/>
        </w:rPr>
        <w:t xml:space="preserve"> community members consulted </w:t>
      </w:r>
      <w:r w:rsidR="001773EA" w:rsidRPr="00E81600">
        <w:rPr>
          <w:lang w:eastAsia="en-AU"/>
        </w:rPr>
        <w:t>during</w:t>
      </w:r>
      <w:r w:rsidRPr="00E81600">
        <w:rPr>
          <w:lang w:eastAsia="en-AU"/>
        </w:rPr>
        <w:t xml:space="preserve"> this project were not averse to talking about death and dying with family members, and a number had explicitly discussed their end-of-life preferences. In some cases, it was reported that these conversations eased the burden and worry of family </w:t>
      </w:r>
      <w:proofErr w:type="gramStart"/>
      <w:r w:rsidRPr="00E81600">
        <w:rPr>
          <w:lang w:eastAsia="en-AU"/>
        </w:rPr>
        <w:t>members, or</w:t>
      </w:r>
      <w:proofErr w:type="gramEnd"/>
      <w:r w:rsidRPr="00E81600">
        <w:rPr>
          <w:lang w:eastAsia="en-AU"/>
        </w:rPr>
        <w:t xml:space="preserve"> would be likely to in the future.</w:t>
      </w:r>
    </w:p>
    <w:p w14:paraId="424813AB" w14:textId="33560A89" w:rsidR="00CE1B2C" w:rsidRPr="00E81600" w:rsidRDefault="00CE1B2C" w:rsidP="00504448">
      <w:pPr>
        <w:pStyle w:val="IntenseQuote"/>
        <w:spacing w:before="0"/>
      </w:pPr>
      <w:r w:rsidRPr="00E81600">
        <w:t>‘It’s helpful if family tell you what their wishes are, it makes the decision easier for you when you have to decide. You feel comfortable that’s their wishes, you feel happier in your heart’ —Portuguese community member</w:t>
      </w:r>
    </w:p>
    <w:p w14:paraId="62275BCA" w14:textId="77777777" w:rsidR="00CE1B2C" w:rsidRPr="00E81600" w:rsidRDefault="00CE1B2C" w:rsidP="00CE1B2C">
      <w:pPr>
        <w:pStyle w:val="Paragraph"/>
        <w:rPr>
          <w:lang w:eastAsia="en-AU"/>
        </w:rPr>
      </w:pPr>
      <w:r w:rsidRPr="00E81600">
        <w:rPr>
          <w:lang w:eastAsia="en-AU"/>
        </w:rPr>
        <w:t>In other instances, conversations often related to post-death elements, such as funeral arrangements or the contents of a will, rather than the dying process and end-of-life care.</w:t>
      </w:r>
    </w:p>
    <w:p w14:paraId="1AF937F7" w14:textId="0CB73536" w:rsidR="00CE1B2C" w:rsidRPr="00E81600" w:rsidRDefault="001773EA" w:rsidP="00CE1B2C">
      <w:pPr>
        <w:pStyle w:val="Paragraph"/>
        <w:rPr>
          <w:lang w:eastAsia="en-AU"/>
        </w:rPr>
      </w:pPr>
      <w:r w:rsidRPr="00E81600">
        <w:rPr>
          <w:lang w:eastAsia="en-AU"/>
        </w:rPr>
        <w:t>O</w:t>
      </w:r>
      <w:r w:rsidR="00CE1B2C" w:rsidRPr="00E81600">
        <w:rPr>
          <w:lang w:eastAsia="en-AU"/>
        </w:rPr>
        <w:t>f the CALD community members consulted</w:t>
      </w:r>
      <w:r w:rsidRPr="00E81600">
        <w:rPr>
          <w:lang w:eastAsia="en-AU"/>
        </w:rPr>
        <w:t xml:space="preserve">, </w:t>
      </w:r>
      <w:proofErr w:type="gramStart"/>
      <w:r w:rsidRPr="00E81600">
        <w:rPr>
          <w:lang w:eastAsia="en-AU"/>
        </w:rPr>
        <w:t>many</w:t>
      </w:r>
      <w:proofErr w:type="gramEnd"/>
      <w:r w:rsidR="00CE1B2C" w:rsidRPr="00E81600">
        <w:rPr>
          <w:lang w:eastAsia="en-AU"/>
        </w:rPr>
        <w:t xml:space="preserve"> acknowledged a general reluctance to talk about death and dying, and therefore advance care planning, in their own (and other) communities.</w:t>
      </w:r>
    </w:p>
    <w:p w14:paraId="65E4C191" w14:textId="5763DAFE" w:rsidR="00CE1B2C" w:rsidRPr="00E81600" w:rsidRDefault="00CE1B2C" w:rsidP="00CE1B2C">
      <w:pPr>
        <w:pStyle w:val="Quote"/>
      </w:pPr>
      <w:r w:rsidRPr="00E81600">
        <w:t>‘</w:t>
      </w:r>
      <w:r w:rsidR="007200F3" w:rsidRPr="00E81600">
        <w:t>W</w:t>
      </w:r>
      <w:r w:rsidRPr="00E81600">
        <w:t xml:space="preserve">e do </w:t>
      </w:r>
      <w:r w:rsidR="007200F3" w:rsidRPr="00E81600">
        <w:t>it [planning]</w:t>
      </w:r>
      <w:r w:rsidRPr="00E81600">
        <w:t xml:space="preserve">, it just looks different. </w:t>
      </w:r>
      <w:r w:rsidR="007200F3" w:rsidRPr="00E81600">
        <w:t>In a family, or when a family</w:t>
      </w:r>
      <w:r w:rsidRPr="00E81600">
        <w:t xml:space="preserve"> has children, the children </w:t>
      </w:r>
      <w:proofErr w:type="gramStart"/>
      <w:r w:rsidRPr="00E81600">
        <w:t>don’t</w:t>
      </w:r>
      <w:proofErr w:type="gramEnd"/>
      <w:r w:rsidRPr="00E81600">
        <w:t xml:space="preserve"> have the right to ask those questions [about diagnosis, plans, death]. You must wait to be asked.</w:t>
      </w:r>
      <w:r w:rsidR="007200F3" w:rsidRPr="00E81600">
        <w:t xml:space="preserve"> </w:t>
      </w:r>
      <w:r w:rsidR="00E703CD" w:rsidRPr="00E81600">
        <w:br/>
      </w:r>
      <w:r w:rsidRPr="00E81600">
        <w:t>—Rwandan community member</w:t>
      </w:r>
    </w:p>
    <w:p w14:paraId="13E2B26B" w14:textId="1C846E83" w:rsidR="00CE1B2C" w:rsidRPr="00E81600" w:rsidRDefault="00CE1B2C" w:rsidP="00CE1B2C">
      <w:pPr>
        <w:pStyle w:val="Quote"/>
      </w:pPr>
      <w:r w:rsidRPr="00E81600">
        <w:lastRenderedPageBreak/>
        <w:t xml:space="preserve">‘I have tried to [talk about death and dying], but my family members—even children in their 20s and 30s—do not want to discuss this, saying that they didn’t want to talk about death, as it made them uncomfortable’ </w:t>
      </w:r>
      <w:r w:rsidR="00E703CD" w:rsidRPr="00E81600">
        <w:br/>
      </w:r>
      <w:r w:rsidRPr="00E81600">
        <w:t>—Indian community member</w:t>
      </w:r>
    </w:p>
    <w:p w14:paraId="7AE36512" w14:textId="2D97E950" w:rsidR="00CE1B2C" w:rsidRPr="00E81600" w:rsidRDefault="00CE1B2C" w:rsidP="00CE1B2C">
      <w:pPr>
        <w:pStyle w:val="Paragraph"/>
        <w:rPr>
          <w:lang w:eastAsia="en-AU"/>
        </w:rPr>
      </w:pPr>
      <w:r w:rsidRPr="00E81600">
        <w:rPr>
          <w:lang w:eastAsia="en-AU"/>
        </w:rPr>
        <w:t>Beyond conversations with family, the formalisation of end-of-life wishes (through ACDs and appointment of substitute decision-makers) was rare and considered to be problematic, and potentially culturally foreign or inappropriate. A sophisticated understanding of English was felt to be needed to make sense of the relevant documentation. Some CALD community members may have a</w:t>
      </w:r>
      <w:r w:rsidRPr="00E81600">
        <w:rPr>
          <w:rStyle w:val="Bold"/>
        </w:rPr>
        <w:t xml:space="preserve"> fear or </w:t>
      </w:r>
      <w:r w:rsidR="00C723B4" w:rsidRPr="00E81600">
        <w:rPr>
          <w:rStyle w:val="Bold"/>
        </w:rPr>
        <w:t>d</w:t>
      </w:r>
      <w:r w:rsidRPr="00E81600">
        <w:rPr>
          <w:rStyle w:val="Bold"/>
        </w:rPr>
        <w:t xml:space="preserve">istrust </w:t>
      </w:r>
      <w:r w:rsidRPr="00E81600">
        <w:rPr>
          <w:lang w:eastAsia="en-AU"/>
        </w:rPr>
        <w:t xml:space="preserve">of the bureaucratic or legal nature of </w:t>
      </w:r>
      <w:r w:rsidR="001773EA" w:rsidRPr="00E81600">
        <w:rPr>
          <w:lang w:eastAsia="en-AU"/>
        </w:rPr>
        <w:t>ACD</w:t>
      </w:r>
      <w:r w:rsidRPr="00E81600">
        <w:rPr>
          <w:lang w:eastAsia="en-AU"/>
        </w:rPr>
        <w:t>s</w:t>
      </w:r>
      <w:r w:rsidR="001773EA" w:rsidRPr="00E81600">
        <w:rPr>
          <w:lang w:eastAsia="en-AU"/>
        </w:rPr>
        <w:t>,</w:t>
      </w:r>
      <w:r w:rsidRPr="00E81600">
        <w:rPr>
          <w:lang w:eastAsia="en-AU"/>
        </w:rPr>
        <w:t xml:space="preserve"> concerns about privacy and data safety, or simply a cultural aversion to formalising plans or ‘writing things down’</w:t>
      </w:r>
      <w:r w:rsidR="00173929" w:rsidRPr="00E81600">
        <w:rPr>
          <w:lang w:eastAsia="en-AU"/>
        </w:rPr>
        <w:t>.</w:t>
      </w:r>
      <w:r w:rsidRPr="00E81600">
        <w:rPr>
          <w:lang w:eastAsia="en-AU"/>
        </w:rPr>
        <w:fldChar w:fldCharType="begin" w:fldLock="1"/>
      </w:r>
      <w:r w:rsidR="00E703CD" w:rsidRPr="00E81600">
        <w:rPr>
          <w:lang w:eastAsia="en-AU"/>
        </w:rPr>
        <w:instrText>ADDIN CSL_CITATION {"citationItems":[{"id":"ITEM-1","itemData":{"DOI":"10.1016/j.jpainsymman.2018.07.006","ISBN":"4201706044","ISSN":"18736513","PMID":"30025936","abstract":"Context: Advance care planning (ACP) can improve end-of-life outcomes, but low uptake indicates it is less acceptable to patients of some cultural backgrounds. Objectives: The objectives of this study were to explore how cultural factors influence ACP for patients with progressive, incurable disease and how ACP might be made cross-culturally appropriate. Method: We conducted a systematic literature review using narrative synthesis. Protocol was registered prospectively (PROSPERO CRD42017060441). Key words and subject headings of six databases (AMED, PsycINFO, Embase, Ovid MEDLINE, CINAHL, and Cochrane) were searched without time restrictions. Eligible studies reported original research published in full that included adult participants with progressive, incurable disease or their formal or informal caregivers. Study quality was assessed using the Mixed Methods Appraisal Tool. Results: Eight hundred and eighteen studies were screened. Twenty-seven were included: 20 quantitative, four qualitative, and three mixed methods. Most (20/30) studies were conducted in the U.S., where nonwhite ethnicity was associated with lower acceptability of formal, documented ACP processes. Cultural factors affecting ACP acceptability included religiosity, trust in the health care system, patient and clinician comfort discussing death, and patient attitudes regarding decision-making. Informal, communication-focused approaches to ACP appear more cross-culturally acceptable than formal processes. Clinician education in cultural competence is recommended. Study limitations included use of unvalidated tools and convenience samples and lack of reflexivity. Conclusion: Many interconnected cultural factors influence the acceptability of ACP in progressive, incurable disease, although specific mechanisms remain unclear. A communication-focused approach to ACP may better meet the needs of culturally diverse populations.","author":[{"dropping-particle":"","family":"McDermott","given":"Ella","non-dropping-particle":"","parse-names":false,"suffix":""},{"dropping-particle":"","family":"Selman","given":"Lucy Ellen","non-dropping-particle":"","parse-names":false,"suffix":""}],"container-title":"Journal of Pain and Symptom Management","id":"ITEM-1","issue":"4","issued":{"date-parts":[["2018"]]},"page":"613-636","publisher":"Elsevier Inc","title":"Cultural Factors Influencing Advance Care Planning in Progressive, Incurable Disease: A Systematic Review With Narrative Synthesis","type":"article-journal","volume":"56"},"uris":["http://www.mendeley.com/documents/?uuid=e2e0be39-6734-4cc2-b267-dea28099743a"]},{"id":"ITEM-2","itemData":{"DOI":"10.1016/j.jpainsymman.2018.01.007","ISSN":"18736513","PMID":"29366913","abstract":"Palliative care is gaining acceptance across the world. However, even when palliative care resources exist, both the delivery and distribution of services too often are neither equitably nor acceptably provided to diverse population groups. The goal of this study was to illustrate tensions in the delivery of palliative care for diverse patient populations to help clinicians to improve care for all. We begin by defining and differentiating culture, race, and ethnicity, so that these terms—often used interchangeably—are not conflated and are more effectively used in caring for diverse populations. We then present examples from an integrative literature review of recent research on culture and palliative care to illustrate both how and why varied responses to pain and suffering occur in different patterns, focusing on four areas of palliative care: the formation of care preferences, communication patterns, different meanings of suffering, and decision-making processes about care. For each area, we provide international and multiethnic examples of variations that emphasize the need for personalization of care and the avoidance of stereotyping beliefs and practices without considering individual circumstances and life histories. We conclude with recommendations for improving palliative care research and practice with cultural perspectives, emphasizing the need to work in partnerships with patients, their family members, and communities to identify and negotiate culturally meaningful care, promote quality of life, and ensure the highest quality palliative care for all, both domestically and internationally.","author":[{"dropping-particle":"","family":"Cain","given":"Cindy L.","non-dropping-particle":"","parse-names":false,"suffix":""},{"dropping-particle":"","family":"Surbone","given":"Antonella","non-dropping-particle":"","parse-names":false,"suffix":""},{"dropping-particle":"","family":"Elk","given":"Ronit","non-dropping-particle":"","parse-names":false,"suffix":""},{"dropping-particle":"","family":"Kagawa-Singer","given":"Marjorie","non-dropping-particle":"","parse-names":false,"suffix":""}],"container-title":"Journal of Pain and Symptom Management","id":"ITEM-2","issue":"5","issued":{"date-parts":[["2018"]]},"page":"1408-19","title":"Culture and palliative care: Preferences, communication, meaning, and mutual decision making","type":"article-journal","volume":"55"},"uris":["http://www.mendeley.com/documents/?uuid=182e64c5-3266-3baa-8e5f-23ee3205c3eb"]}],"mendeley":{"formattedCitation":"&lt;sup&gt;18,19&lt;/sup&gt;","plainTextFormattedCitation":"18,19","previouslyFormattedCitation":"&lt;sup&gt;18,19&lt;/sup&gt;"},"properties":{"noteIndex":0},"schema":"https://github.com/citation-style-language/schema/raw/master/csl-citation.json"}</w:instrText>
      </w:r>
      <w:r w:rsidRPr="00E81600">
        <w:rPr>
          <w:lang w:eastAsia="en-AU"/>
        </w:rPr>
        <w:fldChar w:fldCharType="separate"/>
      </w:r>
      <w:r w:rsidR="00B714F5" w:rsidRPr="00E81600">
        <w:rPr>
          <w:vertAlign w:val="superscript"/>
          <w:lang w:eastAsia="en-AU"/>
        </w:rPr>
        <w:t>18,19</w:t>
      </w:r>
      <w:r w:rsidRPr="00E81600">
        <w:rPr>
          <w:lang w:eastAsia="en-AU"/>
        </w:rPr>
        <w:fldChar w:fldCharType="end"/>
      </w:r>
    </w:p>
    <w:p w14:paraId="00A95835" w14:textId="3C4021B0" w:rsidR="00CE1B2C" w:rsidRPr="00E81600" w:rsidRDefault="00CE1B2C" w:rsidP="00CE1B2C">
      <w:pPr>
        <w:pStyle w:val="Paragraph"/>
        <w:rPr>
          <w:lang w:eastAsia="en-AU"/>
        </w:rPr>
      </w:pPr>
      <w:r w:rsidRPr="00E81600">
        <w:rPr>
          <w:rStyle w:val="Bold"/>
        </w:rPr>
        <w:t xml:space="preserve">Cost </w:t>
      </w:r>
      <w:r w:rsidRPr="00E81600">
        <w:rPr>
          <w:lang w:eastAsia="en-AU"/>
        </w:rPr>
        <w:t>(e.g. to prepare an ACD with assistance from a lawyer) was noted as a barrier, and there was a lack of certainty that any wishes contained in an ACD would be honoured ‘when the time came’—either by health professionals or family members.</w:t>
      </w:r>
    </w:p>
    <w:p w14:paraId="7BA995AF" w14:textId="64490DA1" w:rsidR="00CE1B2C" w:rsidRPr="00E81600" w:rsidRDefault="008753A9" w:rsidP="00E37947">
      <w:pPr>
        <w:pStyle w:val="Quote"/>
      </w:pPr>
      <w:r w:rsidRPr="00E81600">
        <w:br w:type="column"/>
      </w:r>
      <w:r w:rsidR="00CE1B2C" w:rsidRPr="00E81600">
        <w:t xml:space="preserve">‘[Getting a doctor to write a letter about their needs] worked, because they had respect for the doctor. They wouldn’t fill out the legal form, because they don’t trust that side of it’ </w:t>
      </w:r>
      <w:r w:rsidR="00BE22BF" w:rsidRPr="00E81600">
        <w:br/>
      </w:r>
      <w:r w:rsidR="00CE1B2C" w:rsidRPr="00E81600">
        <w:t>—Peak body</w:t>
      </w:r>
      <w:r w:rsidR="000E4AEB" w:rsidRPr="00E81600">
        <w:t xml:space="preserve"> representative</w:t>
      </w:r>
    </w:p>
    <w:p w14:paraId="33E04FC4" w14:textId="6005D998" w:rsidR="00CE1B2C" w:rsidRPr="00E81600" w:rsidRDefault="00CE1B2C" w:rsidP="00CE1B2C">
      <w:pPr>
        <w:pStyle w:val="Paragraph"/>
        <w:rPr>
          <w:lang w:eastAsia="en-AU"/>
        </w:rPr>
      </w:pPr>
      <w:r w:rsidRPr="00E81600">
        <w:rPr>
          <w:lang w:eastAsia="en-AU"/>
        </w:rPr>
        <w:t xml:space="preserve">As with palliative care, </w:t>
      </w:r>
      <w:r w:rsidRPr="00E81600">
        <w:rPr>
          <w:rStyle w:val="Bold"/>
        </w:rPr>
        <w:t>improving the cultural competence</w:t>
      </w:r>
      <w:r w:rsidRPr="00E81600">
        <w:rPr>
          <w:lang w:eastAsia="en-AU"/>
        </w:rPr>
        <w:t xml:space="preserve"> of health</w:t>
      </w:r>
      <w:r w:rsidR="001773EA" w:rsidRPr="00E81600">
        <w:rPr>
          <w:lang w:eastAsia="en-AU"/>
        </w:rPr>
        <w:t xml:space="preserve"> and social care</w:t>
      </w:r>
      <w:r w:rsidRPr="00E81600">
        <w:rPr>
          <w:lang w:eastAsia="en-AU"/>
        </w:rPr>
        <w:t xml:space="preserve"> pro</w:t>
      </w:r>
      <w:r w:rsidR="001773EA" w:rsidRPr="00E81600">
        <w:rPr>
          <w:lang w:eastAsia="en-AU"/>
        </w:rPr>
        <w:t>viders</w:t>
      </w:r>
      <w:r w:rsidRPr="00E81600">
        <w:rPr>
          <w:lang w:eastAsia="en-AU"/>
        </w:rPr>
        <w:t xml:space="preserve"> may be an enabler of advance care planning among CALD populations</w:t>
      </w:r>
      <w:r w:rsidR="00173929" w:rsidRPr="00E81600">
        <w:rPr>
          <w:lang w:eastAsia="en-AU"/>
        </w:rPr>
        <w:t>.</w:t>
      </w:r>
      <w:r w:rsidRPr="00E81600">
        <w:rPr>
          <w:lang w:eastAsia="en-AU"/>
        </w:rPr>
        <w:fldChar w:fldCharType="begin" w:fldLock="1"/>
      </w:r>
      <w:r w:rsidR="00E703CD" w:rsidRPr="00E81600">
        <w:rPr>
          <w:lang w:eastAsia="en-AU"/>
        </w:rPr>
        <w:instrText>ADDIN CSL_CITATION {"citationItems":[{"id":"ITEM-1","itemData":{"DOI":"10.1016/j.jpainsymman.2018.07.006","ISBN":"4201706044","ISSN":"18736513","PMID":"30025936","abstract":"Context: Advance care planning (ACP) can improve end-of-life outcomes, but low uptake indicates it is less acceptable to patients of some cultural backgrounds. Objectives: The objectives of this study were to explore how cultural factors influence ACP for patients with progressive, incurable disease and how ACP might be made cross-culturally appropriate. Method: We conducted a systematic literature review using narrative synthesis. Protocol was registered prospectively (PROSPERO CRD42017060441). Key words and subject headings of six databases (AMED, PsycINFO, Embase, Ovid MEDLINE, CINAHL, and Cochrane) were searched without time restrictions. Eligible studies reported original research published in full that included adult participants with progressive, incurable disease or their formal or informal caregivers. Study quality was assessed using the Mixed Methods Appraisal Tool. Results: Eight hundred and eighteen studies were screened. Twenty-seven were included: 20 quantitative, four qualitative, and three mixed methods. Most (20/30) studies were conducted in the U.S., where nonwhite ethnicity was associated with lower acceptability of formal, documented ACP processes. Cultural factors affecting ACP acceptability included religiosity, trust in the health care system, patient and clinician comfort discussing death, and patient attitudes regarding decision-making. Informal, communication-focused approaches to ACP appear more cross-culturally acceptable than formal processes. Clinician education in cultural competence is recommended. Study limitations included use of unvalidated tools and convenience samples and lack of reflexivity. Conclusion: Many interconnected cultural factors influence the acceptability of ACP in progressive, incurable disease, although specific mechanisms remain unclear. A communication-focused approach to ACP may better meet the needs of culturally diverse populations.","author":[{"dropping-particle":"","family":"McDermott","given":"Ella","non-dropping-particle":"","parse-names":false,"suffix":""},{"dropping-particle":"","family":"Selman","given":"Lucy Ellen","non-dropping-particle":"","parse-names":false,"suffix":""}],"container-title":"Journal of Pain and Symptom Management","id":"ITEM-1","issue":"4","issued":{"date-parts":[["2018"]]},"page":"613-636","publisher":"Elsevier Inc","title":"Cultural Factors Influencing Advance Care Planning in Progressive, Incurable Disease: A Systematic Review With Narrative Synthesis","type":"article-journal","volume":"56"},"uris":["http://www.mendeley.com/documents/?uuid=e2e0be39-6734-4cc2-b267-dea28099743a"]},{"id":"ITEM-2","itemData":{"DOI":"10.1080/02701960.2018.1554567","ISSN":"0270-1960","author":[{"dropping-particle":"","family":"Inoue","given":"Megumi","non-dropping-particle":"","parse-names":false,"suffix":""},{"dropping-particle":"","family":"Hughes Rinker","given":"Cortney","non-dropping-particle":"","parse-names":false,"suffix":""},{"dropping-particle":"","family":"Vargas-Jackson","given":"Rebecca","non-dropping-particle":"","parse-names":false,"suffix":""}],"container-title":"Gerontology &amp; Geriatrics Education","id":"ITEM-2","issued":{"date-parts":[["2018"]]},"page":"1-12","title":"Advance care planning in medicare/medicaid-funded agencies: Providing a training in cultural competence","type":"article-journal","volume":"Dec 8"},"uris":["http://www.mendeley.com/documents/?uuid=649f4a3a-c304-3815-962c-2ecf726a0b06"]}],"mendeley":{"formattedCitation":"&lt;sup&gt;18,20&lt;/sup&gt;","plainTextFormattedCitation":"18,20","previouslyFormattedCitation":"&lt;sup&gt;18,20&lt;/sup&gt;"},"properties":{"noteIndex":0},"schema":"https://github.com/citation-style-language/schema/raw/master/csl-citation.json"}</w:instrText>
      </w:r>
      <w:r w:rsidRPr="00E81600">
        <w:rPr>
          <w:lang w:eastAsia="en-AU"/>
        </w:rPr>
        <w:fldChar w:fldCharType="separate"/>
      </w:r>
      <w:r w:rsidR="00B714F5" w:rsidRPr="00E81600">
        <w:rPr>
          <w:vertAlign w:val="superscript"/>
          <w:lang w:eastAsia="en-AU"/>
        </w:rPr>
        <w:t>18,20</w:t>
      </w:r>
      <w:r w:rsidRPr="00E81600">
        <w:rPr>
          <w:lang w:eastAsia="en-AU"/>
        </w:rPr>
        <w:fldChar w:fldCharType="end"/>
      </w:r>
      <w:r w:rsidRPr="00E81600">
        <w:rPr>
          <w:lang w:eastAsia="en-AU"/>
        </w:rPr>
        <w:t xml:space="preserve"> Recruiting more CALD health professionals who are well-informed about advance care planning may also </w:t>
      </w:r>
      <w:r w:rsidR="001773EA" w:rsidRPr="00E81600">
        <w:rPr>
          <w:lang w:eastAsia="en-AU"/>
        </w:rPr>
        <w:t>help</w:t>
      </w:r>
      <w:r w:rsidR="00173929" w:rsidRPr="00E81600">
        <w:rPr>
          <w:lang w:eastAsia="en-AU"/>
        </w:rPr>
        <w:t>.</w:t>
      </w:r>
      <w:r w:rsidRPr="00E81600">
        <w:rPr>
          <w:lang w:eastAsia="en-AU"/>
        </w:rPr>
        <w:fldChar w:fldCharType="begin" w:fldLock="1"/>
      </w:r>
      <w:r w:rsidR="00E703CD" w:rsidRPr="00E81600">
        <w:rPr>
          <w:lang w:eastAsia="en-AU"/>
        </w:rPr>
        <w:instrText>ADDIN CSL_CITATION {"citationItems":[{"id":"ITEM-1","itemData":{"DOI":"10.1007/s10903-017-0670-9","ISBN":"0123456789","ISSN":"15571920","PMID":"29124502","abstract":"Growing evidence suggests a low engagement in advance care planning (ACP) among ethnic minorities in the U.S. The purpose of this study was to synthesize findings from prior research about ACP among ethnic minorities. An extensive literature search was conducted using multiple electronic databases. After applying inclusion criteria, 26 studies were included. Four categories of facilitators and barriers to ACP were identified: (1) Socio-demographic factors, (2) health status, literacy and experiences, (3) cultural values, and (4) spirituality. Socio-demographic factors showed inconsistent findings regarding their association with ACP engagement. Worse health status and knowledge about ACP are common facilitators across ethnic minority groups, whereas mistrust toward the health care system was a barrier only for Blacks. Collectivistic cultural values influenced ACP engagement among Latinos and Asian Americans; however, spirituality/religion played an important role among Blacks. The implications for culturally competent approaches to promote ACP and future research directions are discussed.","author":[{"dropping-particle":"","family":"Hong","given":"Michin","non-dropping-particle":"","parse-names":false,"suffix":""},{"dropping-particle":"","family":"Yi","given":"Eun Hye","non-dropping-particle":"","parse-names":false,"suffix":""},{"dropping-particle":"","family":"Johnson","given":"Kimberly J.","non-dropping-particle":"","parse-names":false,"suffix":""},{"dropping-particle":"","family":"Adamek","given":"Margaret E.","non-dropping-particle":"","parse-names":false,"suffix":""}],"container-title":"Journal of Immigrant and Minority Health","id":"ITEM-1","issue":"5","issued":{"date-parts":[["2018"]]},"page":"1277-1287","publisher":"Springer US","title":"Facilitators and barriers for advance care planning among ethnic and racial minorities in the U.S: A systematic review of the current literature","type":"article-journal","volume":"20"},"uris":["http://www.mendeley.com/documents/?uuid=896eacc6-7e74-4cf4-9545-2734fcc99a4a"]}],"mendeley":{"formattedCitation":"&lt;sup&gt;21&lt;/sup&gt;","plainTextFormattedCitation":"21","previouslyFormattedCitation":"&lt;sup&gt;21&lt;/sup&gt;"},"properties":{"noteIndex":0},"schema":"https://github.com/citation-style-language/schema/raw/master/csl-citation.json"}</w:instrText>
      </w:r>
      <w:r w:rsidRPr="00E81600">
        <w:rPr>
          <w:lang w:eastAsia="en-AU"/>
        </w:rPr>
        <w:fldChar w:fldCharType="separate"/>
      </w:r>
      <w:r w:rsidR="00B714F5" w:rsidRPr="00E81600">
        <w:rPr>
          <w:vertAlign w:val="superscript"/>
          <w:lang w:eastAsia="en-AU"/>
        </w:rPr>
        <w:t>21</w:t>
      </w:r>
      <w:r w:rsidRPr="00E81600">
        <w:rPr>
          <w:lang w:eastAsia="en-AU"/>
        </w:rPr>
        <w:fldChar w:fldCharType="end"/>
      </w:r>
    </w:p>
    <w:p w14:paraId="1DC4D571" w14:textId="02294292" w:rsidR="00FD6242" w:rsidRPr="00E81600" w:rsidRDefault="00CE1B2C" w:rsidP="00CE1B2C">
      <w:pPr>
        <w:pStyle w:val="Paragraph"/>
        <w:rPr>
          <w:lang w:eastAsia="en-AU"/>
        </w:rPr>
      </w:pPr>
      <w:r w:rsidRPr="00E81600">
        <w:rPr>
          <w:lang w:eastAsia="en-AU"/>
        </w:rPr>
        <w:t xml:space="preserve">Again, as with palliative care, stakeholders consulted for the project called for </w:t>
      </w:r>
      <w:r w:rsidRPr="00E81600">
        <w:rPr>
          <w:rStyle w:val="Bold"/>
        </w:rPr>
        <w:t xml:space="preserve">translated and </w:t>
      </w:r>
      <w:proofErr w:type="gramStart"/>
      <w:r w:rsidRPr="00E81600">
        <w:rPr>
          <w:rStyle w:val="Bold"/>
        </w:rPr>
        <w:t>culturally-appropriate</w:t>
      </w:r>
      <w:proofErr w:type="gramEnd"/>
      <w:r w:rsidRPr="00E81600">
        <w:rPr>
          <w:rStyle w:val="Bold"/>
        </w:rPr>
        <w:t xml:space="preserve"> resources</w:t>
      </w:r>
      <w:r w:rsidRPr="00E81600">
        <w:rPr>
          <w:lang w:eastAsia="en-AU"/>
        </w:rPr>
        <w:t xml:space="preserve"> explaining advance care planning and ACDs and the processes involved, along with individualised support to complete these </w:t>
      </w:r>
      <w:r w:rsidR="001773EA" w:rsidRPr="00E81600">
        <w:rPr>
          <w:lang w:eastAsia="en-AU"/>
        </w:rPr>
        <w:t>activities</w:t>
      </w:r>
      <w:r w:rsidRPr="00E81600">
        <w:rPr>
          <w:lang w:eastAsia="en-AU"/>
        </w:rPr>
        <w:t xml:space="preserve">. Such resources have been developed, for example by </w:t>
      </w:r>
      <w:hyperlink r:id="rId30" w:history="1">
        <w:r w:rsidRPr="00E81600">
          <w:rPr>
            <w:rStyle w:val="Hyperlink"/>
            <w:lang w:eastAsia="en-AU"/>
          </w:rPr>
          <w:t>Advance Care Planning Australia</w:t>
        </w:r>
      </w:hyperlink>
      <w:r w:rsidR="001773EA" w:rsidRPr="00E81600">
        <w:rPr>
          <w:rStyle w:val="FootnoteReference"/>
        </w:rPr>
        <w:footnoteReference w:id="4"/>
      </w:r>
      <w:r w:rsidRPr="00E81600">
        <w:rPr>
          <w:lang w:eastAsia="en-AU"/>
        </w:rPr>
        <w:t xml:space="preserve"> and </w:t>
      </w:r>
      <w:hyperlink r:id="rId31" w:history="1">
        <w:r w:rsidRPr="00E81600">
          <w:rPr>
            <w:rStyle w:val="Hyperlink"/>
            <w:lang w:eastAsia="en-AU"/>
          </w:rPr>
          <w:t>ACPTalk</w:t>
        </w:r>
      </w:hyperlink>
      <w:r w:rsidR="001773EA" w:rsidRPr="00E81600">
        <w:rPr>
          <w:rStyle w:val="FootnoteReference"/>
        </w:rPr>
        <w:footnoteReference w:id="5"/>
      </w:r>
      <w:r w:rsidR="00173929" w:rsidRPr="00E81600">
        <w:t>.</w:t>
      </w:r>
      <w:r w:rsidR="00D87C41" w:rsidRPr="00E81600">
        <w:rPr>
          <w:lang w:eastAsia="en-AU"/>
        </w:rPr>
        <w:fldChar w:fldCharType="begin" w:fldLock="1"/>
      </w:r>
      <w:r w:rsidR="00E703CD" w:rsidRPr="00E81600">
        <w:rPr>
          <w:lang w:eastAsia="en-AU"/>
        </w:rPr>
        <w:instrText>ADDIN CSL_CITATION {"citationItems":[{"id":"ITEM-1","itemData":{"author":[{"dropping-particle":"","family":"Pereira-Salgado","given":"Amanda","non-dropping-particle":"","parse-names":false,"suffix":""},{"dropping-particle":"","family":"Mader","given":"Patrick","non-dropping-particle":"","parse-names":false,"suffix":""},{"dropping-particle":"","family":"O'Callaghan","given":"Clare","non-dropping-particle":"","parse-names":false,"suffix":""},{"dropping-particle":"","family":"Boyd","given":"Leanne","non-dropping-particle":"","parse-names":false,"suffix":""}],"container-title":"JMIR Res Protoc","id":"ITEM-1","issue":"4","issued":{"date-parts":[["2018"]]},"page":"e78","title":"A website supporting sensitive religious and cultural advance care planning (ACPTalk): Formative and summative evaluation","type":"article-journal","volume":"7"},"uris":["http://www.mendeley.com/documents/?uuid=ccc19661-f31b-3905-ad52-e50d50687561"]}],"mendeley":{"formattedCitation":"&lt;sup&gt;22&lt;/sup&gt;","plainTextFormattedCitation":"22","previouslyFormattedCitation":"&lt;sup&gt;22&lt;/sup&gt;"},"properties":{"noteIndex":0},"schema":"https://github.com/citation-style-language/schema/raw/master/csl-citation.json"}</w:instrText>
      </w:r>
      <w:r w:rsidR="00D87C41" w:rsidRPr="00E81600">
        <w:rPr>
          <w:lang w:eastAsia="en-AU"/>
        </w:rPr>
        <w:fldChar w:fldCharType="separate"/>
      </w:r>
      <w:r w:rsidR="00B714F5" w:rsidRPr="00E81600">
        <w:rPr>
          <w:vertAlign w:val="superscript"/>
          <w:lang w:eastAsia="en-AU"/>
        </w:rPr>
        <w:t>22</w:t>
      </w:r>
      <w:r w:rsidR="00D87C41" w:rsidRPr="00E81600">
        <w:rPr>
          <w:lang w:eastAsia="en-AU"/>
        </w:rPr>
        <w:fldChar w:fldCharType="end"/>
      </w:r>
      <w:r w:rsidR="000E4AEB" w:rsidRPr="00E81600">
        <w:rPr>
          <w:lang w:eastAsia="en-AU"/>
        </w:rPr>
        <w:t xml:space="preserve"> </w:t>
      </w:r>
      <w:r w:rsidRPr="00E81600">
        <w:rPr>
          <w:lang w:eastAsia="en-AU"/>
        </w:rPr>
        <w:t>GPs (or primary care settings more broadly) may have a particular role in supporting CALD people with advance care planning.</w:t>
      </w:r>
    </w:p>
    <w:p w14:paraId="4F3ED86D" w14:textId="35D9C2B6" w:rsidR="00144E89" w:rsidRPr="00E81600" w:rsidRDefault="00144E89" w:rsidP="00144E89">
      <w:bookmarkStart w:id="35" w:name="_Ref11272896"/>
    </w:p>
    <w:p w14:paraId="2618EF6B" w14:textId="77777777" w:rsidR="00144E89" w:rsidRPr="00E81600" w:rsidRDefault="00144E89" w:rsidP="00E37947">
      <w:pPr>
        <w:pStyle w:val="CaseStudy"/>
        <w:rPr>
          <w:noProof w:val="0"/>
        </w:rPr>
        <w:sectPr w:rsidR="00144E89" w:rsidRPr="00E81600" w:rsidSect="0087460A">
          <w:footnotePr>
            <w:numFmt w:val="lowerRoman"/>
          </w:footnotePr>
          <w:type w:val="continuous"/>
          <w:pgSz w:w="11901" w:h="16817"/>
          <w:pgMar w:top="1418" w:right="1418" w:bottom="1843" w:left="1701" w:header="709" w:footer="992" w:gutter="0"/>
          <w:cols w:num="2" w:space="567"/>
          <w:docGrid w:linePitch="360"/>
          <w15:footnoteColumns w:val="1"/>
        </w:sectPr>
      </w:pPr>
    </w:p>
    <w:p w14:paraId="39062909" w14:textId="77777777" w:rsidR="009F5C58" w:rsidRPr="00E81600" w:rsidRDefault="009F5C58" w:rsidP="00403053">
      <w:pPr>
        <w:pStyle w:val="Heading1"/>
        <w:spacing w:after="120"/>
        <w:rPr>
          <w:noProof w:val="0"/>
          <w:lang w:val="en-GB"/>
        </w:rPr>
      </w:pPr>
      <w:bookmarkStart w:id="36" w:name="_Toc18520952"/>
      <w:bookmarkStart w:id="37" w:name="_Toc18594156"/>
      <w:bookmarkStart w:id="38" w:name="_Toc18594180"/>
      <w:bookmarkStart w:id="39" w:name="_Toc18594824"/>
      <w:bookmarkStart w:id="40" w:name="_Toc18520953"/>
      <w:bookmarkStart w:id="41" w:name="_Toc18594157"/>
      <w:bookmarkStart w:id="42" w:name="_Toc18594181"/>
      <w:bookmarkStart w:id="43" w:name="_Toc18594825"/>
      <w:bookmarkStart w:id="44" w:name="_Toc18520954"/>
      <w:bookmarkStart w:id="45" w:name="_Toc18594158"/>
      <w:bookmarkStart w:id="46" w:name="_Toc18594182"/>
      <w:bookmarkStart w:id="47" w:name="_Toc18594826"/>
      <w:bookmarkStart w:id="48" w:name="_Toc18520955"/>
      <w:bookmarkStart w:id="49" w:name="_Toc18594159"/>
      <w:bookmarkStart w:id="50" w:name="_Toc18594183"/>
      <w:bookmarkStart w:id="51" w:name="_Toc18594827"/>
      <w:bookmarkStart w:id="52" w:name="_Toc18520956"/>
      <w:bookmarkStart w:id="53" w:name="_Toc18594160"/>
      <w:bookmarkStart w:id="54" w:name="_Toc18594184"/>
      <w:bookmarkStart w:id="55" w:name="_Toc18594828"/>
      <w:bookmarkStart w:id="56" w:name="_Toc18520957"/>
      <w:bookmarkStart w:id="57" w:name="_Toc18594161"/>
      <w:bookmarkStart w:id="58" w:name="_Toc18594185"/>
      <w:bookmarkStart w:id="59" w:name="_Toc18594829"/>
      <w:bookmarkStart w:id="60" w:name="_Toc18520958"/>
      <w:bookmarkStart w:id="61" w:name="_Toc18594162"/>
      <w:bookmarkStart w:id="62" w:name="_Toc18594186"/>
      <w:bookmarkStart w:id="63" w:name="_Toc18594830"/>
      <w:bookmarkStart w:id="64" w:name="_Toc22838699"/>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r w:rsidRPr="00E81600">
        <w:rPr>
          <w:noProof w:val="0"/>
          <w:lang w:val="en-GB"/>
        </w:rPr>
        <w:lastRenderedPageBreak/>
        <w:t>Recommendations</w:t>
      </w:r>
      <w:bookmarkEnd w:id="35"/>
      <w:bookmarkEnd w:id="64"/>
    </w:p>
    <w:p w14:paraId="3C611184" w14:textId="77777777" w:rsidR="009F5C58" w:rsidRPr="00E81600" w:rsidRDefault="009F5C58" w:rsidP="00EF392C">
      <w:pPr>
        <w:pStyle w:val="Paragraph"/>
        <w:sectPr w:rsidR="009F5C58" w:rsidRPr="00E81600" w:rsidSect="0087460A">
          <w:footnotePr>
            <w:numFmt w:val="lowerRoman"/>
          </w:footnotePr>
          <w:pgSz w:w="11901" w:h="16817"/>
          <w:pgMar w:top="1418" w:right="1418" w:bottom="1843" w:left="1843" w:header="709" w:footer="992" w:gutter="0"/>
          <w:cols w:space="567"/>
          <w:docGrid w:linePitch="360"/>
          <w15:footnoteColumns w:val="1"/>
        </w:sectPr>
      </w:pPr>
      <w:bookmarkStart w:id="65" w:name="_Hlk10032987"/>
    </w:p>
    <w:p w14:paraId="72E9C739" w14:textId="493557FD" w:rsidR="009F5C58" w:rsidRPr="00E81600" w:rsidDel="00157D8B" w:rsidRDefault="009F5C58" w:rsidP="00EF392C">
      <w:pPr>
        <w:pStyle w:val="Paragraph"/>
      </w:pPr>
      <w:r w:rsidRPr="00E81600">
        <w:t xml:space="preserve">The </w:t>
      </w:r>
      <w:r w:rsidRPr="00E81600">
        <w:rPr>
          <w:i/>
        </w:rPr>
        <w:t>Summary Policy Paper</w:t>
      </w:r>
      <w:r w:rsidRPr="00E81600">
        <w:t xml:space="preserve"> identifies</w:t>
      </w:r>
      <w:r w:rsidR="00767032" w:rsidRPr="00E81600">
        <w:t xml:space="preserve"> facilitators of appropriate care</w:t>
      </w:r>
      <w:r w:rsidRPr="00E81600">
        <w:t xml:space="preserve"> </w:t>
      </w:r>
      <w:r w:rsidR="00767032" w:rsidRPr="00E81600">
        <w:t xml:space="preserve">in </w:t>
      </w:r>
      <w:r w:rsidRPr="00E81600">
        <w:t xml:space="preserve">seven domains, underpinned by four </w:t>
      </w:r>
      <w:r w:rsidR="000E4AEB" w:rsidRPr="00E81600">
        <w:t xml:space="preserve">key </w:t>
      </w:r>
      <w:r w:rsidRPr="00E81600">
        <w:t>enablers</w:t>
      </w:r>
      <w:r w:rsidR="00767032" w:rsidRPr="00E81600">
        <w:t xml:space="preserve"> (see</w:t>
      </w:r>
      <w:r w:rsidR="00F83235" w:rsidRPr="00E81600">
        <w:t xml:space="preserve"> p.</w:t>
      </w:r>
      <w:r w:rsidR="00A50545">
        <w:t>2</w:t>
      </w:r>
      <w:r w:rsidR="00767032" w:rsidRPr="00E81600">
        <w:t>).</w:t>
      </w:r>
    </w:p>
    <w:p w14:paraId="0D8CC07C" w14:textId="4D4654B3" w:rsidR="00767032" w:rsidRPr="00E81600" w:rsidRDefault="009F5C58" w:rsidP="00EF392C">
      <w:pPr>
        <w:pStyle w:val="Paragraph"/>
      </w:pPr>
      <w:r w:rsidRPr="00E81600">
        <w:t xml:space="preserve">These domains and enablers are broadly consistent with the </w:t>
      </w:r>
      <w:r w:rsidRPr="00E81600">
        <w:rPr>
          <w:rStyle w:val="Italic"/>
        </w:rPr>
        <w:t>National Palliative Care Strategy</w:t>
      </w:r>
      <w:r w:rsidR="00366F1B" w:rsidRPr="00E81600">
        <w:rPr>
          <w:rStyle w:val="Italic"/>
        </w:rPr>
        <w:t xml:space="preserve"> 2018</w:t>
      </w:r>
      <w:r w:rsidRPr="00E81600">
        <w:t xml:space="preserve"> and other relevant policy documents. Recommendations arising from the project—including recommendations specific to </w:t>
      </w:r>
      <w:r w:rsidR="00E37947" w:rsidRPr="00E81600">
        <w:t>people from culturally and linguistically diverse backgrounds</w:t>
      </w:r>
      <w:r w:rsidRPr="00E81600">
        <w:t>—are framed in this context.</w:t>
      </w:r>
    </w:p>
    <w:p w14:paraId="6BC10260" w14:textId="5ADE247D" w:rsidR="009F5C58" w:rsidRPr="00E81600" w:rsidRDefault="009F5C58" w:rsidP="00EF392C">
      <w:pPr>
        <w:pStyle w:val="Paragraph"/>
      </w:pPr>
      <w:r w:rsidRPr="00E81600">
        <w:t>The recommendations reflect a public health approach to palliative care (</w:t>
      </w:r>
      <w:r w:rsidR="00767032" w:rsidRPr="00E81600">
        <w:t xml:space="preserve">see </w:t>
      </w:r>
      <w:r w:rsidR="00767032" w:rsidRPr="00E81600">
        <w:rPr>
          <w:rStyle w:val="Italic"/>
        </w:rPr>
        <w:t>Summary Policy Paper</w:t>
      </w:r>
      <w:r w:rsidR="00767032" w:rsidRPr="00E81600">
        <w:t xml:space="preserve"> for details</w:t>
      </w:r>
      <w:r w:rsidRPr="00E81600">
        <w:t>), which involves multiple sectors—from individuals and families to specialist palliative care service providers and broadly</w:t>
      </w:r>
      <w:r w:rsidR="000E4AEB" w:rsidRPr="00E81600">
        <w:t>-</w:t>
      </w:r>
      <w:r w:rsidRPr="00E81600">
        <w:t>focused, ‘non-traditional’ partners and collaborators.</w:t>
      </w:r>
    </w:p>
    <w:p w14:paraId="424400A5" w14:textId="040AA30F" w:rsidR="005227C8" w:rsidRPr="00E81600" w:rsidRDefault="009F5C58" w:rsidP="00EF392C">
      <w:pPr>
        <w:pStyle w:val="Paragraph"/>
      </w:pPr>
      <w:r w:rsidRPr="00E81600">
        <w:t>These recommendations are designed to bolster the capacity of all relevant sectors to promote access to appropriate, quality palliative care for</w:t>
      </w:r>
      <w:r w:rsidR="00E37947" w:rsidRPr="00E81600">
        <w:t xml:space="preserve"> people from culturally and linguistically diverse backgrounds</w:t>
      </w:r>
      <w:r w:rsidRPr="00E81600">
        <w:t xml:space="preserve"> with a life-limiting illness. In particular, the idea of </w:t>
      </w:r>
      <w:r w:rsidRPr="00E81600">
        <w:rPr>
          <w:b/>
          <w:bCs/>
        </w:rPr>
        <w:t xml:space="preserve">person-centred care shines through as the </w:t>
      </w:r>
      <w:proofErr w:type="gramStart"/>
      <w:r w:rsidRPr="00E81600">
        <w:rPr>
          <w:b/>
          <w:bCs/>
        </w:rPr>
        <w:t>ultimate goal</w:t>
      </w:r>
      <w:proofErr w:type="gramEnd"/>
      <w:r w:rsidRPr="00E81600">
        <w:t xml:space="preserve"> of </w:t>
      </w:r>
      <w:r w:rsidR="00FA759B" w:rsidRPr="00E81600">
        <w:t>all</w:t>
      </w:r>
      <w:r w:rsidRPr="00E81600">
        <w:t xml:space="preserve"> palliative care service provision. Person-centred care is respectful of, and responsive to, the preferences, needs and values of </w:t>
      </w:r>
      <w:r w:rsidR="00B769AD" w:rsidRPr="00E81600">
        <w:t>individuals</w:t>
      </w:r>
      <w:r w:rsidRPr="00E81600">
        <w:t>.</w:t>
      </w:r>
      <w:r w:rsidR="005227C8" w:rsidRPr="00E81600">
        <w:t xml:space="preserve"> As a concept, it incorporates respect, emotional support, physical comfort, information and communication, continuity and transition, care coordination, involvement of family an</w:t>
      </w:r>
      <w:r w:rsidR="006603C3" w:rsidRPr="00E81600">
        <w:t>d carers and access to care</w:t>
      </w:r>
      <w:r w:rsidR="00173929" w:rsidRPr="00E81600">
        <w:t>.</w:t>
      </w:r>
      <w:r w:rsidR="006603C3" w:rsidRPr="00E81600">
        <w:fldChar w:fldCharType="begin" w:fldLock="1"/>
      </w:r>
      <w:r w:rsidR="00E703CD" w:rsidRPr="00E81600">
        <w:instrText>ADDIN CSL_CITATION {"citationItems":[{"id":"ITEM-1","itemData":{"author":[{"dropping-particle":"","family":"Australian Commission on Safety and Quality in Health Care","given":"","non-dropping-particle":"","parse-names":false,"suffix":""}],"id":"ITEM-1","issued":{"date-parts":[["2011"]]},"publisher":"ACSQHC","publisher-place":"Sydney","title":"Patient-centred care: Improving quality and safety through partnerships with patinets and consumers","type":"book"},"uris":["http://www.mendeley.com/documents/?uuid=39e094b9-970c-4f1d-95e1-44ef5e4c4565"]}],"mendeley":{"formattedCitation":"&lt;sup&gt;23&lt;/sup&gt;","plainTextFormattedCitation":"23","previouslyFormattedCitation":"&lt;sup&gt;23&lt;/sup&gt;"},"properties":{"noteIndex":0},"schema":"https://github.com/citation-style-language/schema/raw/master/csl-citation.json"}</w:instrText>
      </w:r>
      <w:r w:rsidR="006603C3" w:rsidRPr="00E81600">
        <w:fldChar w:fldCharType="separate"/>
      </w:r>
      <w:r w:rsidR="00E703CD" w:rsidRPr="00E81600">
        <w:rPr>
          <w:vertAlign w:val="superscript"/>
        </w:rPr>
        <w:t>23</w:t>
      </w:r>
      <w:r w:rsidR="006603C3" w:rsidRPr="00E81600">
        <w:fldChar w:fldCharType="end"/>
      </w:r>
      <w:r w:rsidR="005227C8" w:rsidRPr="00E81600">
        <w:t xml:space="preserve"> For people from CALD backgrounds, key components of person-centred care may include culturally-appropriate care and/or trauma-informed approaches (see </w:t>
      </w:r>
      <w:r w:rsidR="005227C8" w:rsidRPr="00E81600">
        <w:rPr>
          <w:rStyle w:val="Italic"/>
        </w:rPr>
        <w:t>Summary Policy Paper</w:t>
      </w:r>
      <w:r w:rsidR="005227C8" w:rsidRPr="00E81600">
        <w:t xml:space="preserve"> for more detail).</w:t>
      </w:r>
    </w:p>
    <w:p w14:paraId="04693498" w14:textId="77777777" w:rsidR="00BB3D80" w:rsidRPr="00E81600" w:rsidRDefault="00BB3D80" w:rsidP="00BB3D80">
      <w:pPr>
        <w:pStyle w:val="Paragraph"/>
      </w:pPr>
      <w:r w:rsidRPr="00E81600">
        <w:t xml:space="preserve">It is important to acknowledge that identifying and providing the elements necessary to deliver person-centred care for people from under-served populations, including those from CALD backgrounds, is likely to be particularly challenging and </w:t>
      </w:r>
      <w:proofErr w:type="gramStart"/>
      <w:r w:rsidRPr="00E81600">
        <w:t>resource-intensive</w:t>
      </w:r>
      <w:proofErr w:type="gramEnd"/>
      <w:r w:rsidRPr="00E81600">
        <w:t>.</w:t>
      </w:r>
    </w:p>
    <w:p w14:paraId="53134F09" w14:textId="77777777" w:rsidR="00BB3D80" w:rsidRPr="00E81600" w:rsidRDefault="00BB3D80" w:rsidP="00C93ACE">
      <w:pPr>
        <w:pStyle w:val="IntenseQuote"/>
        <w:spacing w:before="120" w:after="120"/>
        <w:rPr>
          <w:sz w:val="28"/>
          <w:szCs w:val="32"/>
        </w:rPr>
      </w:pPr>
      <w:r w:rsidRPr="00E81600">
        <w:rPr>
          <w:sz w:val="28"/>
          <w:szCs w:val="32"/>
        </w:rPr>
        <w:t xml:space="preserve">Person-centred care shines through as the </w:t>
      </w:r>
      <w:proofErr w:type="gramStart"/>
      <w:r w:rsidRPr="00E81600">
        <w:rPr>
          <w:sz w:val="28"/>
          <w:szCs w:val="32"/>
        </w:rPr>
        <w:t>ultimate goal</w:t>
      </w:r>
      <w:proofErr w:type="gramEnd"/>
      <w:r w:rsidRPr="00E81600">
        <w:rPr>
          <w:sz w:val="28"/>
          <w:szCs w:val="32"/>
        </w:rPr>
        <w:t xml:space="preserve"> of all palliative care service provision.</w:t>
      </w:r>
    </w:p>
    <w:p w14:paraId="26CBDF5E" w14:textId="77777777" w:rsidR="00BB3D80" w:rsidRPr="00E81600" w:rsidRDefault="00BB3D80" w:rsidP="00BB3D80">
      <w:pPr>
        <w:pStyle w:val="Paragraph"/>
      </w:pPr>
      <w:r w:rsidRPr="00E81600">
        <w:t xml:space="preserve">It is also important to recognise that implementing the recommendations in this report may require service providers and other organisations to make significant changes to organisational policies and procedures, </w:t>
      </w:r>
      <w:proofErr w:type="gramStart"/>
      <w:r w:rsidRPr="00E81600">
        <w:t>structures</w:t>
      </w:r>
      <w:proofErr w:type="gramEnd"/>
      <w:r w:rsidRPr="00E81600">
        <w:t xml:space="preserve"> and systems.</w:t>
      </w:r>
    </w:p>
    <w:p w14:paraId="7644DD7B" w14:textId="77777777" w:rsidR="00BB3D80" w:rsidRPr="00E81600" w:rsidRDefault="00BB3D80" w:rsidP="00BB3D80">
      <w:pPr>
        <w:pStyle w:val="Paragraph"/>
      </w:pPr>
      <w:r w:rsidRPr="00E81600">
        <w:t>It is therefore vital that the underpinning enablers identified through this project—particularly workforce development and financial support and resourcing—are firmly in place. Without this support, efforts to improve access to quality, appropriate palliative care for people from culturally and linguistically diverse backgrounds and other under-served population groups are unlikely to succeed.</w:t>
      </w:r>
    </w:p>
    <w:p w14:paraId="01A5D2CF" w14:textId="1490C6AF" w:rsidR="009F5C58" w:rsidRPr="00E81600" w:rsidRDefault="00403053" w:rsidP="00E703CD">
      <w:pPr>
        <w:pStyle w:val="Paragraph"/>
      </w:pPr>
      <w:r w:rsidRPr="00E81600">
        <w:rPr>
          <w:lang w:eastAsia="en-GB"/>
        </w:rPr>
        <w:t xml:space="preserve">Palliative care providers may also need assistance from those with a greater understanding of the needs of people from CALD backgrounds to co-design services and optimise person-centred care. Linkages between the palliative care sector and relevant community and support organisations—i.e. those with existing relationships and experience meeting the needs of these population groups—are likely to be of </w:t>
      </w:r>
      <w:proofErr w:type="gramStart"/>
      <w:r w:rsidRPr="00E81600">
        <w:rPr>
          <w:lang w:eastAsia="en-GB"/>
        </w:rPr>
        <w:t>particular importance</w:t>
      </w:r>
      <w:proofErr w:type="gramEnd"/>
      <w:r w:rsidRPr="00E81600">
        <w:rPr>
          <w:lang w:eastAsia="en-GB"/>
        </w:rPr>
        <w:t xml:space="preserve"> (see </w:t>
      </w:r>
      <w:r w:rsidRPr="00E81600">
        <w:rPr>
          <w:i/>
          <w:iCs/>
          <w:lang w:eastAsia="en-GB"/>
        </w:rPr>
        <w:t>Summary Policy Paper</w:t>
      </w:r>
      <w:r w:rsidRPr="00E81600">
        <w:rPr>
          <w:lang w:eastAsia="en-GB"/>
        </w:rPr>
        <w:t> for further discussion).</w:t>
      </w:r>
    </w:p>
    <w:p w14:paraId="51951089" w14:textId="77777777" w:rsidR="009F5C58" w:rsidRPr="00E81600" w:rsidRDefault="009F5C58" w:rsidP="004F18D8">
      <w:pPr>
        <w:pStyle w:val="Heading2"/>
        <w:rPr>
          <w:noProof w:val="0"/>
          <w:lang w:val="en-GB"/>
        </w:rPr>
        <w:sectPr w:rsidR="009F5C58" w:rsidRPr="00E81600" w:rsidSect="0087460A">
          <w:footnotePr>
            <w:numFmt w:val="lowerRoman"/>
          </w:footnotePr>
          <w:type w:val="continuous"/>
          <w:pgSz w:w="11901" w:h="16817"/>
          <w:pgMar w:top="1418" w:right="1418" w:bottom="1843" w:left="1843" w:header="709" w:footer="992" w:gutter="0"/>
          <w:cols w:num="2" w:space="567"/>
          <w:titlePg/>
          <w:docGrid w:linePitch="360"/>
          <w15:footnoteColumns w:val="1"/>
        </w:sectPr>
      </w:pPr>
      <w:bookmarkStart w:id="66" w:name="_Hlk10036079"/>
      <w:bookmarkEnd w:id="65"/>
    </w:p>
    <w:p w14:paraId="5EA84098" w14:textId="36B30602" w:rsidR="009F5C58" w:rsidRPr="00E81600" w:rsidRDefault="00E61E92" w:rsidP="004F18D8">
      <w:pPr>
        <w:pStyle w:val="Heading2"/>
        <w:rPr>
          <w:noProof w:val="0"/>
          <w:lang w:val="en-GB"/>
        </w:rPr>
      </w:pPr>
      <w:bookmarkStart w:id="67" w:name="_Toc22838700"/>
      <w:r w:rsidRPr="00E81600">
        <w:rPr>
          <w:noProof w:val="0"/>
          <w:lang w:val="en-GB"/>
        </w:rPr>
        <w:lastRenderedPageBreak/>
        <w:t xml:space="preserve">Addressing facilitators </w:t>
      </w:r>
      <w:r w:rsidR="009F5C58" w:rsidRPr="00E81600">
        <w:rPr>
          <w:noProof w:val="0"/>
          <w:lang w:val="en-GB"/>
        </w:rPr>
        <w:t>of appropriate palliative care</w:t>
      </w:r>
      <w:r w:rsidR="00E32662" w:rsidRPr="00E81600">
        <w:rPr>
          <w:noProof w:val="0"/>
          <w:lang w:val="en-GB"/>
        </w:rPr>
        <w:t xml:space="preserve"> for </w:t>
      </w:r>
      <w:r w:rsidR="00425780" w:rsidRPr="00E81600">
        <w:rPr>
          <w:noProof w:val="0"/>
          <w:lang w:val="en-GB"/>
        </w:rPr>
        <w:t>people from culturally and linguistically diverse backgrounds</w:t>
      </w:r>
      <w:bookmarkEnd w:id="67"/>
    </w:p>
    <w:p w14:paraId="77C2F0F1" w14:textId="77777777" w:rsidR="009F5C58" w:rsidRPr="00E81600" w:rsidRDefault="009F5C58" w:rsidP="004F18D8">
      <w:pPr>
        <w:pStyle w:val="Subhead"/>
        <w:rPr>
          <w:noProof w:val="0"/>
        </w:rPr>
        <w:sectPr w:rsidR="009F5C58" w:rsidRPr="00E81600" w:rsidSect="0087460A">
          <w:footnotePr>
            <w:numFmt w:val="lowerRoman"/>
          </w:footnotePr>
          <w:pgSz w:w="11901" w:h="16817"/>
          <w:pgMar w:top="1418" w:right="1418" w:bottom="1843" w:left="1843" w:header="709" w:footer="992" w:gutter="0"/>
          <w:cols w:space="567"/>
          <w:docGrid w:linePitch="360"/>
          <w15:footnoteColumns w:val="1"/>
        </w:sectPr>
      </w:pPr>
    </w:p>
    <w:p w14:paraId="0CA232B5" w14:textId="1122F581" w:rsidR="009F5C58" w:rsidRPr="00E81600" w:rsidRDefault="009F5C58" w:rsidP="009B5BA3">
      <w:pPr>
        <w:pStyle w:val="Enabler"/>
        <w:rPr>
          <w:noProof w:val="0"/>
        </w:rPr>
      </w:pPr>
      <w:r w:rsidRPr="00E81600">
        <w:rPr>
          <w:noProof w:val="0"/>
        </w:rPr>
        <w:t>Increase</w:t>
      </w:r>
      <w:r w:rsidR="005227C8" w:rsidRPr="00E81600">
        <w:rPr>
          <w:noProof w:val="0"/>
        </w:rPr>
        <w:t xml:space="preserve"> community</w:t>
      </w:r>
      <w:r w:rsidRPr="00E81600">
        <w:rPr>
          <w:noProof w:val="0"/>
        </w:rPr>
        <w:t xml:space="preserve"> comfort with discussing death and dying</w:t>
      </w:r>
    </w:p>
    <w:p w14:paraId="2F41F6B0" w14:textId="07B99F82" w:rsidR="00CE1B2C" w:rsidRPr="00E81600" w:rsidRDefault="00CE1B2C" w:rsidP="00382E6D">
      <w:pPr>
        <w:pStyle w:val="Bullet1"/>
      </w:pPr>
      <w:r w:rsidRPr="00E81600">
        <w:t xml:space="preserve">Improve the comfort of all of society in discussing issues relevant to death and dying—including individuals, communities, </w:t>
      </w:r>
      <w:proofErr w:type="gramStart"/>
      <w:r w:rsidRPr="00E81600">
        <w:t>health</w:t>
      </w:r>
      <w:proofErr w:type="gramEnd"/>
      <w:r w:rsidRPr="00E81600">
        <w:t xml:space="preserve"> and </w:t>
      </w:r>
      <w:r w:rsidR="006552F2" w:rsidRPr="00E81600">
        <w:t xml:space="preserve">social </w:t>
      </w:r>
      <w:r w:rsidRPr="00E81600">
        <w:t xml:space="preserve">care </w:t>
      </w:r>
      <w:r w:rsidR="006552F2" w:rsidRPr="00E81600">
        <w:t>providers</w:t>
      </w:r>
      <w:r w:rsidRPr="00E81600">
        <w:t>.</w:t>
      </w:r>
    </w:p>
    <w:p w14:paraId="4580059F" w14:textId="7E6C36E5" w:rsidR="00977BA3" w:rsidRPr="00E81600" w:rsidRDefault="00CE1B2C" w:rsidP="00CE1B2C">
      <w:pPr>
        <w:pStyle w:val="BulletLast"/>
      </w:pPr>
      <w:r w:rsidRPr="00E81600">
        <w:t xml:space="preserve">Assist health and social care </w:t>
      </w:r>
      <w:r w:rsidR="006552F2" w:rsidRPr="00E81600">
        <w:t xml:space="preserve">providers </w:t>
      </w:r>
      <w:r w:rsidRPr="00E81600">
        <w:t>to improve their skill and confidence in talking about these issues with CALD communities.</w:t>
      </w:r>
    </w:p>
    <w:p w14:paraId="5B64839F" w14:textId="05311CC0" w:rsidR="009F5C58" w:rsidRPr="00E81600" w:rsidRDefault="005227C8" w:rsidP="003E2D84">
      <w:pPr>
        <w:pStyle w:val="Enabler"/>
        <w:rPr>
          <w:noProof w:val="0"/>
        </w:rPr>
      </w:pPr>
      <w:r w:rsidRPr="00E81600">
        <w:rPr>
          <w:noProof w:val="0"/>
        </w:rPr>
        <w:t>Promote c</w:t>
      </w:r>
      <w:r w:rsidR="009F5C58" w:rsidRPr="00E81600">
        <w:rPr>
          <w:noProof w:val="0"/>
        </w:rPr>
        <w:t>ommunity awareness and understanding of palliative care</w:t>
      </w:r>
    </w:p>
    <w:p w14:paraId="1C4F282B" w14:textId="77777777" w:rsidR="00CE1B2C" w:rsidRPr="00E81600" w:rsidRDefault="00CE1B2C" w:rsidP="001D56BA">
      <w:pPr>
        <w:pStyle w:val="BulletLast"/>
      </w:pPr>
      <w:r w:rsidRPr="00E81600">
        <w:t>Improve community understanding about palliative care, through broad social marketing strategies as well as specific efforts focusing on CALD groups (e.g. education sessions organised through community organisations, engaging community champions, promotion through community radio and TV channels).</w:t>
      </w:r>
    </w:p>
    <w:p w14:paraId="1C875C77" w14:textId="48289EC8" w:rsidR="009F5C58" w:rsidRPr="00E81600" w:rsidRDefault="005227C8" w:rsidP="003E2D84">
      <w:pPr>
        <w:pStyle w:val="Enabler"/>
        <w:rPr>
          <w:noProof w:val="0"/>
        </w:rPr>
      </w:pPr>
      <w:r w:rsidRPr="00E81600">
        <w:rPr>
          <w:noProof w:val="0"/>
        </w:rPr>
        <w:t>Facilitate t</w:t>
      </w:r>
      <w:r w:rsidR="009F5C58" w:rsidRPr="00E81600">
        <w:rPr>
          <w:noProof w:val="0"/>
        </w:rPr>
        <w:t>imely initiation of palliative care</w:t>
      </w:r>
    </w:p>
    <w:p w14:paraId="2205BB06" w14:textId="4E4813AE" w:rsidR="00CE1B2C" w:rsidRPr="00E81600" w:rsidRDefault="00CE1B2C" w:rsidP="00382E6D">
      <w:pPr>
        <w:pStyle w:val="Bullet1"/>
      </w:pPr>
      <w:r w:rsidRPr="00E81600">
        <w:t xml:space="preserve">Upskill health and social care </w:t>
      </w:r>
      <w:r w:rsidR="006552F2" w:rsidRPr="00E81600">
        <w:t xml:space="preserve">providers </w:t>
      </w:r>
      <w:r w:rsidRPr="00E81600">
        <w:t>and other relevant support people to identify when palliative care may be needed, engage in discussions with individuals and families and initiate or refer for care as appropriate.</w:t>
      </w:r>
    </w:p>
    <w:p w14:paraId="0FF30232" w14:textId="50E49CE3" w:rsidR="00D17783" w:rsidRPr="00E81600" w:rsidRDefault="00CE1B2C" w:rsidP="00CE1B2C">
      <w:pPr>
        <w:pStyle w:val="BulletLast"/>
      </w:pPr>
      <w:r w:rsidRPr="00E81600">
        <w:t>Consider introduction of standard palliative care-related practices and/or referral processes for all at time of diagnosis with a life-limiting illness.</w:t>
      </w:r>
    </w:p>
    <w:p w14:paraId="78A7FE25" w14:textId="59603EDD" w:rsidR="009F5C58" w:rsidRPr="00E81600" w:rsidRDefault="005227C8" w:rsidP="009B5BA3">
      <w:pPr>
        <w:pStyle w:val="Enabler"/>
        <w:rPr>
          <w:noProof w:val="0"/>
        </w:rPr>
      </w:pPr>
      <w:r w:rsidRPr="00E81600">
        <w:rPr>
          <w:noProof w:val="0"/>
        </w:rPr>
        <w:t>Foster a g</w:t>
      </w:r>
      <w:r w:rsidR="009F5C58" w:rsidRPr="00E81600">
        <w:rPr>
          <w:noProof w:val="0"/>
        </w:rPr>
        <w:t xml:space="preserve">reater understanding of </w:t>
      </w:r>
      <w:r w:rsidR="00425780" w:rsidRPr="00E81600">
        <w:rPr>
          <w:noProof w:val="0"/>
        </w:rPr>
        <w:t>people from culturally and linguistically diverse backgrounds</w:t>
      </w:r>
    </w:p>
    <w:p w14:paraId="4D98F592" w14:textId="6D6A6874" w:rsidR="00CE1B2C" w:rsidRPr="00E81600" w:rsidRDefault="00CE1B2C" w:rsidP="00382E6D">
      <w:pPr>
        <w:pStyle w:val="Bullet1"/>
      </w:pPr>
      <w:r w:rsidRPr="00E81600">
        <w:t>Ensure all health and other relevant care providers are aware of and responsive to the potential impacts of the life experiences of CALD communities.</w:t>
      </w:r>
    </w:p>
    <w:p w14:paraId="5FCDC44E" w14:textId="0011BC7B" w:rsidR="00977BA3" w:rsidRPr="00E81600" w:rsidRDefault="00CE1B2C" w:rsidP="00CE1B2C">
      <w:pPr>
        <w:pStyle w:val="BulletLast"/>
      </w:pPr>
      <w:r w:rsidRPr="00E81600">
        <w:t>Promote cultural understanding, while avoiding cultural stereotyping.</w:t>
      </w:r>
    </w:p>
    <w:p w14:paraId="73F0CFB5" w14:textId="5C5886D1" w:rsidR="009F5C58" w:rsidRPr="00E81600" w:rsidRDefault="005227C8" w:rsidP="003E2D84">
      <w:pPr>
        <w:pStyle w:val="Enabler"/>
        <w:rPr>
          <w:noProof w:val="0"/>
        </w:rPr>
      </w:pPr>
      <w:r w:rsidRPr="00E81600">
        <w:rPr>
          <w:noProof w:val="0"/>
        </w:rPr>
        <w:t xml:space="preserve">Improve </w:t>
      </w:r>
      <w:r w:rsidR="009F5C58" w:rsidRPr="00E81600">
        <w:rPr>
          <w:noProof w:val="0"/>
        </w:rPr>
        <w:t xml:space="preserve">communication and information provision </w:t>
      </w:r>
    </w:p>
    <w:p w14:paraId="136C1AB6" w14:textId="330DB37C" w:rsidR="00CE1B2C" w:rsidRPr="00E81600" w:rsidRDefault="00CE1B2C" w:rsidP="001D56BA">
      <w:pPr>
        <w:pStyle w:val="Bullet1Keep"/>
      </w:pPr>
      <w:r w:rsidRPr="00E81600">
        <w:t>Support effective provider</w:t>
      </w:r>
      <w:r w:rsidR="00B645FE" w:rsidRPr="00E81600">
        <w:t>–</w:t>
      </w:r>
      <w:r w:rsidRPr="00E81600">
        <w:t>patient communication and the provision of appropriate information. For example, consider:</w:t>
      </w:r>
    </w:p>
    <w:p w14:paraId="3549842C" w14:textId="77777777" w:rsidR="00CE1B2C" w:rsidRPr="00E81600" w:rsidRDefault="00CE1B2C" w:rsidP="00382E6D">
      <w:pPr>
        <w:pStyle w:val="Bullet2"/>
      </w:pPr>
      <w:r w:rsidRPr="00E81600">
        <w:t xml:space="preserve">Information using </w:t>
      </w:r>
      <w:proofErr w:type="gramStart"/>
      <w:r w:rsidRPr="00E81600">
        <w:t>culturally-appropriate</w:t>
      </w:r>
      <w:proofErr w:type="gramEnd"/>
      <w:r w:rsidRPr="00E81600">
        <w:t xml:space="preserve"> terms and styles in different languages and formats</w:t>
      </w:r>
    </w:p>
    <w:p w14:paraId="60604D78" w14:textId="77777777" w:rsidR="00CE1B2C" w:rsidRPr="00E81600" w:rsidRDefault="00CE1B2C" w:rsidP="00382E6D">
      <w:pPr>
        <w:pStyle w:val="Bullet2"/>
      </w:pPr>
      <w:r w:rsidRPr="00E81600">
        <w:t>Access to professional interpreting services across all relevant settings (via video or phone, if not available face-to-face)</w:t>
      </w:r>
    </w:p>
    <w:p w14:paraId="6988EB5A" w14:textId="77777777" w:rsidR="00CE1B2C" w:rsidRPr="00E81600" w:rsidRDefault="00CE1B2C" w:rsidP="00382E6D">
      <w:pPr>
        <w:pStyle w:val="Bullet2"/>
      </w:pPr>
      <w:r w:rsidRPr="00E81600">
        <w:t>Training programs for professional interpreters in palliative care concepts and communication</w:t>
      </w:r>
    </w:p>
    <w:p w14:paraId="44B9D814" w14:textId="4D870CFC" w:rsidR="00CE1B2C" w:rsidRPr="00E81600" w:rsidRDefault="00CE1B2C" w:rsidP="00382E6D">
      <w:pPr>
        <w:pStyle w:val="Bullet2"/>
      </w:pPr>
      <w:r w:rsidRPr="00E81600">
        <w:t>Specific information about palliative care options and entitlements</w:t>
      </w:r>
      <w:r w:rsidR="00B769AD" w:rsidRPr="00E81600">
        <w:t>.</w:t>
      </w:r>
    </w:p>
    <w:p w14:paraId="785D37C1" w14:textId="67324B61" w:rsidR="00977BA3" w:rsidRPr="00E81600" w:rsidRDefault="00B769AD" w:rsidP="00CE1B2C">
      <w:pPr>
        <w:pStyle w:val="BulletLast"/>
      </w:pPr>
      <w:r w:rsidRPr="00E81600">
        <w:t xml:space="preserve">Provide one-on-one </w:t>
      </w:r>
      <w:r w:rsidR="00CE1B2C" w:rsidRPr="00E81600">
        <w:t>support to individuals/families to navigate the relevant system(s).</w:t>
      </w:r>
    </w:p>
    <w:p w14:paraId="2B30E19F" w14:textId="4B38D44B" w:rsidR="009F5C58" w:rsidRPr="00E81600" w:rsidRDefault="005227C8" w:rsidP="003E2D84">
      <w:pPr>
        <w:pStyle w:val="Enabler"/>
        <w:rPr>
          <w:noProof w:val="0"/>
        </w:rPr>
      </w:pPr>
      <w:r w:rsidRPr="00E81600">
        <w:rPr>
          <w:noProof w:val="0"/>
        </w:rPr>
        <w:lastRenderedPageBreak/>
        <w:t>Enhance p</w:t>
      </w:r>
      <w:r w:rsidR="009F5C58" w:rsidRPr="00E81600">
        <w:rPr>
          <w:noProof w:val="0"/>
        </w:rPr>
        <w:t>rovision of person-centred care</w:t>
      </w:r>
    </w:p>
    <w:p w14:paraId="4F379624" w14:textId="77777777" w:rsidR="00CE1B2C" w:rsidRPr="00E81600" w:rsidRDefault="00CE1B2C" w:rsidP="00382E6D">
      <w:pPr>
        <w:pStyle w:val="Bullet1"/>
      </w:pPr>
      <w:r w:rsidRPr="00E81600">
        <w:t xml:space="preserve">Bolster communities’ capacity to deliver palliative care that is flexible, </w:t>
      </w:r>
      <w:proofErr w:type="gramStart"/>
      <w:r w:rsidRPr="00E81600">
        <w:t>individualised</w:t>
      </w:r>
      <w:proofErr w:type="gramEnd"/>
      <w:r w:rsidRPr="00E81600">
        <w:t xml:space="preserve"> and delivered in setting(s) of choice where possible.</w:t>
      </w:r>
    </w:p>
    <w:p w14:paraId="2287CA8E" w14:textId="77777777" w:rsidR="00CE1B2C" w:rsidRPr="00E81600" w:rsidRDefault="00CE1B2C" w:rsidP="00382E6D">
      <w:pPr>
        <w:pStyle w:val="Bullet1"/>
      </w:pPr>
      <w:r w:rsidRPr="00E81600">
        <w:t xml:space="preserve">Consider the need to accommodate cultural practices, including religion and spirituality, music, </w:t>
      </w:r>
      <w:proofErr w:type="gramStart"/>
      <w:r w:rsidRPr="00E81600">
        <w:t>food</w:t>
      </w:r>
      <w:proofErr w:type="gramEnd"/>
      <w:r w:rsidRPr="00E81600">
        <w:t xml:space="preserve"> and rituals.</w:t>
      </w:r>
    </w:p>
    <w:p w14:paraId="4E727D81" w14:textId="77777777" w:rsidR="00CE1B2C" w:rsidRPr="00E81600" w:rsidRDefault="00CE1B2C" w:rsidP="00382E6D">
      <w:pPr>
        <w:pStyle w:val="Bullet1"/>
      </w:pPr>
      <w:r w:rsidRPr="00E81600">
        <w:t xml:space="preserve">Ensure appropriate setting design for CALD communities, including accommodation options, decoration/displays </w:t>
      </w:r>
      <w:proofErr w:type="gramStart"/>
      <w:r w:rsidRPr="00E81600">
        <w:t>etc.</w:t>
      </w:r>
      <w:proofErr w:type="gramEnd"/>
    </w:p>
    <w:p w14:paraId="1945A87D" w14:textId="77777777" w:rsidR="00CE1B2C" w:rsidRPr="00E81600" w:rsidRDefault="00CE1B2C" w:rsidP="00382E6D">
      <w:pPr>
        <w:pStyle w:val="Bullet1"/>
      </w:pPr>
      <w:r w:rsidRPr="00E81600">
        <w:t>Consider and respect the role of families (as defined by individuals) and communities in decision-making and person-centred care.</w:t>
      </w:r>
    </w:p>
    <w:p w14:paraId="205D8919" w14:textId="77777777" w:rsidR="00CE1B2C" w:rsidRPr="00E81600" w:rsidRDefault="00CE1B2C" w:rsidP="00382E6D">
      <w:pPr>
        <w:pStyle w:val="Bullet1"/>
      </w:pPr>
      <w:r w:rsidRPr="00E81600">
        <w:t>Engage with CALD communities to co-design services.</w:t>
      </w:r>
    </w:p>
    <w:p w14:paraId="0D4C6A01" w14:textId="3F6134B6" w:rsidR="00977BA3" w:rsidRPr="00E81600" w:rsidRDefault="00CE1B2C" w:rsidP="00CE1B2C">
      <w:pPr>
        <w:pStyle w:val="BulletLast"/>
      </w:pPr>
      <w:r w:rsidRPr="00E81600">
        <w:t>Ensure organisational policies and culture are inclusive and support person-centred care.</w:t>
      </w:r>
    </w:p>
    <w:p w14:paraId="526A4025" w14:textId="5E352F50" w:rsidR="005A5724" w:rsidRPr="00E81600" w:rsidRDefault="008F3230" w:rsidP="005A5724">
      <w:pPr>
        <w:pStyle w:val="Enabler"/>
        <w:rPr>
          <w:noProof w:val="0"/>
        </w:rPr>
      </w:pPr>
      <w:r w:rsidRPr="00E81600">
        <w:rPr>
          <w:noProof w:val="0"/>
        </w:rPr>
        <w:br w:type="column"/>
      </w:r>
      <w:r w:rsidR="005227C8" w:rsidRPr="00E81600">
        <w:rPr>
          <w:noProof w:val="0"/>
        </w:rPr>
        <w:t>Better support a</w:t>
      </w:r>
      <w:r w:rsidR="005A5724" w:rsidRPr="00E81600">
        <w:rPr>
          <w:noProof w:val="0"/>
        </w:rPr>
        <w:t>dvance care planning</w:t>
      </w:r>
    </w:p>
    <w:p w14:paraId="512BB9F6" w14:textId="77777777" w:rsidR="005A5724" w:rsidRPr="00E81600" w:rsidRDefault="005A5724" w:rsidP="005A5724">
      <w:pPr>
        <w:pStyle w:val="Bullet1"/>
      </w:pPr>
      <w:r w:rsidRPr="00E81600">
        <w:t xml:space="preserve">Build on current approaches to enhance advance care planning among CALD populations—particularly in specific settings such as primary care, aged </w:t>
      </w:r>
      <w:proofErr w:type="gramStart"/>
      <w:r w:rsidRPr="00E81600">
        <w:t>care</w:t>
      </w:r>
      <w:proofErr w:type="gramEnd"/>
      <w:r w:rsidRPr="00E81600">
        <w:t xml:space="preserve"> and disability support as well as palliative care.</w:t>
      </w:r>
    </w:p>
    <w:p w14:paraId="467F1EFC" w14:textId="7FFE89C6" w:rsidR="009F5C58" w:rsidRPr="00E81600" w:rsidRDefault="005227C8" w:rsidP="001A66DC">
      <w:pPr>
        <w:pStyle w:val="BulletLast"/>
        <w:rPr>
          <w:bCs/>
          <w:iCs/>
        </w:rPr>
        <w:sectPr w:rsidR="009F5C58" w:rsidRPr="00E81600" w:rsidSect="0087460A">
          <w:footnotePr>
            <w:numFmt w:val="lowerRoman"/>
          </w:footnotePr>
          <w:type w:val="continuous"/>
          <w:pgSz w:w="11901" w:h="16817"/>
          <w:pgMar w:top="1418" w:right="1418" w:bottom="1843" w:left="1843" w:header="709" w:footer="992" w:gutter="0"/>
          <w:cols w:num="2" w:space="567"/>
          <w:docGrid w:linePitch="360"/>
          <w15:footnoteColumns w:val="1"/>
        </w:sectPr>
      </w:pPr>
      <w:r w:rsidRPr="00E81600">
        <w:t>Continue to explore opportunities for promoting consistency and mutual recognition of advance care planning documentation across Australian jurisdictions.</w:t>
      </w:r>
      <w:r w:rsidRPr="00E81600" w:rsidDel="005227C8">
        <w:t xml:space="preserve"> </w:t>
      </w:r>
    </w:p>
    <w:p w14:paraId="15D4917A" w14:textId="1B9B5BDF" w:rsidR="009F5C58" w:rsidRPr="00E81600" w:rsidRDefault="009F5C58" w:rsidP="004F18D8">
      <w:pPr>
        <w:pStyle w:val="Heading2"/>
        <w:rPr>
          <w:noProof w:val="0"/>
          <w:lang w:val="en-GB"/>
        </w:rPr>
      </w:pPr>
      <w:bookmarkStart w:id="68" w:name="_Toc22838701"/>
      <w:r w:rsidRPr="00E81600">
        <w:rPr>
          <w:noProof w:val="0"/>
          <w:lang w:val="en-GB"/>
        </w:rPr>
        <w:lastRenderedPageBreak/>
        <w:t>Addressing underpinning enablers</w:t>
      </w:r>
      <w:bookmarkEnd w:id="68"/>
    </w:p>
    <w:p w14:paraId="16DDA654" w14:textId="77777777" w:rsidR="009F5C58" w:rsidRPr="00E81600" w:rsidRDefault="009F5C58" w:rsidP="004F18D8">
      <w:pPr>
        <w:pStyle w:val="Subhead"/>
        <w:rPr>
          <w:noProof w:val="0"/>
        </w:rPr>
        <w:sectPr w:rsidR="009F5C58" w:rsidRPr="00E81600" w:rsidSect="0087460A">
          <w:footnotePr>
            <w:numFmt w:val="lowerRoman"/>
          </w:footnotePr>
          <w:pgSz w:w="11901" w:h="16817"/>
          <w:pgMar w:top="1418" w:right="1418" w:bottom="1843" w:left="1843" w:header="709" w:footer="992" w:gutter="0"/>
          <w:cols w:space="567"/>
          <w:docGrid w:linePitch="360"/>
          <w15:footnoteColumns w:val="1"/>
        </w:sectPr>
      </w:pPr>
    </w:p>
    <w:p w14:paraId="5042900C" w14:textId="461B2B2F" w:rsidR="009F5C58" w:rsidRPr="00E81600" w:rsidRDefault="009F5C58" w:rsidP="009B5BA3">
      <w:pPr>
        <w:pStyle w:val="Enabler"/>
        <w:rPr>
          <w:noProof w:val="0"/>
        </w:rPr>
      </w:pPr>
      <w:r w:rsidRPr="00E81600">
        <w:rPr>
          <w:noProof w:val="0"/>
        </w:rPr>
        <w:t xml:space="preserve">Networks, </w:t>
      </w:r>
      <w:proofErr w:type="gramStart"/>
      <w:r w:rsidRPr="00E81600">
        <w:rPr>
          <w:noProof w:val="0"/>
        </w:rPr>
        <w:t>partnerships</w:t>
      </w:r>
      <w:proofErr w:type="gramEnd"/>
      <w:r w:rsidRPr="00E81600">
        <w:rPr>
          <w:noProof w:val="0"/>
        </w:rPr>
        <w:t xml:space="preserve"> and collaborations</w:t>
      </w:r>
    </w:p>
    <w:p w14:paraId="6599B3B1" w14:textId="62F86B70" w:rsidR="00CE1B2C" w:rsidRPr="00E81600" w:rsidRDefault="00CE1B2C" w:rsidP="00BE22BF">
      <w:pPr>
        <w:pStyle w:val="Bullet1Keep"/>
      </w:pPr>
      <w:r w:rsidRPr="00E81600">
        <w:t xml:space="preserve">Build </w:t>
      </w:r>
      <w:r w:rsidR="005227C8" w:rsidRPr="00E81600">
        <w:t xml:space="preserve">the </w:t>
      </w:r>
      <w:r w:rsidRPr="00E81600">
        <w:t xml:space="preserve">capacity </w:t>
      </w:r>
      <w:r w:rsidR="005227C8" w:rsidRPr="00E81600">
        <w:t>of</w:t>
      </w:r>
      <w:r w:rsidRPr="00E81600">
        <w:t xml:space="preserve"> support organisations to undertake a linking role with palliative care services, e.g. to:</w:t>
      </w:r>
    </w:p>
    <w:p w14:paraId="548F8303" w14:textId="0364C043" w:rsidR="00CE1B2C" w:rsidRPr="00E81600" w:rsidRDefault="00CE1B2C" w:rsidP="00382E6D">
      <w:pPr>
        <w:pStyle w:val="Bullet2"/>
      </w:pPr>
      <w:r w:rsidRPr="00E81600">
        <w:t>Assist individuals to navigate services—including health</w:t>
      </w:r>
      <w:r w:rsidR="00BE2516" w:rsidRPr="00E81600">
        <w:t xml:space="preserve"> </w:t>
      </w:r>
      <w:r w:rsidRPr="00E81600">
        <w:t xml:space="preserve">care, palliative care, aged </w:t>
      </w:r>
      <w:proofErr w:type="gramStart"/>
      <w:r w:rsidRPr="00E81600">
        <w:t>care</w:t>
      </w:r>
      <w:proofErr w:type="gramEnd"/>
      <w:r w:rsidRPr="00E81600">
        <w:t xml:space="preserve"> and other services</w:t>
      </w:r>
    </w:p>
    <w:p w14:paraId="20A1F1A5" w14:textId="77777777" w:rsidR="00CE1B2C" w:rsidRPr="00E81600" w:rsidRDefault="00CE1B2C" w:rsidP="00382E6D">
      <w:pPr>
        <w:pStyle w:val="Bullet2"/>
      </w:pPr>
      <w:r w:rsidRPr="00E81600">
        <w:t>Serve as a resource for palliative care services to understand the needs of CALD communities</w:t>
      </w:r>
    </w:p>
    <w:p w14:paraId="7FBFFB76" w14:textId="77777777" w:rsidR="00CE1B2C" w:rsidRPr="00E81600" w:rsidRDefault="00CE1B2C" w:rsidP="00382E6D">
      <w:pPr>
        <w:pStyle w:val="Bullet2"/>
      </w:pPr>
      <w:r w:rsidRPr="00E81600">
        <w:t>Assist with broader awareness-raising in relation to palliative care and advance care planning within the communities they serve.</w:t>
      </w:r>
    </w:p>
    <w:p w14:paraId="031EEABD" w14:textId="5D55E962" w:rsidR="00CE1B2C" w:rsidRPr="00E81600" w:rsidRDefault="00CE1B2C" w:rsidP="00382E6D">
      <w:pPr>
        <w:pStyle w:val="Bullet1"/>
      </w:pPr>
      <w:r w:rsidRPr="00E81600">
        <w:t>Build linkages and reciprocal collaborations between all relevant sectors (e.g. palliative care and other health and community care services as well as support organisations and other service providers as appropriate) to develop referral pathways and best-practice approaches to palliative care service delivery for CALD groups.</w:t>
      </w:r>
    </w:p>
    <w:p w14:paraId="249D0AA8" w14:textId="541FF45B" w:rsidR="00977BA3" w:rsidRPr="00E81600" w:rsidRDefault="00CE1B2C" w:rsidP="00BE22BF">
      <w:pPr>
        <w:pStyle w:val="BulletLast"/>
      </w:pPr>
      <w:r w:rsidRPr="00E81600">
        <w:t>Build relationships between palliative care providers and community and religious organisations.</w:t>
      </w:r>
    </w:p>
    <w:p w14:paraId="37AE90E5" w14:textId="77777777" w:rsidR="009F5C58" w:rsidRPr="00E81600" w:rsidRDefault="009F5C58" w:rsidP="003E2D84">
      <w:pPr>
        <w:pStyle w:val="Enabler"/>
        <w:rPr>
          <w:noProof w:val="0"/>
        </w:rPr>
      </w:pPr>
      <w:r w:rsidRPr="00E81600">
        <w:rPr>
          <w:noProof w:val="0"/>
        </w:rPr>
        <w:t>Workforce development</w:t>
      </w:r>
    </w:p>
    <w:p w14:paraId="104F163E" w14:textId="58644675" w:rsidR="00CE1B2C" w:rsidRPr="00E81600" w:rsidRDefault="00CE1B2C" w:rsidP="00BE22BF">
      <w:pPr>
        <w:pStyle w:val="Bullet1Keep"/>
      </w:pPr>
      <w:r w:rsidRPr="00E81600">
        <w:t xml:space="preserve">Consider training and ongoing professional development initiatives that increase or improve health and </w:t>
      </w:r>
      <w:r w:rsidR="006552F2" w:rsidRPr="00E81600">
        <w:t xml:space="preserve">social </w:t>
      </w:r>
      <w:r w:rsidRPr="00E81600">
        <w:t xml:space="preserve">care </w:t>
      </w:r>
      <w:r w:rsidR="006552F2" w:rsidRPr="00E81600">
        <w:t>providers</w:t>
      </w:r>
      <w:r w:rsidRPr="00E81600">
        <w:t>’:</w:t>
      </w:r>
    </w:p>
    <w:p w14:paraId="4515127A" w14:textId="77777777" w:rsidR="00CE1B2C" w:rsidRPr="00E81600" w:rsidRDefault="00CE1B2C" w:rsidP="00382E6D">
      <w:pPr>
        <w:pStyle w:val="Bullet2"/>
      </w:pPr>
      <w:r w:rsidRPr="00E81600">
        <w:t>Understanding of CALD populations (cultural competence)</w:t>
      </w:r>
    </w:p>
    <w:p w14:paraId="5472B6E0" w14:textId="77777777" w:rsidR="00CE1B2C" w:rsidRPr="00E81600" w:rsidRDefault="00CE1B2C" w:rsidP="00382E6D">
      <w:pPr>
        <w:pStyle w:val="Bullet2"/>
      </w:pPr>
      <w:r w:rsidRPr="00E81600">
        <w:t>Understanding of and ability to provide or support person-centred palliative care</w:t>
      </w:r>
    </w:p>
    <w:p w14:paraId="4FDE8012" w14:textId="77777777" w:rsidR="00CE1B2C" w:rsidRPr="00E81600" w:rsidRDefault="00CE1B2C" w:rsidP="00382E6D">
      <w:pPr>
        <w:pStyle w:val="Bullet2"/>
      </w:pPr>
      <w:r w:rsidRPr="00E81600">
        <w:t>Knowledge of and skill applying trauma-informed approaches</w:t>
      </w:r>
    </w:p>
    <w:p w14:paraId="25E4246F" w14:textId="77777777" w:rsidR="00CE1B2C" w:rsidRPr="00E81600" w:rsidRDefault="00CE1B2C" w:rsidP="00382E6D">
      <w:pPr>
        <w:pStyle w:val="Bullet2"/>
      </w:pPr>
      <w:r w:rsidRPr="00E81600">
        <w:t>Comfort and capacity to assist individuals with advance care planning.</w:t>
      </w:r>
    </w:p>
    <w:p w14:paraId="3EF96E11" w14:textId="3C566D66" w:rsidR="00977BA3" w:rsidRPr="00E81600" w:rsidRDefault="00CE1B2C" w:rsidP="00CE1B2C">
      <w:pPr>
        <w:pStyle w:val="BulletLast"/>
      </w:pPr>
      <w:r w:rsidRPr="00E81600">
        <w:t>Employ CALD (including bilingual and bi-cultural) staff and/or diversity officers or champions across relevant settings.</w:t>
      </w:r>
    </w:p>
    <w:p w14:paraId="020069F5" w14:textId="77777777" w:rsidR="009F5C58" w:rsidRPr="00E81600" w:rsidRDefault="009F5C58" w:rsidP="003E2D84">
      <w:pPr>
        <w:pStyle w:val="Enabler"/>
        <w:rPr>
          <w:noProof w:val="0"/>
        </w:rPr>
      </w:pPr>
      <w:r w:rsidRPr="00E81600">
        <w:rPr>
          <w:noProof w:val="0"/>
        </w:rPr>
        <w:t>Financial support and resourcing</w:t>
      </w:r>
    </w:p>
    <w:p w14:paraId="5ECF1857" w14:textId="77777777" w:rsidR="00CE1B2C" w:rsidRPr="00E81600" w:rsidRDefault="00CE1B2C" w:rsidP="00BE22BF">
      <w:pPr>
        <w:pStyle w:val="ParagraphKeep"/>
      </w:pPr>
      <w:r w:rsidRPr="00E81600">
        <w:t>Noting that all recommendations in this document require appropriate levels of resourcing, more specific funding recommendations include:</w:t>
      </w:r>
    </w:p>
    <w:p w14:paraId="49E5BC0A" w14:textId="77777777" w:rsidR="00CE1B2C" w:rsidRPr="00E81600" w:rsidRDefault="00CE1B2C" w:rsidP="00382E6D">
      <w:pPr>
        <w:pStyle w:val="Bullet1"/>
      </w:pPr>
      <w:r w:rsidRPr="00E81600">
        <w:t>Ensure palliative care funding models are flexible to allow delivery of person-centred palliative care—recognising that meeting the needs of CALD people may be intensive in terms of both time and resources.</w:t>
      </w:r>
    </w:p>
    <w:p w14:paraId="0D6B9DD5" w14:textId="77777777" w:rsidR="00CE1B2C" w:rsidRPr="00E81600" w:rsidRDefault="00CE1B2C" w:rsidP="00382E6D">
      <w:pPr>
        <w:pStyle w:val="Bullet1"/>
      </w:pPr>
      <w:r w:rsidRPr="00E81600">
        <w:t>Improve the alignment of the relevant funding systems (including NDIS, aged care, primary and other healthcare) to support seamless transitions.</w:t>
      </w:r>
    </w:p>
    <w:p w14:paraId="64ED7F12" w14:textId="7492B1D1" w:rsidR="00977BA3" w:rsidRPr="00E81600" w:rsidRDefault="00CE1B2C" w:rsidP="00CE1B2C">
      <w:pPr>
        <w:pStyle w:val="BulletLast"/>
      </w:pPr>
      <w:r w:rsidRPr="00E81600">
        <w:t>Fund community-based/population-specific approaches to palliative care, including establishment and maintenance of collaborative arrangements.</w:t>
      </w:r>
    </w:p>
    <w:p w14:paraId="0630AFAF" w14:textId="77777777" w:rsidR="009F5C58" w:rsidRPr="00E81600" w:rsidRDefault="009F5C58" w:rsidP="003E2D84">
      <w:pPr>
        <w:pStyle w:val="Enabler"/>
        <w:rPr>
          <w:noProof w:val="0"/>
        </w:rPr>
      </w:pPr>
      <w:r w:rsidRPr="00E81600">
        <w:rPr>
          <w:noProof w:val="0"/>
        </w:rPr>
        <w:t xml:space="preserve">Research, </w:t>
      </w:r>
      <w:proofErr w:type="gramStart"/>
      <w:r w:rsidRPr="00E81600">
        <w:rPr>
          <w:noProof w:val="0"/>
        </w:rPr>
        <w:t>evaluation</w:t>
      </w:r>
      <w:proofErr w:type="gramEnd"/>
      <w:r w:rsidRPr="00E81600">
        <w:rPr>
          <w:noProof w:val="0"/>
        </w:rPr>
        <w:t xml:space="preserve"> and monitoring</w:t>
      </w:r>
    </w:p>
    <w:bookmarkEnd w:id="66"/>
    <w:p w14:paraId="4670501A" w14:textId="77777777" w:rsidR="00EF1AC6" w:rsidRPr="00E81600" w:rsidRDefault="00EF1AC6" w:rsidP="00382E6D">
      <w:pPr>
        <w:pStyle w:val="Bullet1"/>
      </w:pPr>
      <w:r w:rsidRPr="00E81600">
        <w:t xml:space="preserve">Consider appropriate research, </w:t>
      </w:r>
      <w:proofErr w:type="gramStart"/>
      <w:r w:rsidRPr="00E81600">
        <w:t>evaluation</w:t>
      </w:r>
      <w:proofErr w:type="gramEnd"/>
      <w:r w:rsidRPr="00E81600">
        <w:t xml:space="preserve"> and monitoring activities at all levels to understand the needs of CALD populations and evaluate efforts to improve access for these groups.</w:t>
      </w:r>
    </w:p>
    <w:p w14:paraId="14D08466" w14:textId="5DBDDC78" w:rsidR="00977BA3" w:rsidRPr="00E81600" w:rsidRDefault="00EF1AC6" w:rsidP="00BE22BF">
      <w:pPr>
        <w:pStyle w:val="BulletLast"/>
      </w:pPr>
      <w:r w:rsidRPr="00E81600">
        <w:t>Include activities relevant to CALD groups in palliative care quality assurance and improvement initiatives.</w:t>
      </w:r>
    </w:p>
    <w:p w14:paraId="1E73FCE5" w14:textId="77777777" w:rsidR="009F5C58" w:rsidRPr="00E81600" w:rsidRDefault="009F5C58" w:rsidP="009F5C58">
      <w:pPr>
        <w:sectPr w:rsidR="009F5C58" w:rsidRPr="00E81600" w:rsidSect="0087460A">
          <w:footnotePr>
            <w:numFmt w:val="lowerRoman"/>
          </w:footnotePr>
          <w:type w:val="continuous"/>
          <w:pgSz w:w="11901" w:h="16817"/>
          <w:pgMar w:top="1418" w:right="1418" w:bottom="1843" w:left="1843" w:header="709" w:footer="992" w:gutter="0"/>
          <w:cols w:num="2" w:space="567"/>
          <w:titlePg/>
          <w:docGrid w:linePitch="360"/>
          <w15:footnoteColumns w:val="1"/>
        </w:sectPr>
      </w:pPr>
    </w:p>
    <w:p w14:paraId="62B9ADBD" w14:textId="77777777" w:rsidR="002D13FF" w:rsidRPr="00E81600" w:rsidRDefault="002D13FF" w:rsidP="004F18D8">
      <w:pPr>
        <w:pStyle w:val="EndHeading"/>
        <w:rPr>
          <w:noProof w:val="0"/>
          <w:lang w:val="en-GB"/>
        </w:rPr>
      </w:pPr>
      <w:bookmarkStart w:id="69" w:name="_Toc22838702"/>
      <w:r w:rsidRPr="00E81600">
        <w:rPr>
          <w:noProof w:val="0"/>
          <w:lang w:val="en-GB"/>
        </w:rPr>
        <w:lastRenderedPageBreak/>
        <w:t>Abbreviations</w:t>
      </w:r>
      <w:bookmarkEnd w:id="69"/>
    </w:p>
    <w:tbl>
      <w:tblPr>
        <w:tblStyle w:val="AHALight"/>
        <w:tblW w:w="5000" w:type="pct"/>
        <w:tblBorders>
          <w:top w:val="single" w:sz="4" w:space="0" w:color="BFE7FF" w:themeColor="text2" w:themeTint="33"/>
          <w:bottom w:val="single" w:sz="4" w:space="0" w:color="BFE7FF" w:themeColor="text2" w:themeTint="33"/>
        </w:tblBorders>
        <w:tblLook w:val="0620" w:firstRow="1" w:lastRow="0" w:firstColumn="0" w:lastColumn="0" w:noHBand="1" w:noVBand="1"/>
      </w:tblPr>
      <w:tblGrid>
        <w:gridCol w:w="1985"/>
        <w:gridCol w:w="6655"/>
      </w:tblGrid>
      <w:tr w:rsidR="008753A9" w:rsidRPr="00E81600" w14:paraId="568FA23B" w14:textId="77777777" w:rsidTr="00C93ACE">
        <w:trPr>
          <w:cnfStyle w:val="100000000000" w:firstRow="1" w:lastRow="0" w:firstColumn="0" w:lastColumn="0" w:oddVBand="0" w:evenVBand="0" w:oddHBand="0" w:evenHBand="0" w:firstRowFirstColumn="0" w:firstRowLastColumn="0" w:lastRowFirstColumn="0" w:lastRowLastColumn="0"/>
        </w:trPr>
        <w:tc>
          <w:tcPr>
            <w:tcW w:w="1149" w:type="pct"/>
          </w:tcPr>
          <w:p w14:paraId="7130D454" w14:textId="6F3E80ED" w:rsidR="008753A9" w:rsidRPr="00E81600" w:rsidRDefault="00F14671" w:rsidP="004F5113">
            <w:pPr>
              <w:pStyle w:val="TableText"/>
            </w:pPr>
            <w:r w:rsidRPr="00E81600">
              <w:t>Abbreviation</w:t>
            </w:r>
          </w:p>
        </w:tc>
        <w:tc>
          <w:tcPr>
            <w:tcW w:w="3851" w:type="pct"/>
          </w:tcPr>
          <w:p w14:paraId="794E93F9" w14:textId="3BFC9C7F" w:rsidR="008753A9" w:rsidRPr="00E81600" w:rsidRDefault="008753A9" w:rsidP="004F5113">
            <w:pPr>
              <w:pStyle w:val="TableText"/>
            </w:pPr>
            <w:r w:rsidRPr="00E81600">
              <w:t>Definition</w:t>
            </w:r>
          </w:p>
        </w:tc>
      </w:tr>
      <w:tr w:rsidR="004F5113" w:rsidRPr="00E81600" w14:paraId="6E2243EA" w14:textId="77777777" w:rsidTr="00C93ACE">
        <w:tc>
          <w:tcPr>
            <w:tcW w:w="1149" w:type="pct"/>
          </w:tcPr>
          <w:p w14:paraId="7760E3F3" w14:textId="77777777" w:rsidR="004F5113" w:rsidRPr="00E81600" w:rsidRDefault="004F5113" w:rsidP="004F5113">
            <w:pPr>
              <w:pStyle w:val="TableText"/>
            </w:pPr>
            <w:r w:rsidRPr="00E81600">
              <w:t>ACD</w:t>
            </w:r>
          </w:p>
        </w:tc>
        <w:tc>
          <w:tcPr>
            <w:tcW w:w="3851" w:type="pct"/>
          </w:tcPr>
          <w:p w14:paraId="5B15CB3A" w14:textId="77777777" w:rsidR="004F5113" w:rsidRPr="00E81600" w:rsidRDefault="004F5113" w:rsidP="004F5113">
            <w:pPr>
              <w:pStyle w:val="TableText"/>
            </w:pPr>
            <w:r w:rsidRPr="00E81600">
              <w:t>Advance Care Directive</w:t>
            </w:r>
          </w:p>
        </w:tc>
      </w:tr>
      <w:tr w:rsidR="004F5113" w:rsidRPr="00E81600" w14:paraId="15CE64AD" w14:textId="77777777" w:rsidTr="00C93ACE">
        <w:tc>
          <w:tcPr>
            <w:tcW w:w="1149" w:type="pct"/>
          </w:tcPr>
          <w:p w14:paraId="33944BAA" w14:textId="77777777" w:rsidR="004F5113" w:rsidRPr="00E81600" w:rsidRDefault="004F5113" w:rsidP="004F5113">
            <w:pPr>
              <w:pStyle w:val="TableText"/>
            </w:pPr>
            <w:r w:rsidRPr="00E81600">
              <w:t>AHA</w:t>
            </w:r>
          </w:p>
        </w:tc>
        <w:tc>
          <w:tcPr>
            <w:tcW w:w="3851" w:type="pct"/>
          </w:tcPr>
          <w:p w14:paraId="5B2782B6" w14:textId="77777777" w:rsidR="004F5113" w:rsidRPr="00E81600" w:rsidRDefault="004F5113" w:rsidP="004F5113">
            <w:pPr>
              <w:pStyle w:val="TableText"/>
            </w:pPr>
            <w:r w:rsidRPr="00E81600">
              <w:t>Australian Healthcare Associates</w:t>
            </w:r>
          </w:p>
        </w:tc>
      </w:tr>
      <w:tr w:rsidR="004F5113" w:rsidRPr="00E81600" w14:paraId="720C3261" w14:textId="77777777" w:rsidTr="00C93ACE">
        <w:tc>
          <w:tcPr>
            <w:tcW w:w="1149" w:type="pct"/>
          </w:tcPr>
          <w:p w14:paraId="29F8EB2F" w14:textId="77777777" w:rsidR="004F5113" w:rsidRPr="00E81600" w:rsidRDefault="004F5113" w:rsidP="004F5113">
            <w:pPr>
              <w:pStyle w:val="TableText"/>
            </w:pPr>
            <w:r w:rsidRPr="00E81600">
              <w:t>CALD</w:t>
            </w:r>
          </w:p>
        </w:tc>
        <w:tc>
          <w:tcPr>
            <w:tcW w:w="3851" w:type="pct"/>
          </w:tcPr>
          <w:p w14:paraId="4D63359A" w14:textId="77777777" w:rsidR="004F5113" w:rsidRPr="00E81600" w:rsidRDefault="004F5113" w:rsidP="004F5113">
            <w:pPr>
              <w:pStyle w:val="TableText"/>
            </w:pPr>
            <w:r w:rsidRPr="00E81600">
              <w:t>Culturally and linguistically diverse</w:t>
            </w:r>
          </w:p>
        </w:tc>
      </w:tr>
      <w:tr w:rsidR="004F5113" w:rsidRPr="00E81600" w14:paraId="2EF6F700" w14:textId="77777777" w:rsidTr="00C93ACE">
        <w:tc>
          <w:tcPr>
            <w:tcW w:w="1149" w:type="pct"/>
          </w:tcPr>
          <w:p w14:paraId="58F5A07C" w14:textId="77777777" w:rsidR="004F5113" w:rsidRPr="00E81600" w:rsidRDefault="004F5113" w:rsidP="004F5113">
            <w:pPr>
              <w:pStyle w:val="TableText"/>
            </w:pPr>
            <w:r w:rsidRPr="00E81600">
              <w:t>ECCV</w:t>
            </w:r>
          </w:p>
        </w:tc>
        <w:tc>
          <w:tcPr>
            <w:tcW w:w="3851" w:type="pct"/>
          </w:tcPr>
          <w:p w14:paraId="621A8897" w14:textId="77777777" w:rsidR="004F5113" w:rsidRPr="00E81600" w:rsidRDefault="004F5113" w:rsidP="004F5113">
            <w:pPr>
              <w:pStyle w:val="TableText"/>
            </w:pPr>
            <w:r w:rsidRPr="00E81600">
              <w:t>Ethnic Communities Council of Victoria</w:t>
            </w:r>
          </w:p>
        </w:tc>
      </w:tr>
      <w:tr w:rsidR="00373046" w:rsidRPr="00E81600" w14:paraId="3F5987AA" w14:textId="77777777" w:rsidTr="00C93ACE">
        <w:tc>
          <w:tcPr>
            <w:tcW w:w="1149" w:type="pct"/>
          </w:tcPr>
          <w:p w14:paraId="63660B67" w14:textId="42550BC8" w:rsidR="00373046" w:rsidRPr="00E81600" w:rsidRDefault="00373046" w:rsidP="004F5113">
            <w:pPr>
              <w:pStyle w:val="TableText"/>
            </w:pPr>
            <w:r w:rsidRPr="00E81600">
              <w:t>GP</w:t>
            </w:r>
          </w:p>
        </w:tc>
        <w:tc>
          <w:tcPr>
            <w:tcW w:w="3851" w:type="pct"/>
          </w:tcPr>
          <w:p w14:paraId="5CD054FE" w14:textId="0373707D" w:rsidR="00373046" w:rsidRPr="00E81600" w:rsidRDefault="00373046" w:rsidP="004F5113">
            <w:pPr>
              <w:pStyle w:val="TableText"/>
            </w:pPr>
            <w:r w:rsidRPr="00E81600">
              <w:t>General Practitioner</w:t>
            </w:r>
          </w:p>
        </w:tc>
      </w:tr>
      <w:tr w:rsidR="004F5113" w:rsidRPr="00E81600" w14:paraId="5099A007" w14:textId="77777777" w:rsidTr="00C93ACE">
        <w:tc>
          <w:tcPr>
            <w:tcW w:w="1149" w:type="pct"/>
          </w:tcPr>
          <w:p w14:paraId="536E954A" w14:textId="77777777" w:rsidR="004F5113" w:rsidRPr="00E81600" w:rsidRDefault="004F5113" w:rsidP="004F5113">
            <w:pPr>
              <w:pStyle w:val="TableText"/>
            </w:pPr>
            <w:r w:rsidRPr="00E81600">
              <w:t>NDIS</w:t>
            </w:r>
          </w:p>
        </w:tc>
        <w:tc>
          <w:tcPr>
            <w:tcW w:w="3851" w:type="pct"/>
          </w:tcPr>
          <w:p w14:paraId="54620D00" w14:textId="77777777" w:rsidR="004F5113" w:rsidRPr="00E81600" w:rsidRDefault="004F5113" w:rsidP="004F5113">
            <w:pPr>
              <w:pStyle w:val="TableText"/>
            </w:pPr>
            <w:r w:rsidRPr="00E81600">
              <w:t>National Disability Insurance Scheme</w:t>
            </w:r>
          </w:p>
        </w:tc>
      </w:tr>
      <w:tr w:rsidR="00CF2A30" w:rsidRPr="00E81600" w14:paraId="3B87BC8A" w14:textId="77777777" w:rsidTr="00C93ACE">
        <w:tc>
          <w:tcPr>
            <w:tcW w:w="1149" w:type="pct"/>
          </w:tcPr>
          <w:p w14:paraId="6CF473E1" w14:textId="6158DB2A" w:rsidR="00CF2A30" w:rsidRPr="00E81600" w:rsidRDefault="00CF2A30" w:rsidP="004F5113">
            <w:pPr>
              <w:pStyle w:val="TableText"/>
            </w:pPr>
            <w:r w:rsidRPr="00E81600">
              <w:t>PICAC</w:t>
            </w:r>
          </w:p>
        </w:tc>
        <w:tc>
          <w:tcPr>
            <w:tcW w:w="3851" w:type="pct"/>
          </w:tcPr>
          <w:p w14:paraId="790E7ABE" w14:textId="2ADA258B" w:rsidR="00CF2A30" w:rsidRPr="00E81600" w:rsidRDefault="00CF2A30" w:rsidP="00CF2A30">
            <w:pPr>
              <w:pStyle w:val="TableText"/>
            </w:pPr>
            <w:r w:rsidRPr="00E81600">
              <w:t xml:space="preserve">Partners in Culturally Appropriate Care </w:t>
            </w:r>
          </w:p>
        </w:tc>
      </w:tr>
      <w:tr w:rsidR="004F5113" w:rsidRPr="00E81600" w14:paraId="4391357D" w14:textId="77777777" w:rsidTr="00C93ACE">
        <w:tc>
          <w:tcPr>
            <w:tcW w:w="1149" w:type="pct"/>
          </w:tcPr>
          <w:p w14:paraId="309CFD04" w14:textId="77777777" w:rsidR="004F5113" w:rsidRPr="00E81600" w:rsidRDefault="004F5113" w:rsidP="004F5113">
            <w:pPr>
              <w:pStyle w:val="TableText"/>
            </w:pPr>
            <w:r w:rsidRPr="00E81600">
              <w:t>PCV</w:t>
            </w:r>
          </w:p>
        </w:tc>
        <w:tc>
          <w:tcPr>
            <w:tcW w:w="3851" w:type="pct"/>
          </w:tcPr>
          <w:p w14:paraId="11A35F71" w14:textId="77777777" w:rsidR="004F5113" w:rsidRPr="00E81600" w:rsidRDefault="004F5113" w:rsidP="004F5113">
            <w:pPr>
              <w:pStyle w:val="TableText"/>
            </w:pPr>
            <w:r w:rsidRPr="00E81600">
              <w:t>Palliative Care Victoria</w:t>
            </w:r>
          </w:p>
        </w:tc>
      </w:tr>
      <w:tr w:rsidR="004F5113" w:rsidRPr="00E81600" w14:paraId="0E182A6E" w14:textId="77777777" w:rsidTr="00C93ACE">
        <w:tc>
          <w:tcPr>
            <w:tcW w:w="1149" w:type="pct"/>
          </w:tcPr>
          <w:p w14:paraId="34BDC22B" w14:textId="77777777" w:rsidR="004F5113" w:rsidRPr="00E81600" w:rsidRDefault="004F5113" w:rsidP="004F5113">
            <w:pPr>
              <w:pStyle w:val="TableText"/>
            </w:pPr>
            <w:r w:rsidRPr="00E81600">
              <w:t>the Department</w:t>
            </w:r>
          </w:p>
        </w:tc>
        <w:tc>
          <w:tcPr>
            <w:tcW w:w="3851" w:type="pct"/>
          </w:tcPr>
          <w:p w14:paraId="6ECEC994" w14:textId="77777777" w:rsidR="004F5113" w:rsidRPr="00E81600" w:rsidRDefault="004F5113" w:rsidP="004F5113">
            <w:pPr>
              <w:pStyle w:val="TableText"/>
            </w:pPr>
            <w:r w:rsidRPr="00E81600">
              <w:t>Australian Government Department of Health</w:t>
            </w:r>
          </w:p>
        </w:tc>
      </w:tr>
      <w:tr w:rsidR="004F5113" w:rsidRPr="00E81600" w14:paraId="1D2AAD39" w14:textId="77777777" w:rsidTr="00C93ACE">
        <w:tc>
          <w:tcPr>
            <w:tcW w:w="1149" w:type="pct"/>
          </w:tcPr>
          <w:p w14:paraId="50207495" w14:textId="77777777" w:rsidR="004F5113" w:rsidRPr="00E81600" w:rsidRDefault="004F5113" w:rsidP="004F5113">
            <w:pPr>
              <w:pStyle w:val="TableText"/>
            </w:pPr>
            <w:r w:rsidRPr="00E81600">
              <w:t>TIS</w:t>
            </w:r>
          </w:p>
        </w:tc>
        <w:tc>
          <w:tcPr>
            <w:tcW w:w="3851" w:type="pct"/>
          </w:tcPr>
          <w:p w14:paraId="082561EE" w14:textId="77777777" w:rsidR="004F5113" w:rsidRPr="00E81600" w:rsidRDefault="004F5113" w:rsidP="004F5113">
            <w:pPr>
              <w:pStyle w:val="TableText"/>
            </w:pPr>
            <w:r w:rsidRPr="00E81600">
              <w:t>Translating and Interpreting Service</w:t>
            </w:r>
          </w:p>
        </w:tc>
      </w:tr>
    </w:tbl>
    <w:p w14:paraId="00A8B209" w14:textId="77777777" w:rsidR="001F105A" w:rsidRPr="00E81600" w:rsidRDefault="002D13FF" w:rsidP="00847F37">
      <w:pPr>
        <w:pStyle w:val="EndHeading"/>
        <w:rPr>
          <w:noProof w:val="0"/>
          <w:lang w:val="en-GB"/>
        </w:rPr>
      </w:pPr>
      <w:r w:rsidRPr="00E81600">
        <w:rPr>
          <w:noProof w:val="0"/>
          <w:lang w:val="en-GB"/>
        </w:rPr>
        <w:br w:type="page"/>
      </w:r>
      <w:bookmarkStart w:id="70" w:name="_Toc22838703"/>
      <w:r w:rsidRPr="00E81600">
        <w:rPr>
          <w:noProof w:val="0"/>
          <w:lang w:val="en-GB"/>
        </w:rPr>
        <w:lastRenderedPageBreak/>
        <w:t>Glossary</w:t>
      </w:r>
      <w:bookmarkEnd w:id="70"/>
    </w:p>
    <w:p w14:paraId="62C2AD27" w14:textId="77777777" w:rsidR="001F105A" w:rsidRPr="00E81600" w:rsidRDefault="001F105A" w:rsidP="004F18D8">
      <w:pPr>
        <w:pStyle w:val="EndHeading"/>
        <w:rPr>
          <w:noProof w:val="0"/>
          <w:lang w:val="en-GB"/>
        </w:rPr>
        <w:sectPr w:rsidR="001F105A" w:rsidRPr="00E81600" w:rsidSect="0087460A">
          <w:headerReference w:type="first" r:id="rId32"/>
          <w:footnotePr>
            <w:numFmt w:val="lowerRoman"/>
          </w:footnotePr>
          <w:pgSz w:w="11901" w:h="16817"/>
          <w:pgMar w:top="1418" w:right="1418" w:bottom="1418" w:left="1843" w:header="709" w:footer="992" w:gutter="0"/>
          <w:cols w:space="567"/>
          <w:docGrid w:linePitch="360"/>
          <w15:footnoteColumns w:val="1"/>
        </w:sectPr>
      </w:pPr>
    </w:p>
    <w:p w14:paraId="61799F9D" w14:textId="0E72C447" w:rsidR="00CE45DA" w:rsidRPr="00E81600" w:rsidRDefault="00CE45DA" w:rsidP="00EF392C">
      <w:pPr>
        <w:pStyle w:val="Paragraph"/>
        <w:rPr>
          <w:lang w:eastAsia="en-AU"/>
        </w:rPr>
      </w:pPr>
      <w:r w:rsidRPr="00E81600">
        <w:rPr>
          <w:rStyle w:val="SubtitleChar"/>
        </w:rPr>
        <w:t>Advance care directive (ACD):</w:t>
      </w:r>
      <w:r w:rsidRPr="00E81600">
        <w:rPr>
          <w:lang w:eastAsia="en-AU"/>
        </w:rPr>
        <w:t xml:space="preserve"> An</w:t>
      </w:r>
      <w:r w:rsidR="00A53DD3" w:rsidRPr="00E81600">
        <w:rPr>
          <w:lang w:eastAsia="en-AU"/>
        </w:rPr>
        <w:t> </w:t>
      </w:r>
      <w:r w:rsidRPr="00E81600">
        <w:rPr>
          <w:lang w:eastAsia="en-AU"/>
        </w:rPr>
        <w:t>advance care directive is a type of written advance care plan recognised by common law or specific legislation. An ACD can only be completed and signed by a competent adult. It may record the person’s values and preferences for future care, and/or include the appointment of a substitute decision-maker to make decisions about health care and personal life management. Forms and requirements vary between states and territories</w:t>
      </w:r>
      <w:r w:rsidR="00173929" w:rsidRPr="00E81600">
        <w:rPr>
          <w:lang w:eastAsia="en-AU"/>
        </w:rPr>
        <w:t>.</w:t>
      </w:r>
      <w:r w:rsidRPr="00E81600">
        <w:rPr>
          <w:lang w:eastAsia="en-AU"/>
        </w:rPr>
        <w:fldChar w:fldCharType="begin" w:fldLock="1"/>
      </w:r>
      <w:r w:rsidR="00E703CD" w:rsidRPr="00E81600">
        <w:rPr>
          <w:lang w:eastAsia="en-AU"/>
        </w:rPr>
        <w:instrText>ADDIN CSL_CITATION {"citationItems":[{"id":"ITEM-1","itemData":{"author":[{"dropping-particle":"","family":"Advance Care Planning Australia and National Ageing Research Institute","given":"","non-dropping-particle":"","parse-names":false,"suffix":""}],"id":"ITEM-1","issued":{"date-parts":[["0"]]},"title":"Advance care planning in aged care: A guide to support implementation in community and residential settings","type":"book"},"uris":["http://www.mendeley.com/documents/?uuid=95ee61c7-350d-45c9-bf36-2ba3d4fc7569"]}],"mendeley":{"formattedCitation":"&lt;sup&gt;24&lt;/sup&gt;","plainTextFormattedCitation":"24","previouslyFormattedCitation":"&lt;sup&gt;24&lt;/sup&gt;"},"properties":{"noteIndex":0},"schema":"https://github.com/citation-style-language/schema/raw/master/csl-citation.json"}</w:instrText>
      </w:r>
      <w:r w:rsidRPr="00E81600">
        <w:rPr>
          <w:lang w:eastAsia="en-AU"/>
        </w:rPr>
        <w:fldChar w:fldCharType="separate"/>
      </w:r>
      <w:r w:rsidR="00E703CD" w:rsidRPr="00E81600">
        <w:rPr>
          <w:vertAlign w:val="superscript"/>
          <w:lang w:eastAsia="en-AU"/>
        </w:rPr>
        <w:t>24</w:t>
      </w:r>
      <w:r w:rsidRPr="00E81600">
        <w:rPr>
          <w:lang w:eastAsia="en-AU"/>
        </w:rPr>
        <w:fldChar w:fldCharType="end"/>
      </w:r>
    </w:p>
    <w:p w14:paraId="11ED254D" w14:textId="7F2DEDA8" w:rsidR="00CE45DA" w:rsidRPr="00E81600" w:rsidRDefault="00CE45DA" w:rsidP="00EF392C">
      <w:pPr>
        <w:pStyle w:val="Paragraph"/>
        <w:rPr>
          <w:lang w:eastAsia="en-AU"/>
        </w:rPr>
      </w:pPr>
      <w:r w:rsidRPr="00E81600">
        <w:rPr>
          <w:rStyle w:val="SubtitleChar"/>
        </w:rPr>
        <w:t>Advance care planning:</w:t>
      </w:r>
      <w:r w:rsidRPr="00E81600">
        <w:rPr>
          <w:lang w:eastAsia="en-AU"/>
        </w:rPr>
        <w:t xml:space="preserve"> The process of planning for future health and personal care needs. It provides a way for a person to make their values and preferences known in order to guide decision-making at a future time when they cannot make or communicate their decisions</w:t>
      </w:r>
      <w:r w:rsidR="00173929" w:rsidRPr="00E81600">
        <w:rPr>
          <w:lang w:eastAsia="en-AU"/>
        </w:rPr>
        <w:t>.</w:t>
      </w:r>
      <w:r w:rsidRPr="00E81600">
        <w:rPr>
          <w:lang w:eastAsia="en-AU"/>
        </w:rPr>
        <w:fldChar w:fldCharType="begin" w:fldLock="1"/>
      </w:r>
      <w:r w:rsidR="00E703CD" w:rsidRPr="00E81600">
        <w:rPr>
          <w:lang w:eastAsia="en-AU"/>
        </w:rPr>
        <w:instrText>ADDIN CSL_CITATION {"citationItems":[{"id":"ITEM-1","itemData":{"author":[{"dropping-particle":"","family":"Advance Care Planning Australia and National Ageing Research Institute","given":"","non-dropping-particle":"","parse-names":false,"suffix":""}],"id":"ITEM-1","issued":{"date-parts":[["0"]]},"title":"Advance care planning in aged care: A guide to support implementation in community and residential settings","type":"book"},"uris":["http://www.mendeley.com/documents/?uuid=95ee61c7-350d-45c9-bf36-2ba3d4fc7569"]}],"mendeley":{"formattedCitation":"&lt;sup&gt;24&lt;/sup&gt;","plainTextFormattedCitation":"24","previouslyFormattedCitation":"&lt;sup&gt;24&lt;/sup&gt;"},"properties":{"noteIndex":0},"schema":"https://github.com/citation-style-language/schema/raw/master/csl-citation.json"}</w:instrText>
      </w:r>
      <w:r w:rsidRPr="00E81600">
        <w:rPr>
          <w:lang w:eastAsia="en-AU"/>
        </w:rPr>
        <w:fldChar w:fldCharType="separate"/>
      </w:r>
      <w:r w:rsidR="00E703CD" w:rsidRPr="00E81600">
        <w:rPr>
          <w:vertAlign w:val="superscript"/>
          <w:lang w:eastAsia="en-AU"/>
        </w:rPr>
        <w:t>24</w:t>
      </w:r>
      <w:r w:rsidRPr="00E81600">
        <w:rPr>
          <w:lang w:eastAsia="en-AU"/>
        </w:rPr>
        <w:fldChar w:fldCharType="end"/>
      </w:r>
    </w:p>
    <w:p w14:paraId="51BCB797" w14:textId="77777777" w:rsidR="00CE45DA" w:rsidRPr="00E81600" w:rsidRDefault="00CE45DA" w:rsidP="00847F37">
      <w:pPr>
        <w:pStyle w:val="Paragraph"/>
      </w:pPr>
      <w:r w:rsidRPr="00E81600">
        <w:rPr>
          <w:rStyle w:val="SubtitleChar"/>
        </w:rPr>
        <w:t>Care leavers:</w:t>
      </w:r>
      <w:r w:rsidRPr="00E81600">
        <w:t xml:space="preserve"> Includes Forgotten Australians, Former Child Migrants and Stolen Generations</w:t>
      </w:r>
      <w:r w:rsidR="00F4534E" w:rsidRPr="00E81600">
        <w:t>.</w:t>
      </w:r>
    </w:p>
    <w:p w14:paraId="4FDBF3AC" w14:textId="4FAB16E9" w:rsidR="00CE45DA" w:rsidRPr="00E81600" w:rsidRDefault="00CE45DA" w:rsidP="00EF392C">
      <w:pPr>
        <w:pStyle w:val="Paragraph"/>
        <w:rPr>
          <w:lang w:eastAsia="en-AU"/>
        </w:rPr>
      </w:pPr>
      <w:r w:rsidRPr="00E81600">
        <w:rPr>
          <w:rStyle w:val="SubtitleChar"/>
        </w:rPr>
        <w:t>Carers:</w:t>
      </w:r>
      <w:r w:rsidRPr="00E81600">
        <w:rPr>
          <w:lang w:eastAsia="en-AU"/>
        </w:rPr>
        <w:t xml:space="preserve"> People who provide personal care, </w:t>
      </w:r>
      <w:proofErr w:type="gramStart"/>
      <w:r w:rsidRPr="00E81600">
        <w:rPr>
          <w:lang w:eastAsia="en-AU"/>
        </w:rPr>
        <w:t>support</w:t>
      </w:r>
      <w:proofErr w:type="gramEnd"/>
      <w:r w:rsidRPr="00E81600">
        <w:rPr>
          <w:lang w:eastAsia="en-AU"/>
        </w:rPr>
        <w:t xml:space="preserve"> and assistance to people with a disability, medical condition, mental illness, or frailty due to age. Carers may include family members, friends, relatives, </w:t>
      </w:r>
      <w:proofErr w:type="gramStart"/>
      <w:r w:rsidRPr="00E81600">
        <w:rPr>
          <w:lang w:eastAsia="en-AU"/>
        </w:rPr>
        <w:t>siblings</w:t>
      </w:r>
      <w:proofErr w:type="gramEnd"/>
      <w:r w:rsidRPr="00E81600">
        <w:rPr>
          <w:lang w:eastAsia="en-AU"/>
        </w:rPr>
        <w:t xml:space="preserve"> or neighbours. The term ‘carer’ does not include people who provide care for payment (such as a care or support worker), as a volunteer for an organisation, or as part of the requirements of a course of education or training</w:t>
      </w:r>
      <w:r w:rsidR="00173929" w:rsidRPr="00E81600">
        <w:rPr>
          <w:lang w:eastAsia="en-AU"/>
        </w:rPr>
        <w:t>.</w:t>
      </w:r>
      <w:r w:rsidRPr="00E81600">
        <w:rPr>
          <w:lang w:eastAsia="en-AU"/>
        </w:rPr>
        <w:fldChar w:fldCharType="begin" w:fldLock="1"/>
      </w:r>
      <w:r w:rsidR="00E703CD" w:rsidRPr="00E81600">
        <w:rPr>
          <w:lang w:eastAsia="en-AU"/>
        </w:rPr>
        <w:instrText>ADDIN CSL_CITATION {"citationItems":[{"id":"ITEM-1","itemData":{"abstract":"C2010A00123","author":[{"dropping-particle":"","family":"The Parliament of Australia","given":"","non-dropping-particle":"","parse-names":false,"suffix":""}],"id":"ITEM-1","issued":{"date-parts":[["0"]]},"title":"Carer Recognition Act No.123, 2010","type":"book"},"uris":["http://www.mendeley.com/documents/?uuid=06015b23-7bec-4a2e-b318-d3d64f455ab1"]}],"mendeley":{"formattedCitation":"&lt;sup&gt;25&lt;/sup&gt;","plainTextFormattedCitation":"25","previouslyFormattedCitation":"&lt;sup&gt;25&lt;/sup&gt;"},"properties":{"noteIndex":0},"schema":"https://github.com/citation-style-language/schema/raw/master/csl-citation.json"}</w:instrText>
      </w:r>
      <w:r w:rsidRPr="00E81600">
        <w:rPr>
          <w:lang w:eastAsia="en-AU"/>
        </w:rPr>
        <w:fldChar w:fldCharType="separate"/>
      </w:r>
      <w:r w:rsidR="00E703CD" w:rsidRPr="00E81600">
        <w:rPr>
          <w:vertAlign w:val="superscript"/>
          <w:lang w:eastAsia="en-AU"/>
        </w:rPr>
        <w:t>25</w:t>
      </w:r>
      <w:r w:rsidRPr="00E81600">
        <w:rPr>
          <w:lang w:eastAsia="en-AU"/>
        </w:rPr>
        <w:fldChar w:fldCharType="end"/>
      </w:r>
    </w:p>
    <w:p w14:paraId="164DB496" w14:textId="157BDF6F" w:rsidR="00CE45DA" w:rsidRPr="00E81600" w:rsidRDefault="0031721D" w:rsidP="00EF392C">
      <w:pPr>
        <w:pStyle w:val="Paragraph"/>
        <w:rPr>
          <w:lang w:eastAsia="en-AU"/>
        </w:rPr>
      </w:pPr>
      <w:r w:rsidRPr="00E81600">
        <w:rPr>
          <w:rStyle w:val="SubtitleChar"/>
        </w:rPr>
        <w:br w:type="column"/>
      </w:r>
      <w:r w:rsidR="00CE45DA" w:rsidRPr="00E81600">
        <w:rPr>
          <w:rStyle w:val="SubtitleChar"/>
        </w:rPr>
        <w:t>End-of-life care:</w:t>
      </w:r>
      <w:r w:rsidR="00CE45DA" w:rsidRPr="00E81600">
        <w:rPr>
          <w:lang w:eastAsia="en-AU"/>
        </w:rPr>
        <w:t xml:space="preserve"> Includes physical, </w:t>
      </w:r>
      <w:proofErr w:type="gramStart"/>
      <w:r w:rsidR="00CE45DA" w:rsidRPr="00E81600">
        <w:rPr>
          <w:lang w:eastAsia="en-AU"/>
        </w:rPr>
        <w:t>spiritual</w:t>
      </w:r>
      <w:proofErr w:type="gramEnd"/>
      <w:r w:rsidR="00CE45DA" w:rsidRPr="00E81600">
        <w:rPr>
          <w:lang w:eastAsia="en-AU"/>
        </w:rPr>
        <w:t xml:space="preserve"> and psychosocial assessment, and care and treatment delivered by health professionals and other staff. It includes the support of family and carers, and care of the person’s body after death. People are ‘approaching the end-of-life’ when they are likely to die within the next 12 months</w:t>
      </w:r>
      <w:r w:rsidR="00173929" w:rsidRPr="00E81600">
        <w:rPr>
          <w:lang w:eastAsia="en-AU"/>
        </w:rPr>
        <w:t>.</w:t>
      </w:r>
      <w:r w:rsidR="00CE45DA" w:rsidRPr="00E81600">
        <w:rPr>
          <w:lang w:eastAsia="en-AU"/>
        </w:rPr>
        <w:fldChar w:fldCharType="begin" w:fldLock="1"/>
      </w:r>
      <w:r w:rsidR="00E703CD" w:rsidRPr="00E81600">
        <w:rPr>
          <w:lang w:eastAsia="en-AU"/>
        </w:rPr>
        <w:instrText>ADDIN CSL_CITATION {"citationItems":[{"id":"ITEM-1","itemData":{"author":[{"dropping-particle":"","family":"Australian Government Department of Health","given":"","non-dropping-particle":"","parse-names":false,"suffix":""}],"id":"ITEM-1","issued":{"date-parts":[["0"]]},"title":"National Palliative Care Strategy 2018","type":"book"},"uris":["http://www.mendeley.com/documents/?uuid=b1f74aa6-4c9b-3654-ad2e-ebbd013d5f46"]}],"mendeley":{"formattedCitation":"&lt;sup&gt;26&lt;/sup&gt;","plainTextFormattedCitation":"26","previouslyFormattedCitation":"&lt;sup&gt;26&lt;/sup&gt;"},"properties":{"noteIndex":0},"schema":"https://github.com/citation-style-language/schema/raw/master/csl-citation.json"}</w:instrText>
      </w:r>
      <w:r w:rsidR="00CE45DA" w:rsidRPr="00E81600">
        <w:rPr>
          <w:lang w:eastAsia="en-AU"/>
        </w:rPr>
        <w:fldChar w:fldCharType="separate"/>
      </w:r>
      <w:r w:rsidR="00E703CD" w:rsidRPr="00E81600">
        <w:rPr>
          <w:vertAlign w:val="superscript"/>
          <w:lang w:eastAsia="en-AU"/>
        </w:rPr>
        <w:t>26</w:t>
      </w:r>
      <w:r w:rsidR="00CE45DA" w:rsidRPr="00E81600">
        <w:rPr>
          <w:lang w:eastAsia="en-AU"/>
        </w:rPr>
        <w:fldChar w:fldCharType="end"/>
      </w:r>
    </w:p>
    <w:p w14:paraId="3E15A29A" w14:textId="476F35CE" w:rsidR="00CE45DA" w:rsidRPr="00E81600" w:rsidRDefault="00CE45DA" w:rsidP="00EF392C">
      <w:pPr>
        <w:pStyle w:val="Paragraph"/>
        <w:rPr>
          <w:lang w:eastAsia="en-AU"/>
        </w:rPr>
      </w:pPr>
      <w:r w:rsidRPr="00E81600">
        <w:rPr>
          <w:rStyle w:val="SubtitleChar"/>
        </w:rPr>
        <w:t>Family:</w:t>
      </w:r>
      <w:r w:rsidRPr="00E81600">
        <w:rPr>
          <w:lang w:eastAsia="en-AU"/>
        </w:rPr>
        <w:t xml:space="preserve"> Includes people identified by the person as family and may include people who are biologically related and people who joined the family through marriage or other relationships, as well as family of choice and friends</w:t>
      </w:r>
      <w:r w:rsidR="00173929" w:rsidRPr="00E81600">
        <w:rPr>
          <w:lang w:eastAsia="en-AU"/>
        </w:rPr>
        <w:t>.</w:t>
      </w:r>
      <w:r w:rsidRPr="00E81600">
        <w:rPr>
          <w:lang w:eastAsia="en-AU"/>
        </w:rPr>
        <w:fldChar w:fldCharType="begin" w:fldLock="1"/>
      </w:r>
      <w:r w:rsidR="00E703CD" w:rsidRPr="00E81600">
        <w:rPr>
          <w:lang w:eastAsia="en-AU"/>
        </w:rPr>
        <w:instrText>ADDIN CSL_CITATION {"citationItems":[{"id":"ITEM-1","itemData":{"ISBN":"0975229532","author":[{"dropping-particle":"","family":"Palliative Care Australia (PCA)","given":"","non-dropping-particle":"","parse-names":false,"suffix":""}],"id":"ITEM-1","issued":{"date-parts":[["2018"]]},"publisher":"PCA","publisher-place":"Canberra","title":"Palliative care service development guidelines","type":"book"},"uris":["http://www.mendeley.com/documents/?uuid=debd3527-cb1c-4049-91b2-c6202cce0fd5"]}],"mendeley":{"formattedCitation":"&lt;sup&gt;1&lt;/sup&gt;","plainTextFormattedCitation":"1","previouslyFormattedCitation":"&lt;sup&gt;1&lt;/sup&gt;"},"properties":{"noteIndex":0},"schema":"https://github.com/citation-style-language/schema/raw/master/csl-citation.json"}</w:instrText>
      </w:r>
      <w:r w:rsidRPr="00E81600">
        <w:rPr>
          <w:lang w:eastAsia="en-AU"/>
        </w:rPr>
        <w:fldChar w:fldCharType="separate"/>
      </w:r>
      <w:r w:rsidR="00B714F5" w:rsidRPr="00E81600">
        <w:rPr>
          <w:vertAlign w:val="superscript"/>
          <w:lang w:eastAsia="en-AU"/>
        </w:rPr>
        <w:t>1</w:t>
      </w:r>
      <w:r w:rsidRPr="00E81600">
        <w:rPr>
          <w:lang w:eastAsia="en-AU"/>
        </w:rPr>
        <w:fldChar w:fldCharType="end"/>
      </w:r>
    </w:p>
    <w:p w14:paraId="5F0BCC0E" w14:textId="4C653083" w:rsidR="00CE45DA" w:rsidRPr="00E81600" w:rsidRDefault="00CE45DA" w:rsidP="00EF392C">
      <w:pPr>
        <w:pStyle w:val="Paragraph"/>
        <w:rPr>
          <w:lang w:eastAsia="en-AU"/>
        </w:rPr>
      </w:pPr>
      <w:r w:rsidRPr="00E81600">
        <w:rPr>
          <w:rStyle w:val="SubtitleChar"/>
        </w:rPr>
        <w:t>Life-limiting illness:</w:t>
      </w:r>
      <w:r w:rsidRPr="00E81600">
        <w:rPr>
          <w:lang w:eastAsia="en-AU"/>
        </w:rPr>
        <w:t xml:space="preserve"> Describes illnesses where it is expected that death will be a direct consequence of the specified illness. The term incorporates the concept that people are actively living with such illnesses, not simply dying</w:t>
      </w:r>
      <w:r w:rsidR="00173929" w:rsidRPr="00E81600">
        <w:rPr>
          <w:lang w:eastAsia="en-AU"/>
        </w:rPr>
        <w:t>.</w:t>
      </w:r>
      <w:r w:rsidRPr="00E81600">
        <w:rPr>
          <w:lang w:eastAsia="en-AU"/>
        </w:rPr>
        <w:fldChar w:fldCharType="begin" w:fldLock="1"/>
      </w:r>
      <w:r w:rsidR="00E703CD" w:rsidRPr="00E81600">
        <w:rPr>
          <w:lang w:eastAsia="en-AU"/>
        </w:rPr>
        <w:instrText>ADDIN CSL_CITATION {"citationItems":[{"id":"ITEM-1","itemData":{"ISBN":"0975229532","author":[{"dropping-particle":"","family":"Palliative Care Australia (PCA)","given":"","non-dropping-particle":"","parse-names":false,"suffix":""}],"id":"ITEM-1","issued":{"date-parts":[["2018"]]},"publisher":"PCA","publisher-place":"Canberra","title":"Palliative care service development guidelines","type":"book"},"uris":["http://www.mendeley.com/documents/?uuid=debd3527-cb1c-4049-91b2-c6202cce0fd5"]}],"mendeley":{"formattedCitation":"&lt;sup&gt;1&lt;/sup&gt;","plainTextFormattedCitation":"1","previouslyFormattedCitation":"&lt;sup&gt;1&lt;/sup&gt;"},"properties":{"noteIndex":0},"schema":"https://github.com/citation-style-language/schema/raw/master/csl-citation.json"}</w:instrText>
      </w:r>
      <w:r w:rsidRPr="00E81600">
        <w:rPr>
          <w:lang w:eastAsia="en-AU"/>
        </w:rPr>
        <w:fldChar w:fldCharType="separate"/>
      </w:r>
      <w:r w:rsidR="00B714F5" w:rsidRPr="00E81600">
        <w:rPr>
          <w:vertAlign w:val="superscript"/>
          <w:lang w:eastAsia="en-AU"/>
        </w:rPr>
        <w:t>1</w:t>
      </w:r>
      <w:r w:rsidRPr="00E81600">
        <w:rPr>
          <w:lang w:eastAsia="en-AU"/>
        </w:rPr>
        <w:fldChar w:fldCharType="end"/>
      </w:r>
    </w:p>
    <w:p w14:paraId="62A01451" w14:textId="26CB32FB" w:rsidR="00CE45DA" w:rsidRPr="00E81600" w:rsidRDefault="00CE45DA" w:rsidP="00847F37">
      <w:pPr>
        <w:pStyle w:val="Paragraph"/>
        <w:rPr>
          <w:lang w:eastAsia="en-AU"/>
        </w:rPr>
      </w:pPr>
      <w:r w:rsidRPr="00E81600">
        <w:rPr>
          <w:rStyle w:val="SubtitleChar"/>
        </w:rPr>
        <w:t>Palliative care providers:</w:t>
      </w:r>
      <w:r w:rsidRPr="00E81600">
        <w:rPr>
          <w:lang w:eastAsia="en-AU"/>
        </w:rPr>
        <w:t xml:space="preserve"> Health </w:t>
      </w:r>
      <w:r w:rsidR="00133A12" w:rsidRPr="00E81600">
        <w:rPr>
          <w:lang w:eastAsia="en-AU"/>
        </w:rPr>
        <w:t xml:space="preserve">and social care </w:t>
      </w:r>
      <w:r w:rsidR="006552F2" w:rsidRPr="00E81600">
        <w:t xml:space="preserve">providers </w:t>
      </w:r>
      <w:r w:rsidRPr="00E81600">
        <w:rPr>
          <w:lang w:eastAsia="en-AU"/>
        </w:rPr>
        <w:t>involved in the clinical management and coordination of care for people living with a life-limiting illness.</w:t>
      </w:r>
      <w:r w:rsidR="008927B5" w:rsidRPr="00E81600">
        <w:rPr>
          <w:lang w:eastAsia="en-AU"/>
        </w:rPr>
        <w:t xml:space="preserve"> </w:t>
      </w:r>
      <w:r w:rsidRPr="00E81600">
        <w:rPr>
          <w:lang w:eastAsia="en-AU"/>
        </w:rPr>
        <w:t>Palliative care providers may include</w:t>
      </w:r>
      <w:r w:rsidR="00373046" w:rsidRPr="00E81600">
        <w:rPr>
          <w:lang w:eastAsia="en-AU"/>
        </w:rPr>
        <w:t xml:space="preserve"> </w:t>
      </w:r>
      <w:r w:rsidR="00BE5BFA" w:rsidRPr="00E81600">
        <w:rPr>
          <w:lang w:eastAsia="en-AU"/>
        </w:rPr>
        <w:t>g</w:t>
      </w:r>
      <w:r w:rsidR="00373046" w:rsidRPr="00E81600">
        <w:rPr>
          <w:lang w:eastAsia="en-AU"/>
        </w:rPr>
        <w:t xml:space="preserve">eneral </w:t>
      </w:r>
      <w:r w:rsidR="00BE5BFA" w:rsidRPr="00E81600">
        <w:rPr>
          <w:lang w:eastAsia="en-AU"/>
        </w:rPr>
        <w:t>p</w:t>
      </w:r>
      <w:r w:rsidR="00373046" w:rsidRPr="00E81600">
        <w:rPr>
          <w:lang w:eastAsia="en-AU"/>
        </w:rPr>
        <w:t>ractitioners</w:t>
      </w:r>
      <w:r w:rsidRPr="00E81600">
        <w:rPr>
          <w:lang w:eastAsia="en-AU"/>
        </w:rPr>
        <w:t xml:space="preserve"> </w:t>
      </w:r>
      <w:r w:rsidR="00373046" w:rsidRPr="00E81600">
        <w:rPr>
          <w:lang w:eastAsia="en-AU"/>
        </w:rPr>
        <w:t>(</w:t>
      </w:r>
      <w:r w:rsidRPr="00E81600">
        <w:rPr>
          <w:lang w:eastAsia="en-AU"/>
        </w:rPr>
        <w:t>GPs</w:t>
      </w:r>
      <w:r w:rsidR="00373046" w:rsidRPr="00E81600">
        <w:rPr>
          <w:lang w:eastAsia="en-AU"/>
        </w:rPr>
        <w:t>)</w:t>
      </w:r>
      <w:r w:rsidRPr="00E81600">
        <w:rPr>
          <w:lang w:eastAsia="en-AU"/>
        </w:rPr>
        <w:t xml:space="preserve">, geriatricians, oncologists, physicians, paediatricians, renal specialists, </w:t>
      </w:r>
      <w:proofErr w:type="gramStart"/>
      <w:r w:rsidRPr="00E81600">
        <w:rPr>
          <w:lang w:eastAsia="en-AU"/>
        </w:rPr>
        <w:t>cardiologists</w:t>
      </w:r>
      <w:proofErr w:type="gramEnd"/>
      <w:r w:rsidRPr="00E81600">
        <w:rPr>
          <w:lang w:eastAsia="en-AU"/>
        </w:rPr>
        <w:t xml:space="preserve"> and other specialists. Other team members will include nurses, allied health professionals and pharmacists</w:t>
      </w:r>
      <w:r w:rsidR="00173929" w:rsidRPr="00E81600">
        <w:rPr>
          <w:lang w:eastAsia="en-AU"/>
        </w:rPr>
        <w:t>.</w:t>
      </w:r>
      <w:r w:rsidRPr="00E81600">
        <w:rPr>
          <w:lang w:eastAsia="en-AU"/>
        </w:rPr>
        <w:fldChar w:fldCharType="begin" w:fldLock="1"/>
      </w:r>
      <w:r w:rsidR="00E703CD" w:rsidRPr="00E81600">
        <w:rPr>
          <w:lang w:eastAsia="en-AU"/>
        </w:rPr>
        <w:instrText>ADDIN CSL_CITATION {"citationItems":[{"id":"ITEM-1","itemData":{"ISBN":"0975229532","author":[{"dropping-particle":"","family":"Palliative Care Australia (PCA)","given":"","non-dropping-particle":"","parse-names":false,"suffix":""}],"id":"ITEM-1","issued":{"date-parts":[["2018"]]},"publisher":"PCA","publisher-place":"Canberra","title":"Palliative care service development guidelines","type":"book"},"uris":["http://www.mendeley.com/documents/?uuid=debd3527-cb1c-4049-91b2-c6202cce0fd5"]}],"mendeley":{"formattedCitation":"&lt;sup&gt;1&lt;/sup&gt;","plainTextFormattedCitation":"1","previouslyFormattedCitation":"&lt;sup&gt;1&lt;/sup&gt;"},"properties":{"noteIndex":0},"schema":"https://github.com/citation-style-language/schema/raw/master/csl-citation.json"}</w:instrText>
      </w:r>
      <w:r w:rsidRPr="00E81600">
        <w:rPr>
          <w:lang w:eastAsia="en-AU"/>
        </w:rPr>
        <w:fldChar w:fldCharType="separate"/>
      </w:r>
      <w:r w:rsidR="00B714F5" w:rsidRPr="00E81600">
        <w:rPr>
          <w:vertAlign w:val="superscript"/>
          <w:lang w:eastAsia="en-AU"/>
        </w:rPr>
        <w:t>1</w:t>
      </w:r>
      <w:r w:rsidRPr="00E81600">
        <w:rPr>
          <w:lang w:eastAsia="en-AU"/>
        </w:rPr>
        <w:fldChar w:fldCharType="end"/>
      </w:r>
    </w:p>
    <w:p w14:paraId="32386276" w14:textId="537F795B" w:rsidR="009B5BA3" w:rsidRPr="00E81600" w:rsidRDefault="00CE45DA" w:rsidP="00EF392C">
      <w:pPr>
        <w:pStyle w:val="Paragraph"/>
      </w:pPr>
      <w:r w:rsidRPr="00E81600">
        <w:rPr>
          <w:rStyle w:val="SubtitleChar"/>
        </w:rPr>
        <w:t>Person-centred care:</w:t>
      </w:r>
      <w:r w:rsidRPr="00E81600">
        <w:t xml:space="preserve"> Care that is ‘respectful of, and responsive to, the preferences, needs and values of patients and consumers’</w:t>
      </w:r>
      <w:r w:rsidR="00F14671" w:rsidRPr="00E81600">
        <w:t>.</w:t>
      </w:r>
      <w:r w:rsidR="00E218EE" w:rsidRPr="00E81600">
        <w:fldChar w:fldCharType="begin" w:fldLock="1"/>
      </w:r>
      <w:r w:rsidR="00C72A05" w:rsidRPr="00E81600">
        <w:instrText>ADDIN CSL_CITATION {"citationItems":[{"id":"ITEM-1","itemData":{"author":[{"dropping-particle":"","family":"Australian Commission on Safety and Quality in Health Care","given":"","non-dropping-particle":"","parse-names":false,"suffix":""}],"id":"ITEM-1","issued":{"date-parts":[["2011"]]},"publisher":"ACSQHC","publisher-place":"Sydney","title":"Patient-centred care: Improving quality and safety through partnerships with patinets and consumers","type":"book"},"locator":"7","uris":["http://www.mendeley.com/documents/?uuid=39e094b9-970c-4f1d-95e1-44ef5e4c4565"]}],"mendeley":{"formattedCitation":"&lt;sup&gt;23&lt;/sup&gt;","plainTextFormattedCitation":"23","previouslyFormattedCitation":"&lt;sup&gt;23&lt;/sup&gt;"},"properties":{"noteIndex":0},"schema":"https://github.com/citation-style-language/schema/raw/master/csl-citation.json"}</w:instrText>
      </w:r>
      <w:r w:rsidR="00E218EE" w:rsidRPr="00E81600">
        <w:fldChar w:fldCharType="separate"/>
      </w:r>
      <w:r w:rsidR="00F14671" w:rsidRPr="00E81600">
        <w:rPr>
          <w:vertAlign w:val="superscript"/>
        </w:rPr>
        <w:t>23</w:t>
      </w:r>
      <w:r w:rsidR="00E218EE" w:rsidRPr="00E81600">
        <w:fldChar w:fldCharType="end"/>
      </w:r>
    </w:p>
    <w:p w14:paraId="38260616" w14:textId="7E09A7ED" w:rsidR="00CE45DA" w:rsidRPr="00E81600" w:rsidRDefault="0031721D" w:rsidP="00EF392C">
      <w:pPr>
        <w:pStyle w:val="Paragraph"/>
        <w:rPr>
          <w:lang w:eastAsia="en-AU"/>
        </w:rPr>
      </w:pPr>
      <w:r w:rsidRPr="00E81600">
        <w:rPr>
          <w:rStyle w:val="SubtitleChar"/>
        </w:rPr>
        <w:br w:type="column"/>
      </w:r>
      <w:r w:rsidR="00CE45DA" w:rsidRPr="00E81600">
        <w:rPr>
          <w:rStyle w:val="SubtitleChar"/>
        </w:rPr>
        <w:lastRenderedPageBreak/>
        <w:t>Specialist palliative care services:</w:t>
      </w:r>
      <w:r w:rsidR="00CE45DA" w:rsidRPr="00E81600">
        <w:rPr>
          <w:lang w:eastAsia="en-AU"/>
        </w:rPr>
        <w:t xml:space="preserve"> Multidisciplinary teams with specialised skills, competencies, </w:t>
      </w:r>
      <w:proofErr w:type="gramStart"/>
      <w:r w:rsidR="00CE45DA" w:rsidRPr="00E81600">
        <w:rPr>
          <w:lang w:eastAsia="en-AU"/>
        </w:rPr>
        <w:t>experience</w:t>
      </w:r>
      <w:proofErr w:type="gramEnd"/>
      <w:r w:rsidR="00CE45DA" w:rsidRPr="00E81600">
        <w:rPr>
          <w:lang w:eastAsia="en-AU"/>
        </w:rPr>
        <w:t xml:space="preserve"> and training in palliative care. Care provided through these services is targeted at people with more complex needs, and is referred to as ‘specialist palliative care’</w:t>
      </w:r>
      <w:r w:rsidR="00173929" w:rsidRPr="00E81600">
        <w:rPr>
          <w:lang w:eastAsia="en-AU"/>
        </w:rPr>
        <w:t>.</w:t>
      </w:r>
      <w:r w:rsidR="00CE45DA" w:rsidRPr="00E81600">
        <w:rPr>
          <w:lang w:eastAsia="en-AU"/>
        </w:rPr>
        <w:fldChar w:fldCharType="begin" w:fldLock="1"/>
      </w:r>
      <w:r w:rsidR="00E703CD" w:rsidRPr="00E81600">
        <w:rPr>
          <w:lang w:eastAsia="en-AU"/>
        </w:rPr>
        <w:instrText>ADDIN CSL_CITATION {"citationItems":[{"id":"ITEM-1","itemData":{"ISBN":"0975229532","author":[{"dropping-particle":"","family":"Palliative Care Australia (PCA)","given":"","non-dropping-particle":"","parse-names":false,"suffix":""}],"id":"ITEM-1","issued":{"date-parts":[["2018"]]},"publisher":"PCA","publisher-place":"Canberra","title":"Palliative care service development guidelines","type":"book"},"uris":["http://www.mendeley.com/documents/?uuid=debd3527-cb1c-4049-91b2-c6202cce0fd5"]}],"mendeley":{"formattedCitation":"&lt;sup&gt;1&lt;/sup&gt;","plainTextFormattedCitation":"1","previouslyFormattedCitation":"&lt;sup&gt;1&lt;/sup&gt;"},"properties":{"noteIndex":0},"schema":"https://github.com/citation-style-language/schema/raw/master/csl-citation.json"}</w:instrText>
      </w:r>
      <w:r w:rsidR="00CE45DA" w:rsidRPr="00E81600">
        <w:rPr>
          <w:lang w:eastAsia="en-AU"/>
        </w:rPr>
        <w:fldChar w:fldCharType="separate"/>
      </w:r>
      <w:r w:rsidR="00B714F5" w:rsidRPr="00E81600">
        <w:rPr>
          <w:vertAlign w:val="superscript"/>
          <w:lang w:eastAsia="en-AU"/>
        </w:rPr>
        <w:t>1</w:t>
      </w:r>
      <w:r w:rsidR="00CE45DA" w:rsidRPr="00E81600">
        <w:rPr>
          <w:lang w:eastAsia="en-AU"/>
        </w:rPr>
        <w:fldChar w:fldCharType="end"/>
      </w:r>
    </w:p>
    <w:p w14:paraId="25C43CD5" w14:textId="77777777" w:rsidR="00CE45DA" w:rsidRPr="00E81600" w:rsidRDefault="00CE45DA" w:rsidP="00847F37">
      <w:pPr>
        <w:pStyle w:val="ParagraphKeep"/>
        <w:keepLines/>
        <w:rPr>
          <w:lang w:eastAsia="en-AU"/>
        </w:rPr>
      </w:pPr>
      <w:r w:rsidRPr="00E81600">
        <w:rPr>
          <w:rStyle w:val="SubtitleChar"/>
        </w:rPr>
        <w:t>Substitute decision-maker:</w:t>
      </w:r>
      <w:r w:rsidRPr="00E81600">
        <w:rPr>
          <w:lang w:eastAsia="en-AU"/>
        </w:rPr>
        <w:t xml:space="preserve"> A person appointed or identified by law to make decisions on behalf of a person whose decision-making capacity is impaired. A substitute decision-maker can be:</w:t>
      </w:r>
    </w:p>
    <w:p w14:paraId="745E6BC0" w14:textId="77777777" w:rsidR="00CE45DA" w:rsidRPr="00E81600" w:rsidRDefault="00CE45DA" w:rsidP="00847F37">
      <w:pPr>
        <w:pStyle w:val="Bullet1Keep"/>
      </w:pPr>
      <w:r w:rsidRPr="00E81600">
        <w:t xml:space="preserve">Someone chosen (and appointed) by the person. Depending on the state or territory, they may be called an enduring guardian, a medical enduring power of attorney, an </w:t>
      </w:r>
      <w:proofErr w:type="gramStart"/>
      <w:r w:rsidRPr="00E81600">
        <w:t>agent</w:t>
      </w:r>
      <w:proofErr w:type="gramEnd"/>
      <w:r w:rsidRPr="00E81600">
        <w:t xml:space="preserve"> or a decision-maker.</w:t>
      </w:r>
    </w:p>
    <w:p w14:paraId="6558A3AD" w14:textId="77777777" w:rsidR="00CE45DA" w:rsidRPr="00E81600" w:rsidRDefault="00CE45DA" w:rsidP="00847F37">
      <w:pPr>
        <w:pStyle w:val="Bullet1Keep"/>
      </w:pPr>
      <w:r w:rsidRPr="00E81600">
        <w:t xml:space="preserve">Someone assigned as a decision-maker for the person by law, in the absence of an appointed substitute decision-maker. The hierarchy for appointing a substitute decision-maker varies by </w:t>
      </w:r>
      <w:proofErr w:type="gramStart"/>
      <w:r w:rsidRPr="00E81600">
        <w:t>jurisdiction</w:t>
      </w:r>
      <w:proofErr w:type="gramEnd"/>
      <w:r w:rsidRPr="00E81600">
        <w:t>. They may be a spouse or de facto spouse, carer, relative or friend.</w:t>
      </w:r>
    </w:p>
    <w:p w14:paraId="148C18AA" w14:textId="075D8BEE" w:rsidR="00CE45DA" w:rsidRPr="00E81600" w:rsidRDefault="00CE45DA" w:rsidP="009B5BA3">
      <w:pPr>
        <w:pStyle w:val="BulletLast"/>
      </w:pPr>
      <w:r w:rsidRPr="00E81600">
        <w:t>A substitute decision-maker appointed for the person (e.g. a guardian appointed by a guardianship tribunal)</w:t>
      </w:r>
      <w:r w:rsidR="00173929" w:rsidRPr="00E81600">
        <w:t>.</w:t>
      </w:r>
      <w:r w:rsidRPr="00E81600">
        <w:fldChar w:fldCharType="begin" w:fldLock="1"/>
      </w:r>
      <w:r w:rsidR="00E703CD" w:rsidRPr="00E81600">
        <w:instrText>ADDIN CSL_CITATION {"citationItems":[{"id":"ITEM-1","itemData":{"author":[{"dropping-particle":"","family":"Advance Care Planning Australia and National Ageing Research Institute","given":"","non-dropping-particle":"","parse-names":false,"suffix":""}],"id":"ITEM-1","issued":{"date-parts":[["0"]]},"title":"Advance care planning in aged care: A guide to support implementation in community and residential settings","type":"book"},"uris":["http://www.mendeley.com/documents/?uuid=95ee61c7-350d-45c9-bf36-2ba3d4fc7569"]}],"mendeley":{"formattedCitation":"&lt;sup&gt;24&lt;/sup&gt;","plainTextFormattedCitation":"24","previouslyFormattedCitation":"&lt;sup&gt;24&lt;/sup&gt;"},"properties":{"noteIndex":0},"schema":"https://github.com/citation-style-language/schema/raw/master/csl-citation.json"}</w:instrText>
      </w:r>
      <w:r w:rsidRPr="00E81600">
        <w:fldChar w:fldCharType="separate"/>
      </w:r>
      <w:r w:rsidR="00E703CD" w:rsidRPr="00E81600">
        <w:rPr>
          <w:vertAlign w:val="superscript"/>
        </w:rPr>
        <w:t>24</w:t>
      </w:r>
      <w:r w:rsidRPr="00E81600">
        <w:fldChar w:fldCharType="end"/>
      </w:r>
    </w:p>
    <w:p w14:paraId="5D9AEC0D" w14:textId="328093C1" w:rsidR="002D13FF" w:rsidRPr="00E81600" w:rsidRDefault="00CE45DA" w:rsidP="009B5BA3">
      <w:pPr>
        <w:pStyle w:val="Paragraph"/>
      </w:pPr>
      <w:r w:rsidRPr="00E81600">
        <w:rPr>
          <w:rStyle w:val="SubtitleChar"/>
        </w:rPr>
        <w:t>Trauma-informed care:</w:t>
      </w:r>
      <w:r w:rsidRPr="00E81600">
        <w:t xml:space="preserve"> ‘An organisational structure and treatment framework that involves understanding, recognising and responding to the effects of all types of trauma’</w:t>
      </w:r>
      <w:r w:rsidR="00F14671" w:rsidRPr="00E81600">
        <w:t>.</w:t>
      </w:r>
      <w:r w:rsidR="00E218EE" w:rsidRPr="00E81600">
        <w:fldChar w:fldCharType="begin" w:fldLock="1"/>
      </w:r>
      <w:r w:rsidR="00C72A05" w:rsidRPr="00E81600">
        <w:instrText>ADDIN CSL_CITATION {"citationItems":[{"id":"ITEM-1","itemData":{"author":[{"dropping-particle":"","family":"Victorian Government Department of Health &amp; Human Services","given":"","non-dropping-particle":"","parse-names":false,"suffix":""}],"id":"ITEM-1","issued":{"date-parts":[["2015"]]},"publisher":"DHHS","publisher-place":"Melbourne","title":"Trauma and mental health: 10-year mental health plan technical paper","type":"book"},"locator":"2","uris":["http://www.mendeley.com/documents/?uuid=4e480f0c-ac7c-47bd-ae3e-da427cb9adcd"]}],"mendeley":{"formattedCitation":"&lt;sup&gt;27&lt;/sup&gt;"},"properties":{"noteIndex":0},"schema":"https://github.com/citation-style-language/schema/raw/master/csl-citation.json"}</w:instrText>
      </w:r>
      <w:r w:rsidR="00E218EE" w:rsidRPr="00E81600">
        <w:fldChar w:fldCharType="separate"/>
      </w:r>
      <w:r w:rsidR="00C72A05" w:rsidRPr="00E81600">
        <w:rPr>
          <w:vertAlign w:val="superscript"/>
        </w:rPr>
        <w:t>27</w:t>
      </w:r>
      <w:r w:rsidR="00E218EE" w:rsidRPr="00E81600">
        <w:fldChar w:fldCharType="end"/>
      </w:r>
    </w:p>
    <w:p w14:paraId="1B5E94B4" w14:textId="77777777" w:rsidR="00A53DD3" w:rsidRPr="00E81600" w:rsidRDefault="00A53DD3" w:rsidP="004F18D8">
      <w:pPr>
        <w:pStyle w:val="EndHeading"/>
        <w:rPr>
          <w:noProof w:val="0"/>
          <w:lang w:val="en-GB"/>
        </w:rPr>
        <w:sectPr w:rsidR="00A53DD3" w:rsidRPr="00E81600" w:rsidSect="0087460A">
          <w:footnotePr>
            <w:numFmt w:val="lowerRoman"/>
          </w:footnotePr>
          <w:type w:val="continuous"/>
          <w:pgSz w:w="11901" w:h="16817"/>
          <w:pgMar w:top="1418" w:right="1418" w:bottom="1134" w:left="1843" w:header="709" w:footer="992" w:gutter="0"/>
          <w:cols w:num="2" w:space="567"/>
          <w:docGrid w:linePitch="360"/>
          <w15:footnoteColumns w:val="1"/>
        </w:sectPr>
      </w:pPr>
    </w:p>
    <w:p w14:paraId="167B7909" w14:textId="77777777" w:rsidR="002D13FF" w:rsidRPr="00E81600" w:rsidRDefault="002D13FF" w:rsidP="004F18D8">
      <w:pPr>
        <w:pStyle w:val="EndHeading"/>
        <w:rPr>
          <w:noProof w:val="0"/>
          <w:lang w:val="en-GB"/>
        </w:rPr>
      </w:pPr>
      <w:bookmarkStart w:id="71" w:name="_Toc22838704"/>
      <w:r w:rsidRPr="00E81600">
        <w:rPr>
          <w:noProof w:val="0"/>
          <w:lang w:val="en-GB"/>
        </w:rPr>
        <w:lastRenderedPageBreak/>
        <w:t>References</w:t>
      </w:r>
      <w:bookmarkEnd w:id="71"/>
    </w:p>
    <w:p w14:paraId="19DF183A" w14:textId="77777777" w:rsidR="00A53DD3" w:rsidRPr="00E81600" w:rsidRDefault="00A53DD3" w:rsidP="008B466A">
      <w:pPr>
        <w:pStyle w:val="HangingPara"/>
        <w:sectPr w:rsidR="00A53DD3" w:rsidRPr="00E81600" w:rsidSect="0087460A">
          <w:footnotePr>
            <w:numFmt w:val="lowerRoman"/>
          </w:footnotePr>
          <w:pgSz w:w="11901" w:h="16817"/>
          <w:pgMar w:top="1418" w:right="1418" w:bottom="1843" w:left="1843" w:header="709" w:footer="992" w:gutter="0"/>
          <w:cols w:space="567"/>
          <w:docGrid w:linePitch="360"/>
          <w15:footnoteColumns w:val="1"/>
        </w:sectPr>
      </w:pPr>
    </w:p>
    <w:p w14:paraId="635ED979" w14:textId="5389EA9E" w:rsidR="00C72A05" w:rsidRPr="00E81600" w:rsidRDefault="00867E2D" w:rsidP="00C93ACE">
      <w:pPr>
        <w:pStyle w:val="References"/>
        <w:rPr>
          <w:noProof w:val="0"/>
        </w:rPr>
      </w:pPr>
      <w:r w:rsidRPr="00E81600">
        <w:rPr>
          <w:noProof w:val="0"/>
        </w:rPr>
        <w:fldChar w:fldCharType="begin" w:fldLock="1"/>
      </w:r>
      <w:r w:rsidRPr="00E81600">
        <w:rPr>
          <w:noProof w:val="0"/>
        </w:rPr>
        <w:instrText xml:space="preserve">ADDIN Mendeley Bibliography CSL_BIBLIOGRAPHY </w:instrText>
      </w:r>
      <w:r w:rsidRPr="00E81600">
        <w:rPr>
          <w:noProof w:val="0"/>
        </w:rPr>
        <w:fldChar w:fldCharType="separate"/>
      </w:r>
      <w:r w:rsidR="00C72A05" w:rsidRPr="00E81600">
        <w:rPr>
          <w:noProof w:val="0"/>
        </w:rPr>
        <w:t>1.</w:t>
      </w:r>
      <w:r w:rsidR="00C72A05" w:rsidRPr="00E81600">
        <w:rPr>
          <w:noProof w:val="0"/>
        </w:rPr>
        <w:tab/>
        <w:t xml:space="preserve">Palliative Care Australia (PCA). </w:t>
      </w:r>
      <w:r w:rsidR="00C72A05" w:rsidRPr="00E81600">
        <w:rPr>
          <w:i/>
          <w:noProof w:val="0"/>
        </w:rPr>
        <w:t>Palliative care service development guidelines</w:t>
      </w:r>
      <w:r w:rsidR="00C72A05" w:rsidRPr="00E81600">
        <w:rPr>
          <w:noProof w:val="0"/>
        </w:rPr>
        <w:t>. (PCA, 2018).</w:t>
      </w:r>
    </w:p>
    <w:p w14:paraId="48C9D118" w14:textId="77777777" w:rsidR="00C72A05" w:rsidRPr="00E81600" w:rsidRDefault="00C72A05" w:rsidP="00C93ACE">
      <w:pPr>
        <w:pStyle w:val="References"/>
        <w:rPr>
          <w:noProof w:val="0"/>
        </w:rPr>
      </w:pPr>
      <w:r w:rsidRPr="00E81600">
        <w:rPr>
          <w:noProof w:val="0"/>
        </w:rPr>
        <w:t>2.</w:t>
      </w:r>
      <w:r w:rsidRPr="00E81600">
        <w:rPr>
          <w:noProof w:val="0"/>
        </w:rPr>
        <w:tab/>
        <w:t xml:space="preserve">Australian Bureau of Statistics. </w:t>
      </w:r>
      <w:r w:rsidRPr="00E81600">
        <w:rPr>
          <w:i/>
          <w:noProof w:val="0"/>
        </w:rPr>
        <w:t>Snapshot of Australia</w:t>
      </w:r>
      <w:r w:rsidRPr="00E81600">
        <w:rPr>
          <w:noProof w:val="0"/>
        </w:rPr>
        <w:t>. (2017).</w:t>
      </w:r>
    </w:p>
    <w:p w14:paraId="01677345" w14:textId="77777777" w:rsidR="00C72A05" w:rsidRPr="00E81600" w:rsidRDefault="00C72A05" w:rsidP="00C93ACE">
      <w:pPr>
        <w:pStyle w:val="References"/>
        <w:rPr>
          <w:noProof w:val="0"/>
        </w:rPr>
      </w:pPr>
      <w:r w:rsidRPr="00E81600">
        <w:rPr>
          <w:noProof w:val="0"/>
        </w:rPr>
        <w:t>3.</w:t>
      </w:r>
      <w:r w:rsidRPr="00E81600">
        <w:rPr>
          <w:noProof w:val="0"/>
        </w:rPr>
        <w:tab/>
        <w:t xml:space="preserve">Broom, A., Good, P., Kirby, E. &amp; Lwin, Z. Negotiating palliative care in the context of culturally and linguistically diverse patients. </w:t>
      </w:r>
      <w:r w:rsidRPr="00E81600">
        <w:rPr>
          <w:i/>
          <w:noProof w:val="0"/>
        </w:rPr>
        <w:t>Intern. Med. J.</w:t>
      </w:r>
      <w:r w:rsidRPr="00E81600">
        <w:rPr>
          <w:noProof w:val="0"/>
        </w:rPr>
        <w:t xml:space="preserve"> 43, 1043–1046 (2013).</w:t>
      </w:r>
    </w:p>
    <w:p w14:paraId="78BDC09B" w14:textId="77777777" w:rsidR="00C72A05" w:rsidRPr="00E81600" w:rsidRDefault="00C72A05" w:rsidP="00C93ACE">
      <w:pPr>
        <w:pStyle w:val="References"/>
        <w:rPr>
          <w:noProof w:val="0"/>
        </w:rPr>
      </w:pPr>
      <w:r w:rsidRPr="00E81600">
        <w:rPr>
          <w:noProof w:val="0"/>
        </w:rPr>
        <w:t>4.</w:t>
      </w:r>
      <w:r w:rsidRPr="00E81600">
        <w:rPr>
          <w:noProof w:val="0"/>
        </w:rPr>
        <w:tab/>
        <w:t xml:space="preserve">Kemp, C. Cultural issues in palliative care. </w:t>
      </w:r>
      <w:r w:rsidRPr="00E81600">
        <w:rPr>
          <w:i/>
          <w:noProof w:val="0"/>
        </w:rPr>
        <w:t>Semin. Oncol. Nurs.</w:t>
      </w:r>
      <w:r w:rsidRPr="00E81600">
        <w:rPr>
          <w:noProof w:val="0"/>
        </w:rPr>
        <w:t xml:space="preserve"> 21, 44–52 (2005).</w:t>
      </w:r>
    </w:p>
    <w:p w14:paraId="2292F066" w14:textId="77777777" w:rsidR="00C72A05" w:rsidRPr="00E81600" w:rsidRDefault="00C72A05" w:rsidP="00C93ACE">
      <w:pPr>
        <w:pStyle w:val="References"/>
        <w:rPr>
          <w:noProof w:val="0"/>
        </w:rPr>
      </w:pPr>
      <w:r w:rsidRPr="00E81600">
        <w:rPr>
          <w:noProof w:val="0"/>
        </w:rPr>
        <w:t>5.</w:t>
      </w:r>
      <w:r w:rsidRPr="00E81600">
        <w:rPr>
          <w:noProof w:val="0"/>
        </w:rPr>
        <w:tab/>
        <w:t xml:space="preserve">Khan, F. Being monolingual, bilingual or multilingual: pros and cons in patients with dementia. </w:t>
      </w:r>
      <w:r w:rsidRPr="00E81600">
        <w:rPr>
          <w:i/>
          <w:noProof w:val="0"/>
        </w:rPr>
        <w:t>Int. Psychiatry</w:t>
      </w:r>
      <w:r w:rsidRPr="00E81600">
        <w:rPr>
          <w:noProof w:val="0"/>
        </w:rPr>
        <w:t xml:space="preserve"> 8, 96–98 (2011).</w:t>
      </w:r>
    </w:p>
    <w:p w14:paraId="7A1D4242" w14:textId="77777777" w:rsidR="00C72A05" w:rsidRPr="00E81600" w:rsidRDefault="00C72A05" w:rsidP="00C93ACE">
      <w:pPr>
        <w:pStyle w:val="References"/>
        <w:rPr>
          <w:noProof w:val="0"/>
        </w:rPr>
      </w:pPr>
      <w:r w:rsidRPr="00E81600">
        <w:rPr>
          <w:noProof w:val="0"/>
        </w:rPr>
        <w:t>6.</w:t>
      </w:r>
      <w:r w:rsidRPr="00E81600">
        <w:rPr>
          <w:noProof w:val="0"/>
        </w:rPr>
        <w:tab/>
        <w:t xml:space="preserve">Chan, T. W., Poon, E. &amp; Hegney, D. G. What nurses need to know about Buddhist perspectives of end-of-life care and dying. </w:t>
      </w:r>
      <w:r w:rsidRPr="00E81600">
        <w:rPr>
          <w:i/>
          <w:noProof w:val="0"/>
        </w:rPr>
        <w:t>Prog. Palliat. Care</w:t>
      </w:r>
      <w:r w:rsidRPr="00E81600">
        <w:rPr>
          <w:noProof w:val="0"/>
        </w:rPr>
        <w:t xml:space="preserve"> 19, 61–65 (2011).</w:t>
      </w:r>
    </w:p>
    <w:p w14:paraId="4F83C993" w14:textId="77777777" w:rsidR="00C72A05" w:rsidRPr="00E81600" w:rsidRDefault="00C72A05" w:rsidP="00C93ACE">
      <w:pPr>
        <w:pStyle w:val="References"/>
        <w:rPr>
          <w:noProof w:val="0"/>
        </w:rPr>
      </w:pPr>
      <w:r w:rsidRPr="00E81600">
        <w:rPr>
          <w:noProof w:val="0"/>
        </w:rPr>
        <w:t>7.</w:t>
      </w:r>
      <w:r w:rsidRPr="00E81600">
        <w:rPr>
          <w:noProof w:val="0"/>
        </w:rPr>
        <w:tab/>
        <w:t xml:space="preserve">Muishout, G., van Laarhoven, H. W. M., Wiegers, G. &amp; Popp-Baier, U. Muslim physicians and palliative care: Attitudes towards the use of palliative sedation. </w:t>
      </w:r>
      <w:r w:rsidRPr="00E81600">
        <w:rPr>
          <w:i/>
          <w:noProof w:val="0"/>
        </w:rPr>
        <w:t>Support. Care Cancer</w:t>
      </w:r>
      <w:r w:rsidRPr="00E81600">
        <w:rPr>
          <w:noProof w:val="0"/>
        </w:rPr>
        <w:t xml:space="preserve"> 26, 3701–3710 (2018).</w:t>
      </w:r>
    </w:p>
    <w:p w14:paraId="0DD8DFF3" w14:textId="77777777" w:rsidR="00C72A05" w:rsidRPr="00E81600" w:rsidRDefault="00C72A05" w:rsidP="00C93ACE">
      <w:pPr>
        <w:pStyle w:val="References"/>
        <w:rPr>
          <w:noProof w:val="0"/>
        </w:rPr>
      </w:pPr>
      <w:r w:rsidRPr="00E81600">
        <w:rPr>
          <w:noProof w:val="0"/>
        </w:rPr>
        <w:t>8.</w:t>
      </w:r>
      <w:r w:rsidRPr="00E81600">
        <w:rPr>
          <w:noProof w:val="0"/>
        </w:rPr>
        <w:tab/>
        <w:t xml:space="preserve">Lau, R. &amp; O’Connor, M. Behind the rhetoric: Is palliative care equitably available for all? </w:t>
      </w:r>
      <w:r w:rsidRPr="00E81600">
        <w:rPr>
          <w:i/>
          <w:noProof w:val="0"/>
        </w:rPr>
        <w:t>Contemp. Nurse</w:t>
      </w:r>
      <w:r w:rsidRPr="00E81600">
        <w:rPr>
          <w:noProof w:val="0"/>
        </w:rPr>
        <w:t xml:space="preserve"> 43, 56–63 (2012).</w:t>
      </w:r>
    </w:p>
    <w:p w14:paraId="5414350F" w14:textId="77777777" w:rsidR="00C72A05" w:rsidRPr="00E81600" w:rsidRDefault="00C72A05" w:rsidP="00C93ACE">
      <w:pPr>
        <w:pStyle w:val="References"/>
        <w:rPr>
          <w:noProof w:val="0"/>
        </w:rPr>
      </w:pPr>
      <w:r w:rsidRPr="00E81600">
        <w:rPr>
          <w:noProof w:val="0"/>
        </w:rPr>
        <w:t>9.</w:t>
      </w:r>
      <w:r w:rsidRPr="00E81600">
        <w:rPr>
          <w:noProof w:val="0"/>
        </w:rPr>
        <w:tab/>
        <w:t xml:space="preserve">Williamson, M. &amp; Harrison, L. Providing culturally appropriate care: A literature review. </w:t>
      </w:r>
      <w:r w:rsidRPr="00E81600">
        <w:rPr>
          <w:i/>
          <w:noProof w:val="0"/>
        </w:rPr>
        <w:t>Int. J. Nurs. Stud.</w:t>
      </w:r>
      <w:r w:rsidRPr="00E81600">
        <w:rPr>
          <w:noProof w:val="0"/>
        </w:rPr>
        <w:t xml:space="preserve"> 47, 761–769 (2010).</w:t>
      </w:r>
    </w:p>
    <w:p w14:paraId="26445ABD" w14:textId="77777777" w:rsidR="00C72A05" w:rsidRPr="00E81600" w:rsidRDefault="00C72A05" w:rsidP="00C93ACE">
      <w:pPr>
        <w:pStyle w:val="References"/>
        <w:rPr>
          <w:noProof w:val="0"/>
        </w:rPr>
      </w:pPr>
      <w:r w:rsidRPr="00E81600">
        <w:rPr>
          <w:noProof w:val="0"/>
        </w:rPr>
        <w:t>10.</w:t>
      </w:r>
      <w:r w:rsidRPr="00E81600">
        <w:rPr>
          <w:noProof w:val="0"/>
        </w:rPr>
        <w:tab/>
        <w:t>Australian Government Department of Health. People from diverse backgrounds. (2018). Available at: https://agedcare.health.gov.au/older-people-their-families-and-carers/people-from-diverse-backgrounds. (Accessed: 18 Apr 2018).</w:t>
      </w:r>
    </w:p>
    <w:p w14:paraId="2759D9C8" w14:textId="77777777" w:rsidR="00C72A05" w:rsidRPr="00E81600" w:rsidRDefault="00C72A05" w:rsidP="00C93ACE">
      <w:pPr>
        <w:pStyle w:val="References"/>
        <w:rPr>
          <w:noProof w:val="0"/>
        </w:rPr>
      </w:pPr>
      <w:r w:rsidRPr="00E81600">
        <w:rPr>
          <w:noProof w:val="0"/>
        </w:rPr>
        <w:t>11.</w:t>
      </w:r>
      <w:r w:rsidRPr="00E81600">
        <w:rPr>
          <w:noProof w:val="0"/>
        </w:rPr>
        <w:tab/>
        <w:t xml:space="preserve">PICAC NSW &amp; ACT. </w:t>
      </w:r>
      <w:r w:rsidRPr="00E81600">
        <w:rPr>
          <w:i/>
          <w:noProof w:val="0"/>
        </w:rPr>
        <w:t>Bridging cultures: A guide to the diverse cultures in Australia for aged care service providers</w:t>
      </w:r>
      <w:r w:rsidRPr="00E81600">
        <w:rPr>
          <w:noProof w:val="0"/>
        </w:rPr>
        <w:t>. (Partners in Culturally Appropriate Care (PICAC) NSW &amp; ACT, 2016).</w:t>
      </w:r>
    </w:p>
    <w:p w14:paraId="3D048E52" w14:textId="77777777" w:rsidR="00C72A05" w:rsidRPr="00E81600" w:rsidRDefault="00C72A05" w:rsidP="00C93ACE">
      <w:pPr>
        <w:pStyle w:val="References"/>
        <w:rPr>
          <w:noProof w:val="0"/>
        </w:rPr>
      </w:pPr>
      <w:r w:rsidRPr="00E81600">
        <w:rPr>
          <w:noProof w:val="0"/>
        </w:rPr>
        <w:t>12.</w:t>
      </w:r>
      <w:r w:rsidRPr="00E81600">
        <w:rPr>
          <w:noProof w:val="0"/>
        </w:rPr>
        <w:tab/>
        <w:t xml:space="preserve">Fischer, S. M., Sauaia, A. &amp; Kutner, J. S. Patient navigation: A culturally competent strategy to address disparities in palliative care. </w:t>
      </w:r>
      <w:r w:rsidRPr="00E81600">
        <w:rPr>
          <w:i/>
          <w:noProof w:val="0"/>
        </w:rPr>
        <w:t>J. Palliat. Med.</w:t>
      </w:r>
      <w:r w:rsidRPr="00E81600">
        <w:rPr>
          <w:noProof w:val="0"/>
        </w:rPr>
        <w:t xml:space="preserve"> 10, 1023–1028 (2007).</w:t>
      </w:r>
    </w:p>
    <w:p w14:paraId="72D4B042" w14:textId="77777777" w:rsidR="00C72A05" w:rsidRPr="00E81600" w:rsidRDefault="00C72A05" w:rsidP="00C93ACE">
      <w:pPr>
        <w:pStyle w:val="References"/>
        <w:rPr>
          <w:noProof w:val="0"/>
        </w:rPr>
      </w:pPr>
      <w:r w:rsidRPr="00E81600">
        <w:rPr>
          <w:noProof w:val="0"/>
        </w:rPr>
        <w:t>13.</w:t>
      </w:r>
      <w:r w:rsidRPr="00E81600">
        <w:rPr>
          <w:noProof w:val="0"/>
        </w:rPr>
        <w:tab/>
        <w:t xml:space="preserve">Buck, K. </w:t>
      </w:r>
      <w:r w:rsidRPr="00E81600">
        <w:rPr>
          <w:i/>
          <w:noProof w:val="0"/>
        </w:rPr>
        <w:t>et al.</w:t>
      </w:r>
      <w:r w:rsidRPr="00E81600">
        <w:rPr>
          <w:noProof w:val="0"/>
        </w:rPr>
        <w:t xml:space="preserve"> </w:t>
      </w:r>
      <w:r w:rsidRPr="00E81600">
        <w:rPr>
          <w:i/>
          <w:noProof w:val="0"/>
        </w:rPr>
        <w:t>Prevalence of advance care planning documentation in Australian health and residential aged care services, Short Report</w:t>
      </w:r>
      <w:r w:rsidRPr="00E81600">
        <w:rPr>
          <w:noProof w:val="0"/>
        </w:rPr>
        <w:t>. (Advance Care Planning Australia, Austin Health, 2017).</w:t>
      </w:r>
    </w:p>
    <w:p w14:paraId="647AD753" w14:textId="77777777" w:rsidR="00C72A05" w:rsidRPr="00E81600" w:rsidRDefault="00C72A05" w:rsidP="00C93ACE">
      <w:pPr>
        <w:pStyle w:val="References"/>
        <w:rPr>
          <w:noProof w:val="0"/>
        </w:rPr>
      </w:pPr>
      <w:r w:rsidRPr="00E81600">
        <w:rPr>
          <w:noProof w:val="0"/>
        </w:rPr>
        <w:t>14.</w:t>
      </w:r>
      <w:r w:rsidRPr="00E81600">
        <w:rPr>
          <w:noProof w:val="0"/>
        </w:rPr>
        <w:tab/>
        <w:t xml:space="preserve">Johnstone, M. &amp; Kanitsaki, O. Ethics and advance care planning in a culturally diverse society. </w:t>
      </w:r>
      <w:r w:rsidRPr="00E81600">
        <w:rPr>
          <w:i/>
          <w:noProof w:val="0"/>
        </w:rPr>
        <w:t>J. Transcult. Nurs.</w:t>
      </w:r>
      <w:r w:rsidRPr="00E81600">
        <w:rPr>
          <w:noProof w:val="0"/>
        </w:rPr>
        <w:t xml:space="preserve"> 20, 405–416 (2009).</w:t>
      </w:r>
    </w:p>
    <w:p w14:paraId="57A37506" w14:textId="77777777" w:rsidR="00C72A05" w:rsidRPr="00E81600" w:rsidRDefault="00C72A05" w:rsidP="00C93ACE">
      <w:pPr>
        <w:pStyle w:val="References"/>
        <w:rPr>
          <w:noProof w:val="0"/>
        </w:rPr>
      </w:pPr>
      <w:r w:rsidRPr="00E81600">
        <w:rPr>
          <w:noProof w:val="0"/>
        </w:rPr>
        <w:t>15.</w:t>
      </w:r>
      <w:r w:rsidRPr="00E81600">
        <w:rPr>
          <w:noProof w:val="0"/>
        </w:rPr>
        <w:tab/>
        <w:t xml:space="preserve">Con, A. </w:t>
      </w:r>
      <w:r w:rsidRPr="00E81600">
        <w:rPr>
          <w:i/>
          <w:noProof w:val="0"/>
        </w:rPr>
        <w:t>Crosscultural considerations in promoting advance care planning in Canada</w:t>
      </w:r>
      <w:r w:rsidRPr="00E81600">
        <w:rPr>
          <w:noProof w:val="0"/>
        </w:rPr>
        <w:t>. (CIHR Cross-Cultural Palliative NET, 2008).</w:t>
      </w:r>
    </w:p>
    <w:p w14:paraId="34CD5A45" w14:textId="77777777" w:rsidR="00C72A05" w:rsidRPr="00E81600" w:rsidRDefault="00C72A05" w:rsidP="00C93ACE">
      <w:pPr>
        <w:pStyle w:val="References"/>
        <w:rPr>
          <w:noProof w:val="0"/>
        </w:rPr>
      </w:pPr>
      <w:r w:rsidRPr="00E81600">
        <w:rPr>
          <w:noProof w:val="0"/>
        </w:rPr>
        <w:t>16.</w:t>
      </w:r>
      <w:r w:rsidRPr="00E81600">
        <w:rPr>
          <w:noProof w:val="0"/>
        </w:rPr>
        <w:tab/>
        <w:t xml:space="preserve">Ko, E. &amp; Lee, J. Completion of advance directives among Korean American and non-Hispanic white older adults. </w:t>
      </w:r>
      <w:r w:rsidRPr="00E81600">
        <w:rPr>
          <w:i/>
          <w:noProof w:val="0"/>
        </w:rPr>
        <w:t>Res. Aging</w:t>
      </w:r>
      <w:r w:rsidRPr="00E81600">
        <w:rPr>
          <w:noProof w:val="0"/>
        </w:rPr>
        <w:t xml:space="preserve"> 32, 618–644 (2010).</w:t>
      </w:r>
    </w:p>
    <w:p w14:paraId="450CE2E8" w14:textId="77777777" w:rsidR="00C72A05" w:rsidRPr="00E81600" w:rsidRDefault="00C72A05" w:rsidP="00C93ACE">
      <w:pPr>
        <w:pStyle w:val="References"/>
        <w:rPr>
          <w:noProof w:val="0"/>
        </w:rPr>
      </w:pPr>
      <w:r w:rsidRPr="00E81600">
        <w:rPr>
          <w:noProof w:val="0"/>
        </w:rPr>
        <w:lastRenderedPageBreak/>
        <w:t>17.</w:t>
      </w:r>
      <w:r w:rsidRPr="00E81600">
        <w:rPr>
          <w:noProof w:val="0"/>
        </w:rPr>
        <w:tab/>
        <w:t xml:space="preserve">Michael, N., O’Callaghan, C. &amp; Sayers, E. Managing ‘shades of grey’: A focus group study exploring community-dwellers’ views on advance care planning in older people. </w:t>
      </w:r>
      <w:r w:rsidRPr="00E81600">
        <w:rPr>
          <w:i/>
          <w:noProof w:val="0"/>
        </w:rPr>
        <w:t>BMC Palliat. Care</w:t>
      </w:r>
      <w:r w:rsidRPr="00E81600">
        <w:rPr>
          <w:noProof w:val="0"/>
        </w:rPr>
        <w:t xml:space="preserve"> 16, 1–9 (2017).</w:t>
      </w:r>
    </w:p>
    <w:p w14:paraId="1A69AFF5" w14:textId="77777777" w:rsidR="00C72A05" w:rsidRPr="00E81600" w:rsidRDefault="00C72A05" w:rsidP="00C93ACE">
      <w:pPr>
        <w:pStyle w:val="References"/>
        <w:rPr>
          <w:noProof w:val="0"/>
        </w:rPr>
      </w:pPr>
      <w:r w:rsidRPr="00E81600">
        <w:rPr>
          <w:noProof w:val="0"/>
        </w:rPr>
        <w:t>18.</w:t>
      </w:r>
      <w:r w:rsidRPr="00E81600">
        <w:rPr>
          <w:noProof w:val="0"/>
        </w:rPr>
        <w:tab/>
        <w:t xml:space="preserve">McDermott, E. &amp; Selman, L. E. Cultural Factors Influencing Advance Care Planning in Progressive, Incurable Disease: A Systematic Review With Narrative Synthesis. </w:t>
      </w:r>
      <w:r w:rsidRPr="00E81600">
        <w:rPr>
          <w:i/>
          <w:noProof w:val="0"/>
        </w:rPr>
        <w:t>J. Pain Symptom Manage.</w:t>
      </w:r>
      <w:r w:rsidRPr="00E81600">
        <w:rPr>
          <w:noProof w:val="0"/>
        </w:rPr>
        <w:t xml:space="preserve"> 56, 613–636 (2018).</w:t>
      </w:r>
    </w:p>
    <w:p w14:paraId="638FFD07" w14:textId="77777777" w:rsidR="00C72A05" w:rsidRPr="00E81600" w:rsidRDefault="00C72A05" w:rsidP="00C93ACE">
      <w:pPr>
        <w:pStyle w:val="References"/>
        <w:rPr>
          <w:noProof w:val="0"/>
        </w:rPr>
      </w:pPr>
      <w:r w:rsidRPr="00E81600">
        <w:rPr>
          <w:noProof w:val="0"/>
        </w:rPr>
        <w:t>19.</w:t>
      </w:r>
      <w:r w:rsidRPr="00E81600">
        <w:rPr>
          <w:noProof w:val="0"/>
        </w:rPr>
        <w:tab/>
        <w:t xml:space="preserve">Cain, C. L., Surbone, A., Elk, R. &amp; Kagawa-Singer, M. Culture and palliative care: Preferences, communication, meaning, and mutual decision making. </w:t>
      </w:r>
      <w:r w:rsidRPr="00E81600">
        <w:rPr>
          <w:i/>
          <w:noProof w:val="0"/>
        </w:rPr>
        <w:t>J. Pain Symptom Manage.</w:t>
      </w:r>
      <w:r w:rsidRPr="00E81600">
        <w:rPr>
          <w:noProof w:val="0"/>
        </w:rPr>
        <w:t xml:space="preserve"> 55, 1408–19 (2018).</w:t>
      </w:r>
    </w:p>
    <w:p w14:paraId="25EAEA22" w14:textId="1D5765F8" w:rsidR="00C72A05" w:rsidRPr="00E81600" w:rsidRDefault="00C72A05" w:rsidP="00C93ACE">
      <w:pPr>
        <w:pStyle w:val="References"/>
        <w:rPr>
          <w:noProof w:val="0"/>
        </w:rPr>
      </w:pPr>
      <w:r w:rsidRPr="00E81600">
        <w:rPr>
          <w:noProof w:val="0"/>
        </w:rPr>
        <w:t>20.</w:t>
      </w:r>
      <w:r w:rsidRPr="00E81600">
        <w:rPr>
          <w:noProof w:val="0"/>
        </w:rPr>
        <w:tab/>
        <w:t xml:space="preserve">Inoue, M., Hughes Rinker, C. &amp; Vargas-Jackson, R. Advance care planning in </w:t>
      </w:r>
      <w:r w:rsidR="00E96E0A">
        <w:rPr>
          <w:noProof w:val="0"/>
        </w:rPr>
        <w:t>M</w:t>
      </w:r>
      <w:r w:rsidRPr="00E81600">
        <w:rPr>
          <w:noProof w:val="0"/>
        </w:rPr>
        <w:t>edicare/</w:t>
      </w:r>
      <w:r w:rsidR="00E96E0A" w:rsidRPr="00E81600">
        <w:rPr>
          <w:noProof w:val="0"/>
        </w:rPr>
        <w:t>Medicaid</w:t>
      </w:r>
      <w:r w:rsidRPr="00E81600">
        <w:rPr>
          <w:noProof w:val="0"/>
        </w:rPr>
        <w:t xml:space="preserve">-funded agencies: Providing a training in cultural competence. </w:t>
      </w:r>
      <w:r w:rsidRPr="00E81600">
        <w:rPr>
          <w:i/>
          <w:noProof w:val="0"/>
        </w:rPr>
        <w:t>Gerontol. Geriatr. Educ.</w:t>
      </w:r>
      <w:r w:rsidRPr="00E81600">
        <w:rPr>
          <w:noProof w:val="0"/>
        </w:rPr>
        <w:t xml:space="preserve"> Dec 8, 1–12 (2018).</w:t>
      </w:r>
    </w:p>
    <w:p w14:paraId="4024E61B" w14:textId="77777777" w:rsidR="00C72A05" w:rsidRPr="00E81600" w:rsidRDefault="00C72A05" w:rsidP="00C93ACE">
      <w:pPr>
        <w:pStyle w:val="References"/>
        <w:rPr>
          <w:noProof w:val="0"/>
        </w:rPr>
      </w:pPr>
      <w:r w:rsidRPr="00E81600">
        <w:rPr>
          <w:noProof w:val="0"/>
        </w:rPr>
        <w:t>21.</w:t>
      </w:r>
      <w:r w:rsidRPr="00E81600">
        <w:rPr>
          <w:noProof w:val="0"/>
        </w:rPr>
        <w:tab/>
        <w:t xml:space="preserve">Hong, M., Yi, E. H., Johnson, K. J. &amp; Adamek, M. E. Facilitators and barriers for advance care planning among ethnic and racial minorities in the U.S: A systematic review of the current literature. </w:t>
      </w:r>
      <w:r w:rsidRPr="00E81600">
        <w:rPr>
          <w:i/>
          <w:noProof w:val="0"/>
        </w:rPr>
        <w:t>J. Immigr. Minor. Heal.</w:t>
      </w:r>
      <w:r w:rsidRPr="00E81600">
        <w:rPr>
          <w:noProof w:val="0"/>
        </w:rPr>
        <w:t xml:space="preserve"> 20, 1277–1287 (2018).</w:t>
      </w:r>
    </w:p>
    <w:p w14:paraId="629C65C9" w14:textId="77777777" w:rsidR="00C72A05" w:rsidRPr="00E81600" w:rsidRDefault="00C72A05" w:rsidP="00C93ACE">
      <w:pPr>
        <w:pStyle w:val="References"/>
        <w:rPr>
          <w:noProof w:val="0"/>
        </w:rPr>
      </w:pPr>
      <w:r w:rsidRPr="00E81600">
        <w:rPr>
          <w:noProof w:val="0"/>
        </w:rPr>
        <w:t>22.</w:t>
      </w:r>
      <w:r w:rsidRPr="00E81600">
        <w:rPr>
          <w:noProof w:val="0"/>
        </w:rPr>
        <w:tab/>
        <w:t xml:space="preserve">Pereira-Salgado, A., Mader, P., O’Callaghan, C. &amp; Boyd, L. A website supporting sensitive religious and cultural advance care planning (ACPTalk): Formative and summative evaluation. </w:t>
      </w:r>
      <w:r w:rsidRPr="00E81600">
        <w:rPr>
          <w:i/>
          <w:noProof w:val="0"/>
        </w:rPr>
        <w:t>JMIR Res Protoc</w:t>
      </w:r>
      <w:r w:rsidRPr="00E81600">
        <w:rPr>
          <w:noProof w:val="0"/>
        </w:rPr>
        <w:t xml:space="preserve"> 7, e78 (2018).</w:t>
      </w:r>
    </w:p>
    <w:p w14:paraId="24F9B0E7" w14:textId="53EF1316" w:rsidR="00C72A05" w:rsidRPr="00E81600" w:rsidRDefault="00C72A05" w:rsidP="00C93ACE">
      <w:pPr>
        <w:pStyle w:val="References"/>
        <w:rPr>
          <w:noProof w:val="0"/>
        </w:rPr>
      </w:pPr>
      <w:r w:rsidRPr="00E81600">
        <w:rPr>
          <w:noProof w:val="0"/>
        </w:rPr>
        <w:t>23.</w:t>
      </w:r>
      <w:r w:rsidRPr="00E81600">
        <w:rPr>
          <w:noProof w:val="0"/>
        </w:rPr>
        <w:tab/>
        <w:t xml:space="preserve">Australian Commission on Safety and Quality in Health Care. </w:t>
      </w:r>
      <w:r w:rsidRPr="00E81600">
        <w:rPr>
          <w:i/>
          <w:noProof w:val="0"/>
        </w:rPr>
        <w:t xml:space="preserve">Patient-centred care: Improving quality and safety through partnerships with </w:t>
      </w:r>
      <w:r w:rsidR="00E96E0A" w:rsidRPr="00E81600">
        <w:rPr>
          <w:i/>
          <w:noProof w:val="0"/>
        </w:rPr>
        <w:t>patients</w:t>
      </w:r>
      <w:r w:rsidRPr="00E81600">
        <w:rPr>
          <w:i/>
          <w:noProof w:val="0"/>
        </w:rPr>
        <w:t xml:space="preserve"> and consumers</w:t>
      </w:r>
      <w:r w:rsidRPr="00E81600">
        <w:rPr>
          <w:noProof w:val="0"/>
        </w:rPr>
        <w:t>. (ACSQHC, 2011).</w:t>
      </w:r>
    </w:p>
    <w:p w14:paraId="1A046271" w14:textId="77777777" w:rsidR="00C72A05" w:rsidRPr="00E81600" w:rsidRDefault="00C72A05" w:rsidP="00C93ACE">
      <w:pPr>
        <w:pStyle w:val="References"/>
        <w:rPr>
          <w:noProof w:val="0"/>
        </w:rPr>
      </w:pPr>
      <w:r w:rsidRPr="00E81600">
        <w:rPr>
          <w:noProof w:val="0"/>
        </w:rPr>
        <w:t>24.</w:t>
      </w:r>
      <w:r w:rsidRPr="00E81600">
        <w:rPr>
          <w:noProof w:val="0"/>
        </w:rPr>
        <w:tab/>
        <w:t xml:space="preserve">Advance Care Planning Australia and National Ageing Research Institute. </w:t>
      </w:r>
      <w:r w:rsidRPr="00E81600">
        <w:rPr>
          <w:i/>
          <w:noProof w:val="0"/>
        </w:rPr>
        <w:t>Advance care planning in aged care: A guide to support implementation in community and residential settings</w:t>
      </w:r>
      <w:r w:rsidRPr="00E81600">
        <w:rPr>
          <w:noProof w:val="0"/>
        </w:rPr>
        <w:t>.</w:t>
      </w:r>
    </w:p>
    <w:p w14:paraId="35413855" w14:textId="77777777" w:rsidR="00C72A05" w:rsidRPr="00E81600" w:rsidRDefault="00C72A05" w:rsidP="00C93ACE">
      <w:pPr>
        <w:pStyle w:val="References"/>
        <w:rPr>
          <w:noProof w:val="0"/>
        </w:rPr>
      </w:pPr>
      <w:r w:rsidRPr="00E81600">
        <w:rPr>
          <w:noProof w:val="0"/>
        </w:rPr>
        <w:t>25.</w:t>
      </w:r>
      <w:r w:rsidRPr="00E81600">
        <w:rPr>
          <w:noProof w:val="0"/>
        </w:rPr>
        <w:tab/>
        <w:t xml:space="preserve">The Parliament of Australia. </w:t>
      </w:r>
      <w:r w:rsidRPr="00E81600">
        <w:rPr>
          <w:i/>
          <w:noProof w:val="0"/>
        </w:rPr>
        <w:t>Carer Recognition Act No.123, 2010</w:t>
      </w:r>
      <w:r w:rsidRPr="00E81600">
        <w:rPr>
          <w:noProof w:val="0"/>
        </w:rPr>
        <w:t>.</w:t>
      </w:r>
    </w:p>
    <w:p w14:paraId="221ADFF6" w14:textId="77777777" w:rsidR="00C72A05" w:rsidRPr="00E81600" w:rsidRDefault="00C72A05" w:rsidP="00C93ACE">
      <w:pPr>
        <w:pStyle w:val="References"/>
        <w:rPr>
          <w:noProof w:val="0"/>
        </w:rPr>
      </w:pPr>
      <w:r w:rsidRPr="00E81600">
        <w:rPr>
          <w:noProof w:val="0"/>
        </w:rPr>
        <w:t>26.</w:t>
      </w:r>
      <w:r w:rsidRPr="00E81600">
        <w:rPr>
          <w:noProof w:val="0"/>
        </w:rPr>
        <w:tab/>
        <w:t xml:space="preserve">Australian Government Department of Health. </w:t>
      </w:r>
      <w:r w:rsidRPr="00E81600">
        <w:rPr>
          <w:i/>
          <w:noProof w:val="0"/>
        </w:rPr>
        <w:t>National Palliative Care Strategy 2018</w:t>
      </w:r>
      <w:r w:rsidRPr="00E81600">
        <w:rPr>
          <w:noProof w:val="0"/>
        </w:rPr>
        <w:t>.</w:t>
      </w:r>
    </w:p>
    <w:p w14:paraId="7C0E93FD" w14:textId="77777777" w:rsidR="00C72A05" w:rsidRPr="00E81600" w:rsidRDefault="00C72A05" w:rsidP="00C93ACE">
      <w:pPr>
        <w:pStyle w:val="References"/>
        <w:rPr>
          <w:noProof w:val="0"/>
        </w:rPr>
      </w:pPr>
      <w:r w:rsidRPr="00E81600">
        <w:rPr>
          <w:noProof w:val="0"/>
        </w:rPr>
        <w:t>27.</w:t>
      </w:r>
      <w:r w:rsidRPr="00E81600">
        <w:rPr>
          <w:noProof w:val="0"/>
        </w:rPr>
        <w:tab/>
        <w:t xml:space="preserve">Victorian Government Department of Health &amp; Human Services. </w:t>
      </w:r>
      <w:r w:rsidRPr="00E81600">
        <w:rPr>
          <w:i/>
          <w:noProof w:val="0"/>
        </w:rPr>
        <w:t>Trauma and mental health: 10-year mental health plan technical paper</w:t>
      </w:r>
      <w:r w:rsidRPr="00E81600">
        <w:rPr>
          <w:noProof w:val="0"/>
        </w:rPr>
        <w:t>. (DHHS, 2015).</w:t>
      </w:r>
    </w:p>
    <w:p w14:paraId="3003E5C8" w14:textId="2C1EEF5F" w:rsidR="0035204A" w:rsidRPr="00E81600" w:rsidRDefault="00867E2D" w:rsidP="00C72A05">
      <w:pPr>
        <w:widowControl w:val="0"/>
        <w:autoSpaceDE w:val="0"/>
        <w:autoSpaceDN w:val="0"/>
        <w:spacing w:after="240"/>
        <w:ind w:left="640" w:hanging="640"/>
      </w:pPr>
      <w:r w:rsidRPr="00E81600">
        <w:fldChar w:fldCharType="end"/>
      </w:r>
    </w:p>
    <w:sectPr w:rsidR="0035204A" w:rsidRPr="00E81600" w:rsidSect="0087460A">
      <w:footnotePr>
        <w:numFmt w:val="lowerRoman"/>
      </w:footnotePr>
      <w:type w:val="continuous"/>
      <w:pgSz w:w="11901" w:h="16817"/>
      <w:pgMar w:top="1418" w:right="1418" w:bottom="1843" w:left="1843" w:header="709" w:footer="992" w:gutter="0"/>
      <w:cols w:num="2" w:space="567"/>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26CA15" w14:textId="77777777" w:rsidR="00CE6808" w:rsidRDefault="00CE6808" w:rsidP="004F6361">
      <w:r>
        <w:separator/>
      </w:r>
    </w:p>
  </w:endnote>
  <w:endnote w:type="continuationSeparator" w:id="0">
    <w:p w14:paraId="08B29207" w14:textId="77777777" w:rsidR="00CE6808" w:rsidRDefault="00CE6808" w:rsidP="004F63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Body)">
    <w:altName w:val="Calibri"/>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8018758"/>
      <w:docPartObj>
        <w:docPartGallery w:val="Page Numbers (Bottom of Page)"/>
        <w:docPartUnique/>
      </w:docPartObj>
    </w:sdtPr>
    <w:sdtContent>
      <w:p w14:paraId="111BBD36" w14:textId="77777777" w:rsidR="00F516FD" w:rsidRDefault="00F516FD" w:rsidP="001C4FC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0366BA0" w14:textId="77777777" w:rsidR="00F516FD" w:rsidRDefault="00F516FD" w:rsidP="00424E1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1EAE27" w14:textId="54987F51" w:rsidR="00F516FD" w:rsidRDefault="00F516FD" w:rsidP="00C570EA"/>
  <w:p w14:paraId="6D0BB919" w14:textId="77777777" w:rsidR="00F516FD" w:rsidRPr="000B10CE" w:rsidRDefault="00F516FD" w:rsidP="00C570EA">
    <w:pPr>
      <w:pStyle w:val="Insidecover"/>
    </w:pPr>
    <w:r w:rsidRPr="000B10CE">
      <w:t>Level 6, 140 Bourke St, Melbourne VIC 3000</w:t>
    </w:r>
  </w:p>
  <w:p w14:paraId="75C8F75A" w14:textId="77777777" w:rsidR="00F516FD" w:rsidRPr="000B10CE" w:rsidRDefault="00F516FD" w:rsidP="00C570EA">
    <w:pPr>
      <w:pStyle w:val="Insidecover"/>
    </w:pPr>
    <w:r w:rsidRPr="000B10CE">
      <w:t>Locked Bag 32005, Collins Street East, VIC 8006</w:t>
    </w:r>
  </w:p>
  <w:p w14:paraId="39C640E4" w14:textId="77777777" w:rsidR="00F516FD" w:rsidRPr="000B10CE" w:rsidRDefault="00F516FD" w:rsidP="00C570EA">
    <w:pPr>
      <w:pStyle w:val="Insidecover"/>
    </w:pPr>
    <w:r w:rsidRPr="000B10CE">
      <w:t>(03) 9663 1950</w:t>
    </w:r>
  </w:p>
  <w:p w14:paraId="05B434C9" w14:textId="77777777" w:rsidR="00F516FD" w:rsidRDefault="00F516FD" w:rsidP="00C570EA">
    <w:pPr>
      <w:pStyle w:val="Insidecover"/>
    </w:pPr>
    <w:r w:rsidRPr="000B10CE">
      <w:t>aha@ahaconsulting.com.au</w:t>
    </w:r>
  </w:p>
  <w:p w14:paraId="6D59C135" w14:textId="77777777" w:rsidR="00F516FD" w:rsidRPr="00CD44A0" w:rsidRDefault="00F516FD" w:rsidP="00C570EA">
    <w:pPr>
      <w:pStyle w:val="Insidecover"/>
      <w:rPr>
        <w:color w:val="5D5E5F" w:themeColor="accent5"/>
        <w:lang w:val="en-AU"/>
      </w:rPr>
    </w:pPr>
    <w:r w:rsidRPr="000B10CE">
      <w:t>www.ahaconsulting.com.au</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16C008" w14:textId="77777777" w:rsidR="00F516FD" w:rsidRPr="00CD44A0" w:rsidRDefault="00F516FD" w:rsidP="00424E19">
    <w:pPr>
      <w:pStyle w:val="Footer"/>
      <w:ind w:right="360"/>
      <w:rPr>
        <w:color w:val="5D5E5F" w:themeColor="accent5"/>
        <w:lang w:val="en-AU"/>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C39B26" w14:textId="7535C1BD" w:rsidR="00F516FD" w:rsidRDefault="00F516FD" w:rsidP="00C570EA">
    <w:r w:rsidRPr="009B184C">
      <w:rPr>
        <w:noProof/>
        <w:lang w:val="en-AU" w:eastAsia="en-AU"/>
      </w:rPr>
      <w:drawing>
        <wp:inline distT="0" distB="0" distL="0" distR="0" wp14:anchorId="16B95D7E" wp14:editId="1FFA29C6">
          <wp:extent cx="2952750" cy="260350"/>
          <wp:effectExtent l="0" t="0" r="6350" b="6350"/>
          <wp:docPr id="17" name="Picture 17" descr="AHA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HA_Logo_Landscape_With_Strapline.jpg"/>
                  <pic:cNvPicPr/>
                </pic:nvPicPr>
                <pic:blipFill>
                  <a:blip r:embed="rId1">
                    <a:extLst>
                      <a:ext uri="{28A0092B-C50C-407E-A947-70E740481C1C}">
                        <a14:useLocalDpi xmlns:a14="http://schemas.microsoft.com/office/drawing/2010/main" val="0"/>
                      </a:ext>
                    </a:extLst>
                  </a:blip>
                  <a:stretch>
                    <a:fillRect/>
                  </a:stretch>
                </pic:blipFill>
                <pic:spPr bwMode="auto">
                  <a:xfrm>
                    <a:off x="0" y="0"/>
                    <a:ext cx="2952750" cy="260350"/>
                  </a:xfrm>
                  <a:prstGeom prst="rect">
                    <a:avLst/>
                  </a:prstGeom>
                  <a:ln>
                    <a:noFill/>
                  </a:ln>
                  <a:extLst>
                    <a:ext uri="{53640926-AAD7-44D8-BBD7-CCE9431645EC}">
                      <a14:shadowObscured xmlns:a14="http://schemas.microsoft.com/office/drawing/2010/main"/>
                    </a:ext>
                  </a:extLst>
                </pic:spPr>
              </pic:pic>
            </a:graphicData>
          </a:graphic>
        </wp:inline>
      </w:drawing>
    </w:r>
  </w:p>
  <w:p w14:paraId="5C23D2DA" w14:textId="77777777" w:rsidR="00F516FD" w:rsidRPr="000B10CE" w:rsidRDefault="00F516FD" w:rsidP="00C570EA">
    <w:pPr>
      <w:pStyle w:val="Insidecover"/>
    </w:pPr>
    <w:r w:rsidRPr="000B10CE">
      <w:t>Level 6, 140 Bourke St, Melbourne VIC 3000</w:t>
    </w:r>
  </w:p>
  <w:p w14:paraId="655CCB10" w14:textId="77777777" w:rsidR="00F516FD" w:rsidRPr="000B10CE" w:rsidRDefault="00F516FD" w:rsidP="00C570EA">
    <w:pPr>
      <w:pStyle w:val="Insidecover"/>
    </w:pPr>
    <w:r w:rsidRPr="000B10CE">
      <w:t>Locked Bag 32005, Collins Street East, VIC 8006</w:t>
    </w:r>
  </w:p>
  <w:p w14:paraId="33E704CC" w14:textId="77777777" w:rsidR="00F516FD" w:rsidRPr="000B10CE" w:rsidRDefault="00F516FD" w:rsidP="00C570EA">
    <w:pPr>
      <w:pStyle w:val="Insidecover"/>
    </w:pPr>
    <w:r w:rsidRPr="000B10CE">
      <w:t>(03) 9663 1950</w:t>
    </w:r>
  </w:p>
  <w:p w14:paraId="40AFD3BC" w14:textId="77777777" w:rsidR="00F516FD" w:rsidRDefault="00F516FD" w:rsidP="00C570EA">
    <w:pPr>
      <w:pStyle w:val="Insidecover"/>
    </w:pPr>
    <w:r w:rsidRPr="000B10CE">
      <w:t>aha@ahaconsulting.com.au</w:t>
    </w:r>
  </w:p>
  <w:p w14:paraId="345AB408" w14:textId="77777777" w:rsidR="00F516FD" w:rsidRPr="00CD44A0" w:rsidRDefault="00F516FD" w:rsidP="00C570EA">
    <w:pPr>
      <w:pStyle w:val="Insidecover"/>
      <w:rPr>
        <w:color w:val="5D5E5F" w:themeColor="accent5"/>
        <w:lang w:val="en-AU"/>
      </w:rPr>
    </w:pPr>
    <w:r w:rsidRPr="000B10CE">
      <w:t>www.ahaconsulting.com.au</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28369036"/>
      <w:docPartObj>
        <w:docPartGallery w:val="Page Numbers (Bottom of Page)"/>
        <w:docPartUnique/>
      </w:docPartObj>
    </w:sdtPr>
    <w:sdtContent>
      <w:p w14:paraId="0910381C" w14:textId="77777777" w:rsidR="00F516FD" w:rsidRDefault="00F516FD" w:rsidP="001C4FC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E4531BC" w14:textId="5C0311B1" w:rsidR="00F516FD" w:rsidRPr="00CD44A0" w:rsidRDefault="00F516FD" w:rsidP="006E2E00">
    <w:pPr>
      <w:pStyle w:val="Footer"/>
      <w:ind w:right="360"/>
      <w:rPr>
        <w:color w:val="5D5E5F" w:themeColor="accent5"/>
        <w:lang w:val="en-AU"/>
      </w:rPr>
    </w:pPr>
    <w:r>
      <w:rPr>
        <w:color w:val="5D5E5F" w:themeColor="accent5"/>
        <w:lang w:val="en-AU"/>
      </w:rPr>
      <w:fldChar w:fldCharType="begin"/>
    </w:r>
    <w:r>
      <w:rPr>
        <w:color w:val="5D5E5F" w:themeColor="accent5"/>
        <w:lang w:val="en-AU"/>
      </w:rPr>
      <w:instrText xml:space="preserve"> STYLEREF "Title 2" \* MERGEFORMAT </w:instrText>
    </w:r>
    <w:r>
      <w:rPr>
        <w:color w:val="5D5E5F" w:themeColor="accent5"/>
        <w:lang w:val="en-AU"/>
      </w:rPr>
      <w:fldChar w:fldCharType="separate"/>
    </w:r>
    <w:r>
      <w:rPr>
        <w:noProof/>
        <w:color w:val="5D5E5F" w:themeColor="accent5"/>
        <w:lang w:val="en-AU"/>
      </w:rPr>
      <w:t>Issues Report on People from Culturally and Linguistically Diverse Backgrounds</w:t>
    </w:r>
    <w:r>
      <w:rPr>
        <w:color w:val="5D5E5F" w:themeColor="accent5"/>
        <w:lang w:val="en-AU"/>
      </w:rPr>
      <w:fldChar w:fldCharType="end"/>
    </w:r>
    <w:r w:rsidRPr="00CD44A0">
      <w:rPr>
        <w:color w:val="5D5E5F" w:themeColor="accent5"/>
        <w:lang w:val="en-AU"/>
      </w:rPr>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83A98D" w14:textId="5E34EA8A" w:rsidR="00F516FD" w:rsidRPr="00AF266B" w:rsidRDefault="00F516FD" w:rsidP="00425780">
    <w:pPr>
      <w:pStyle w:val="Footer"/>
      <w:ind w:right="360"/>
      <w:rPr>
        <w:color w:val="5D5E5F" w:themeColor="accent5"/>
        <w:lang w:val="en-AU"/>
      </w:rPr>
    </w:pPr>
    <w:r>
      <w:rPr>
        <w:color w:val="5D5E5F" w:themeColor="accent5"/>
        <w:lang w:val="en-AU"/>
      </w:rPr>
      <w:fldChar w:fldCharType="begin"/>
    </w:r>
    <w:r>
      <w:rPr>
        <w:color w:val="5D5E5F" w:themeColor="accent5"/>
        <w:lang w:val="en-AU"/>
      </w:rPr>
      <w:instrText xml:space="preserve"> STYLEREF "Title 2" \* MERGEFORMAT </w:instrText>
    </w:r>
    <w:r>
      <w:rPr>
        <w:color w:val="5D5E5F" w:themeColor="accent5"/>
        <w:lang w:val="en-AU"/>
      </w:rPr>
      <w:fldChar w:fldCharType="separate"/>
    </w:r>
    <w:r>
      <w:rPr>
        <w:noProof/>
        <w:color w:val="5D5E5F" w:themeColor="accent5"/>
        <w:lang w:val="en-AU"/>
      </w:rPr>
      <w:t>Issues Report on People from Culturally and Linguistically Diverse Backgrounds</w:t>
    </w:r>
    <w:r>
      <w:rPr>
        <w:color w:val="5D5E5F" w:themeColor="accent5"/>
        <w:lang w:val="en-AU"/>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10CD07" w14:textId="5C5DE022" w:rsidR="00F516FD" w:rsidRPr="00DA5907" w:rsidRDefault="00F516FD" w:rsidP="00DA590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8994646"/>
      <w:docPartObj>
        <w:docPartGallery w:val="Page Numbers (Bottom of Page)"/>
        <w:docPartUnique/>
      </w:docPartObj>
    </w:sdtPr>
    <w:sdtContent>
      <w:p w14:paraId="7007A05C" w14:textId="339FC0E6" w:rsidR="00F516FD" w:rsidRDefault="00F516FD" w:rsidP="0042578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8</w:t>
        </w:r>
        <w:r>
          <w:rPr>
            <w:rStyle w:val="PageNumber"/>
          </w:rPr>
          <w:fldChar w:fldCharType="end"/>
        </w:r>
      </w:p>
    </w:sdtContent>
  </w:sdt>
  <w:p w14:paraId="6F9FDB76" w14:textId="2EA6D65E" w:rsidR="00F516FD" w:rsidRPr="00CD44A0" w:rsidRDefault="00F516FD" w:rsidP="00D42998">
    <w:pPr>
      <w:pStyle w:val="Footer"/>
      <w:ind w:right="276"/>
      <w:rPr>
        <w:color w:val="5D5E5F" w:themeColor="accent5"/>
        <w:lang w:val="en-AU"/>
      </w:rPr>
    </w:pPr>
    <w:r>
      <w:rPr>
        <w:color w:val="5D5E5F" w:themeColor="accent5"/>
        <w:lang w:val="en-AU"/>
      </w:rPr>
      <w:fldChar w:fldCharType="begin"/>
    </w:r>
    <w:r>
      <w:rPr>
        <w:color w:val="5D5E5F" w:themeColor="accent5"/>
        <w:lang w:val="en-AU"/>
      </w:rPr>
      <w:instrText xml:space="preserve"> STYLEREF "Title 2" \* MERGEFORMAT </w:instrText>
    </w:r>
    <w:r>
      <w:rPr>
        <w:color w:val="5D5E5F" w:themeColor="accent5"/>
        <w:lang w:val="en-AU"/>
      </w:rPr>
      <w:fldChar w:fldCharType="separate"/>
    </w:r>
    <w:r w:rsidR="008C4174">
      <w:rPr>
        <w:noProof/>
        <w:color w:val="5D5E5F" w:themeColor="accent5"/>
        <w:lang w:val="en-AU"/>
      </w:rPr>
      <w:t>Issues Report on People from Culturally and Linguistically Diverse Backgrounds</w:t>
    </w:r>
    <w:r>
      <w:rPr>
        <w:color w:val="5D5E5F" w:themeColor="accent5"/>
        <w:lang w:val="en-AU"/>
      </w:rPr>
      <w:fldChar w:fldCharType="end"/>
    </w:r>
    <w:r>
      <w:rPr>
        <w:color w:val="5D5E5F" w:themeColor="accent5"/>
        <w:lang w:val="en-AU"/>
      </w:rPr>
      <w:tab/>
    </w:r>
    <w:r w:rsidRPr="00D42998">
      <w:rPr>
        <w:color w:val="0079C1" w:themeColor="text2"/>
        <w:lang w:val="en-AU"/>
      </w:rPr>
      <w:t>|</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color w:val="5D5E5F" w:themeColor="accent5"/>
      </w:rPr>
      <w:id w:val="709150123"/>
      <w:docPartObj>
        <w:docPartGallery w:val="Page Numbers (Bottom of Page)"/>
        <w:docPartUnique/>
      </w:docPartObj>
    </w:sdtPr>
    <w:sdtContent>
      <w:p w14:paraId="2D0173E1" w14:textId="25AC5492" w:rsidR="00F516FD" w:rsidRPr="00CD44A0" w:rsidRDefault="00F516FD" w:rsidP="002947A8">
        <w:pPr>
          <w:pStyle w:val="Footer"/>
          <w:framePr w:wrap="none" w:vAnchor="text" w:hAnchor="margin" w:xAlign="right" w:y="1"/>
          <w:rPr>
            <w:rStyle w:val="PageNumber"/>
            <w:color w:val="5D5E5F" w:themeColor="accent5"/>
          </w:rPr>
        </w:pPr>
        <w:r w:rsidRPr="00CD44A0">
          <w:rPr>
            <w:rStyle w:val="PageNumber"/>
            <w:color w:val="5D5E5F" w:themeColor="accent5"/>
          </w:rPr>
          <w:fldChar w:fldCharType="begin"/>
        </w:r>
        <w:r w:rsidRPr="00CD44A0">
          <w:rPr>
            <w:rStyle w:val="PageNumber"/>
            <w:color w:val="5D5E5F" w:themeColor="accent5"/>
          </w:rPr>
          <w:instrText xml:space="preserve"> PAGE </w:instrText>
        </w:r>
        <w:r w:rsidRPr="00CD44A0">
          <w:rPr>
            <w:rStyle w:val="PageNumber"/>
            <w:color w:val="5D5E5F" w:themeColor="accent5"/>
          </w:rPr>
          <w:fldChar w:fldCharType="separate"/>
        </w:r>
        <w:r>
          <w:rPr>
            <w:rStyle w:val="PageNumber"/>
            <w:noProof/>
            <w:color w:val="5D5E5F" w:themeColor="accent5"/>
          </w:rPr>
          <w:t>17</w:t>
        </w:r>
        <w:r w:rsidRPr="00CD44A0">
          <w:rPr>
            <w:rStyle w:val="PageNumber"/>
            <w:color w:val="5D5E5F" w:themeColor="accent5"/>
          </w:rPr>
          <w:fldChar w:fldCharType="end"/>
        </w:r>
      </w:p>
    </w:sdtContent>
  </w:sdt>
  <w:p w14:paraId="2BC757D4" w14:textId="0E62E6AF" w:rsidR="00F516FD" w:rsidRPr="00AF266B" w:rsidRDefault="00F516FD" w:rsidP="00D42998">
    <w:pPr>
      <w:pStyle w:val="Header"/>
      <w:tabs>
        <w:tab w:val="clear" w:pos="4680"/>
        <w:tab w:val="clear" w:pos="9360"/>
        <w:tab w:val="right" w:pos="8505"/>
        <w:tab w:val="right" w:pos="8782"/>
      </w:tabs>
      <w:rPr>
        <w:lang w:val="en-AU"/>
      </w:rPr>
    </w:pPr>
    <w:r w:rsidRPr="00AF266B">
      <w:rPr>
        <w:lang w:val="en-AU"/>
      </w:rPr>
      <w:fldChar w:fldCharType="begin"/>
    </w:r>
    <w:r w:rsidRPr="00AF266B">
      <w:rPr>
        <w:lang w:val="en-AU"/>
      </w:rPr>
      <w:instrText xml:space="preserve"> STYLEREF "Title 2" \* MERGEFORMAT </w:instrText>
    </w:r>
    <w:r w:rsidRPr="00AF266B">
      <w:rPr>
        <w:lang w:val="en-AU"/>
      </w:rPr>
      <w:fldChar w:fldCharType="separate"/>
    </w:r>
    <w:r>
      <w:rPr>
        <w:noProof/>
        <w:lang w:val="en-AU"/>
      </w:rPr>
      <w:t>Issues Report on People from Culturally and Linguistically Diverse Backgrounds</w:t>
    </w:r>
    <w:r w:rsidRPr="00AF266B">
      <w:rPr>
        <w:lang w:val="en-AU"/>
      </w:rPr>
      <w:fldChar w:fldCharType="end"/>
    </w:r>
    <w:r>
      <w:rPr>
        <w:lang w:val="en-AU"/>
      </w:rPr>
      <w:tab/>
    </w:r>
    <w:r w:rsidRPr="00D42998">
      <w:rPr>
        <w:color w:val="0079C1" w:themeColor="text2"/>
        <w:lang w:val="en-AU"/>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D5619E" w14:textId="77777777" w:rsidR="00CE6808" w:rsidRDefault="00CE6808" w:rsidP="004F6361">
      <w:r>
        <w:separator/>
      </w:r>
    </w:p>
  </w:footnote>
  <w:footnote w:type="continuationSeparator" w:id="0">
    <w:p w14:paraId="6A9F48ED" w14:textId="77777777" w:rsidR="00CE6808" w:rsidRDefault="00CE6808" w:rsidP="004F6361">
      <w:r>
        <w:continuationSeparator/>
      </w:r>
    </w:p>
  </w:footnote>
  <w:footnote w:id="1">
    <w:p w14:paraId="003F01D6" w14:textId="4F263F07" w:rsidR="00F516FD" w:rsidRPr="00E55950" w:rsidRDefault="00F516FD">
      <w:pPr>
        <w:pStyle w:val="FootnoteText"/>
        <w:rPr>
          <w:sz w:val="18"/>
          <w:szCs w:val="18"/>
          <w:lang w:val="en-AU"/>
        </w:rPr>
      </w:pPr>
      <w:r w:rsidRPr="00E703CD">
        <w:rPr>
          <w:rStyle w:val="FootnoteReference"/>
        </w:rPr>
        <w:footnoteRef/>
      </w:r>
      <w:r w:rsidRPr="00E55950">
        <w:rPr>
          <w:sz w:val="18"/>
          <w:szCs w:val="18"/>
        </w:rPr>
        <w:t xml:space="preserve"> https://www.pallcarevic.asn.au/families-patients/community-languages/</w:t>
      </w:r>
    </w:p>
  </w:footnote>
  <w:footnote w:id="2">
    <w:p w14:paraId="4484FDB4" w14:textId="4E209FD1" w:rsidR="00F516FD" w:rsidRPr="00E55950" w:rsidRDefault="00F516FD">
      <w:pPr>
        <w:pStyle w:val="FootnoteText"/>
        <w:rPr>
          <w:sz w:val="18"/>
          <w:szCs w:val="18"/>
          <w:lang w:val="en-AU"/>
        </w:rPr>
      </w:pPr>
      <w:r w:rsidRPr="00E703CD">
        <w:rPr>
          <w:rStyle w:val="FootnoteReference"/>
        </w:rPr>
        <w:footnoteRef/>
      </w:r>
      <w:r w:rsidRPr="00E55950">
        <w:rPr>
          <w:sz w:val="18"/>
          <w:szCs w:val="18"/>
        </w:rPr>
        <w:t xml:space="preserve"> https://dr892t1ezw8d7.cloudfront.net/wp-content/uploads/2016/11/Cultural-perspectives-and-values-from-ten-CALD-communities.pdf</w:t>
      </w:r>
    </w:p>
  </w:footnote>
  <w:footnote w:id="3">
    <w:p w14:paraId="0F426448" w14:textId="22DA61CA" w:rsidR="00F516FD" w:rsidRPr="00E55950" w:rsidRDefault="00F516FD">
      <w:pPr>
        <w:pStyle w:val="FootnoteText"/>
        <w:rPr>
          <w:sz w:val="18"/>
          <w:szCs w:val="18"/>
          <w:lang w:val="en-AU"/>
        </w:rPr>
      </w:pPr>
      <w:r w:rsidRPr="00E703CD">
        <w:rPr>
          <w:rStyle w:val="FootnoteReference"/>
        </w:rPr>
        <w:footnoteRef/>
      </w:r>
      <w:r w:rsidRPr="00E55950">
        <w:rPr>
          <w:sz w:val="18"/>
          <w:szCs w:val="18"/>
        </w:rPr>
        <w:t xml:space="preserve"> https://momentsthatmatter.org.au/</w:t>
      </w:r>
    </w:p>
  </w:footnote>
  <w:footnote w:id="4">
    <w:p w14:paraId="0B48DE67" w14:textId="5B12D6AF" w:rsidR="00F516FD" w:rsidRPr="001773EA" w:rsidRDefault="00F516FD">
      <w:pPr>
        <w:pStyle w:val="FootnoteText"/>
        <w:rPr>
          <w:lang w:val="en-AU"/>
        </w:rPr>
      </w:pPr>
      <w:r w:rsidRPr="00E703CD">
        <w:rPr>
          <w:rStyle w:val="FootnoteReference"/>
        </w:rPr>
        <w:footnoteRef/>
      </w:r>
      <w:r>
        <w:t xml:space="preserve"> </w:t>
      </w:r>
      <w:hyperlink r:id="rId1" w:history="1">
        <w:r>
          <w:rPr>
            <w:rStyle w:val="Hyperlink"/>
          </w:rPr>
          <w:t>https://www.advancecareplanning.org.au/</w:t>
        </w:r>
      </w:hyperlink>
    </w:p>
  </w:footnote>
  <w:footnote w:id="5">
    <w:p w14:paraId="02D3FBEC" w14:textId="7336F50F" w:rsidR="00F516FD" w:rsidRPr="001773EA" w:rsidRDefault="00F516FD">
      <w:pPr>
        <w:pStyle w:val="FootnoteText"/>
        <w:rPr>
          <w:lang w:val="en-AU"/>
        </w:rPr>
      </w:pPr>
      <w:r w:rsidRPr="00E703CD">
        <w:rPr>
          <w:rStyle w:val="FootnoteReference"/>
        </w:rPr>
        <w:footnoteRef/>
      </w:r>
      <w:r>
        <w:t xml:space="preserve"> </w:t>
      </w:r>
      <w:hyperlink r:id="rId2" w:history="1">
        <w:r>
          <w:rPr>
            <w:rStyle w:val="Hyperlink"/>
          </w:rPr>
          <w:t>https://www.acptalk.com.au/</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7E1D0B" w14:textId="70B7FF7A" w:rsidR="00F516FD" w:rsidRPr="000F4C0A" w:rsidRDefault="00F516FD" w:rsidP="006420D4">
    <w:pPr>
      <w:pStyle w:val="Header"/>
      <w:tabs>
        <w:tab w:val="clear" w:pos="4680"/>
        <w:tab w:val="clear" w:pos="9360"/>
        <w:tab w:val="right" w:pos="8782"/>
      </w:tabs>
    </w:pPr>
    <w:r w:rsidRPr="0006316E">
      <w:rPr>
        <w:lang w:val="en-AU"/>
      </w:rPr>
      <w:fldChar w:fldCharType="begin"/>
    </w:r>
    <w:r w:rsidRPr="0006316E">
      <w:rPr>
        <w:lang w:val="en-AU"/>
      </w:rPr>
      <w:instrText xml:space="preserve"> STYLEREF Title \* MERGEFORMAT </w:instrText>
    </w:r>
    <w:r w:rsidRPr="0006316E">
      <w:rPr>
        <w:lang w:val="en-AU"/>
      </w:rPr>
      <w:fldChar w:fldCharType="separate"/>
    </w:r>
    <w:r w:rsidR="008C4174" w:rsidRPr="008C4174">
      <w:rPr>
        <w:noProof/>
        <w:lang w:val="en-US"/>
      </w:rPr>
      <w:t>Exploratory Analysis of</w:t>
    </w:r>
    <w:r w:rsidR="008C4174">
      <w:rPr>
        <w:noProof/>
        <w:lang w:val="en-AU"/>
      </w:rPr>
      <w:t xml:space="preserve"> Barriers to Palliative Care</w:t>
    </w:r>
    <w:r w:rsidRPr="0006316E">
      <w:rPr>
        <w:lang w:val="en-AU"/>
      </w:rPr>
      <w:fldChar w:fldCharType="end"/>
    </w:r>
    <w:r>
      <w:rPr>
        <w:lang w:val="en-AU"/>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D3BD99" w14:textId="0170116F" w:rsidR="00F516FD" w:rsidRDefault="00F516FD" w:rsidP="0006316E">
    <w:pPr>
      <w:pStyle w:val="Header"/>
    </w:pPr>
    <w:r w:rsidRPr="0006316E">
      <w:rPr>
        <w:lang w:val="en-AU"/>
      </w:rPr>
      <w:fldChar w:fldCharType="begin"/>
    </w:r>
    <w:r w:rsidRPr="0006316E">
      <w:rPr>
        <w:lang w:val="en-AU"/>
      </w:rPr>
      <w:instrText xml:space="preserve"> STYLEREF Title \* MERGEFORMAT </w:instrText>
    </w:r>
    <w:r w:rsidRPr="0006316E">
      <w:rPr>
        <w:lang w:val="en-AU"/>
      </w:rPr>
      <w:fldChar w:fldCharType="separate"/>
    </w:r>
    <w:r w:rsidRPr="00F516FD">
      <w:rPr>
        <w:noProof/>
        <w:lang w:val="en-US"/>
      </w:rPr>
      <w:t>Exploratory Analysis of Barriers to Palliative Care</w:t>
    </w:r>
    <w:r w:rsidRPr="0006316E">
      <w:rPr>
        <w:lang w:val="en-AU"/>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429F93" w14:textId="64A812A1" w:rsidR="00F516FD" w:rsidRPr="00DA5907" w:rsidRDefault="00F516FD" w:rsidP="00DA590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47ADFC" w14:textId="5F524749" w:rsidR="00F516FD" w:rsidRDefault="00F516FD" w:rsidP="006420D4">
    <w:pPr>
      <w:pStyle w:val="Header"/>
      <w:tabs>
        <w:tab w:val="clear" w:pos="4680"/>
        <w:tab w:val="clear" w:pos="9360"/>
        <w:tab w:val="right" w:pos="8782"/>
      </w:tabs>
    </w:pPr>
    <w:r w:rsidRPr="0006316E">
      <w:rPr>
        <w:lang w:val="en-AU"/>
      </w:rPr>
      <w:fldChar w:fldCharType="begin"/>
    </w:r>
    <w:r w:rsidRPr="0006316E">
      <w:rPr>
        <w:lang w:val="en-AU"/>
      </w:rPr>
      <w:instrText xml:space="preserve"> STYLEREF Title \* MERGEFORMAT </w:instrText>
    </w:r>
    <w:r w:rsidRPr="0006316E">
      <w:rPr>
        <w:lang w:val="en-AU"/>
      </w:rPr>
      <w:fldChar w:fldCharType="separate"/>
    </w:r>
    <w:r w:rsidRPr="00F516FD">
      <w:rPr>
        <w:noProof/>
        <w:lang w:val="en-US"/>
      </w:rPr>
      <w:t>Exploratory Analysis of Barriers to Palliative Care</w:t>
    </w:r>
    <w:r w:rsidRPr="0006316E">
      <w:rPr>
        <w:lang w:val="en-AU"/>
      </w:rPr>
      <w:fldChar w:fldCharType="end"/>
    </w:r>
    <w: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6A3A2C" w14:textId="2C6D4A03" w:rsidR="00F516FD" w:rsidRDefault="00F516FD" w:rsidP="006420D4">
    <w:pPr>
      <w:pStyle w:val="Header"/>
      <w:tabs>
        <w:tab w:val="clear" w:pos="4680"/>
        <w:tab w:val="clear" w:pos="9360"/>
        <w:tab w:val="right" w:pos="8782"/>
      </w:tabs>
    </w:pPr>
    <w:r w:rsidRPr="0006316E">
      <w:rPr>
        <w:lang w:val="en-AU"/>
      </w:rPr>
      <w:fldChar w:fldCharType="begin"/>
    </w:r>
    <w:r w:rsidRPr="0006316E">
      <w:rPr>
        <w:lang w:val="en-AU"/>
      </w:rPr>
      <w:instrText xml:space="preserve"> STYLEREF Title \* MERGEFORMAT </w:instrText>
    </w:r>
    <w:r w:rsidRPr="0006316E">
      <w:rPr>
        <w:lang w:val="en-AU"/>
      </w:rPr>
      <w:fldChar w:fldCharType="separate"/>
    </w:r>
    <w:r w:rsidRPr="00F516FD">
      <w:rPr>
        <w:noProof/>
        <w:lang w:val="en-US"/>
      </w:rPr>
      <w:t>Exploratory Analysis of Barriers to Palliative Care</w:t>
    </w:r>
    <w:r w:rsidRPr="0006316E">
      <w:rPr>
        <w:lang w:val="en-AU"/>
      </w:rPr>
      <w:fldChar w:fldCharType="end"/>
    </w: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DB602C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A9C6A9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560E60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3A5679F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90EF89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5A820A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0A2358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4287F60"/>
    <w:lvl w:ilvl="0">
      <w:start w:val="1"/>
      <w:numFmt w:val="bullet"/>
      <w:pStyle w:val="ListBullet2"/>
      <w:lvlText w:val=""/>
      <w:lvlJc w:val="left"/>
      <w:pPr>
        <w:tabs>
          <w:tab w:val="num" w:pos="643"/>
        </w:tabs>
        <w:ind w:left="643" w:hanging="286"/>
      </w:pPr>
      <w:rPr>
        <w:rFonts w:ascii="Symbol" w:hAnsi="Symbol" w:hint="default"/>
      </w:rPr>
    </w:lvl>
  </w:abstractNum>
  <w:abstractNum w:abstractNumId="8" w15:restartNumberingAfterBreak="0">
    <w:nsid w:val="FFFFFF88"/>
    <w:multiLevelType w:val="singleLevel"/>
    <w:tmpl w:val="457E525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A2F0504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DA0A20"/>
    <w:multiLevelType w:val="hybridMultilevel"/>
    <w:tmpl w:val="1B76E1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80A1FB4"/>
    <w:multiLevelType w:val="multilevel"/>
    <w:tmpl w:val="A986FFEA"/>
    <w:lvl w:ilvl="0">
      <w:start w:val="1"/>
      <w:numFmt w:val="decimal"/>
      <w:pStyle w:val="QuoteBullet"/>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0B48789A"/>
    <w:multiLevelType w:val="multilevel"/>
    <w:tmpl w:val="0E1A64C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0F636B35"/>
    <w:multiLevelType w:val="hybridMultilevel"/>
    <w:tmpl w:val="039A91D4"/>
    <w:lvl w:ilvl="0" w:tplc="E7EE436E">
      <w:start w:val="1"/>
      <w:numFmt w:val="bullet"/>
      <w:pStyle w:val="TableBullet2"/>
      <w:lvlText w:val=""/>
      <w:lvlJc w:val="left"/>
      <w:pPr>
        <w:ind w:left="1145" w:hanging="360"/>
      </w:pPr>
      <w:rPr>
        <w:rFonts w:ascii="Symbol" w:hAnsi="Symbol" w:hint="default"/>
      </w:rPr>
    </w:lvl>
    <w:lvl w:ilvl="1" w:tplc="08090003" w:tentative="1">
      <w:start w:val="1"/>
      <w:numFmt w:val="bullet"/>
      <w:lvlText w:val="o"/>
      <w:lvlJc w:val="left"/>
      <w:pPr>
        <w:ind w:left="1865" w:hanging="360"/>
      </w:pPr>
      <w:rPr>
        <w:rFonts w:ascii="Courier New" w:hAnsi="Courier New" w:cs="Courier New" w:hint="default"/>
      </w:rPr>
    </w:lvl>
    <w:lvl w:ilvl="2" w:tplc="08090005" w:tentative="1">
      <w:start w:val="1"/>
      <w:numFmt w:val="bullet"/>
      <w:lvlText w:val=""/>
      <w:lvlJc w:val="left"/>
      <w:pPr>
        <w:ind w:left="2585" w:hanging="360"/>
      </w:pPr>
      <w:rPr>
        <w:rFonts w:ascii="Wingdings" w:hAnsi="Wingdings" w:hint="default"/>
      </w:rPr>
    </w:lvl>
    <w:lvl w:ilvl="3" w:tplc="08090001" w:tentative="1">
      <w:start w:val="1"/>
      <w:numFmt w:val="bullet"/>
      <w:lvlText w:val=""/>
      <w:lvlJc w:val="left"/>
      <w:pPr>
        <w:ind w:left="3305" w:hanging="360"/>
      </w:pPr>
      <w:rPr>
        <w:rFonts w:ascii="Symbol" w:hAnsi="Symbol" w:hint="default"/>
      </w:rPr>
    </w:lvl>
    <w:lvl w:ilvl="4" w:tplc="08090003" w:tentative="1">
      <w:start w:val="1"/>
      <w:numFmt w:val="bullet"/>
      <w:lvlText w:val="o"/>
      <w:lvlJc w:val="left"/>
      <w:pPr>
        <w:ind w:left="4025" w:hanging="360"/>
      </w:pPr>
      <w:rPr>
        <w:rFonts w:ascii="Courier New" w:hAnsi="Courier New" w:cs="Courier New" w:hint="default"/>
      </w:rPr>
    </w:lvl>
    <w:lvl w:ilvl="5" w:tplc="08090005" w:tentative="1">
      <w:start w:val="1"/>
      <w:numFmt w:val="bullet"/>
      <w:lvlText w:val=""/>
      <w:lvlJc w:val="left"/>
      <w:pPr>
        <w:ind w:left="4745" w:hanging="360"/>
      </w:pPr>
      <w:rPr>
        <w:rFonts w:ascii="Wingdings" w:hAnsi="Wingdings" w:hint="default"/>
      </w:rPr>
    </w:lvl>
    <w:lvl w:ilvl="6" w:tplc="08090001" w:tentative="1">
      <w:start w:val="1"/>
      <w:numFmt w:val="bullet"/>
      <w:lvlText w:val=""/>
      <w:lvlJc w:val="left"/>
      <w:pPr>
        <w:ind w:left="5465" w:hanging="360"/>
      </w:pPr>
      <w:rPr>
        <w:rFonts w:ascii="Symbol" w:hAnsi="Symbol" w:hint="default"/>
      </w:rPr>
    </w:lvl>
    <w:lvl w:ilvl="7" w:tplc="08090003" w:tentative="1">
      <w:start w:val="1"/>
      <w:numFmt w:val="bullet"/>
      <w:lvlText w:val="o"/>
      <w:lvlJc w:val="left"/>
      <w:pPr>
        <w:ind w:left="6185" w:hanging="360"/>
      </w:pPr>
      <w:rPr>
        <w:rFonts w:ascii="Courier New" w:hAnsi="Courier New" w:cs="Courier New" w:hint="default"/>
      </w:rPr>
    </w:lvl>
    <w:lvl w:ilvl="8" w:tplc="08090005" w:tentative="1">
      <w:start w:val="1"/>
      <w:numFmt w:val="bullet"/>
      <w:lvlText w:val=""/>
      <w:lvlJc w:val="left"/>
      <w:pPr>
        <w:ind w:left="6905" w:hanging="360"/>
      </w:pPr>
      <w:rPr>
        <w:rFonts w:ascii="Wingdings" w:hAnsi="Wingdings" w:hint="default"/>
      </w:rPr>
    </w:lvl>
  </w:abstractNum>
  <w:abstractNum w:abstractNumId="14" w15:restartNumberingAfterBreak="0">
    <w:nsid w:val="12A02E22"/>
    <w:multiLevelType w:val="hybridMultilevel"/>
    <w:tmpl w:val="9A485E00"/>
    <w:lvl w:ilvl="0" w:tplc="8892AAFA">
      <w:start w:val="1"/>
      <w:numFmt w:val="decimal"/>
      <w:pStyle w:val="List1"/>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2BA1F57"/>
    <w:multiLevelType w:val="hybridMultilevel"/>
    <w:tmpl w:val="048A6248"/>
    <w:lvl w:ilvl="0" w:tplc="BDECAA94">
      <w:start w:val="1"/>
      <w:numFmt w:val="bullet"/>
      <w:pStyle w:val="TableBullet1"/>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14552EC4"/>
    <w:multiLevelType w:val="hybridMultilevel"/>
    <w:tmpl w:val="13A06654"/>
    <w:lvl w:ilvl="0" w:tplc="0420A860">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18983DC3"/>
    <w:multiLevelType w:val="multilevel"/>
    <w:tmpl w:val="04090023"/>
    <w:styleLink w:val="ArticleSection"/>
    <w:lvl w:ilvl="0">
      <w:start w:val="1"/>
      <w:numFmt w:val="upperRoman"/>
      <w:lvlText w:val="Article %1."/>
      <w:lvlJc w:val="left"/>
      <w:pPr>
        <w:tabs>
          <w:tab w:val="num" w:pos="180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8" w15:restartNumberingAfterBreak="0">
    <w:nsid w:val="1C0C23FB"/>
    <w:multiLevelType w:val="multilevel"/>
    <w:tmpl w:val="E43A30D6"/>
    <w:styleLink w:val="AHAList2"/>
    <w:lvl w:ilvl="0">
      <w:start w:val="1"/>
      <w:numFmt w:val="bullet"/>
      <w:lvlText w:val=""/>
      <w:lvlJc w:val="left"/>
      <w:pPr>
        <w:ind w:left="936" w:hanging="516"/>
      </w:pPr>
      <w:rPr>
        <w:rFonts w:ascii="Wingdings" w:hAnsi="Wingdings" w:hint="default"/>
      </w:rPr>
    </w:lvl>
    <w:lvl w:ilvl="1">
      <w:start w:val="1"/>
      <w:numFmt w:val="bullet"/>
      <w:lvlText w:val="­"/>
      <w:lvlJc w:val="left"/>
      <w:pPr>
        <w:ind w:left="1452" w:hanging="516"/>
      </w:pPr>
      <w:rPr>
        <w:rFonts w:ascii="Courier New" w:hAnsi="Courier New" w:hint="default"/>
      </w:rPr>
    </w:lvl>
    <w:lvl w:ilvl="2">
      <w:start w:val="1"/>
      <w:numFmt w:val="bullet"/>
      <w:lvlText w:val=""/>
      <w:lvlJc w:val="left"/>
      <w:pPr>
        <w:ind w:left="1968" w:hanging="516"/>
      </w:pPr>
      <w:rPr>
        <w:rFonts w:ascii="Symbol" w:hAnsi="Symbol" w:hint="default"/>
      </w:rPr>
    </w:lvl>
    <w:lvl w:ilvl="3">
      <w:start w:val="1"/>
      <w:numFmt w:val="bullet"/>
      <w:lvlText w:val=""/>
      <w:lvlJc w:val="left"/>
      <w:pPr>
        <w:ind w:left="2484" w:hanging="516"/>
      </w:pPr>
      <w:rPr>
        <w:rFonts w:ascii="Symbol" w:hAnsi="Symbol" w:hint="default"/>
      </w:rPr>
    </w:lvl>
    <w:lvl w:ilvl="4">
      <w:start w:val="1"/>
      <w:numFmt w:val="bullet"/>
      <w:lvlText w:val="o"/>
      <w:lvlJc w:val="left"/>
      <w:pPr>
        <w:ind w:left="3000" w:hanging="516"/>
      </w:pPr>
      <w:rPr>
        <w:rFonts w:ascii="Courier New" w:hAnsi="Courier New" w:cs="Courier New" w:hint="default"/>
      </w:rPr>
    </w:lvl>
    <w:lvl w:ilvl="5">
      <w:start w:val="1"/>
      <w:numFmt w:val="bullet"/>
      <w:lvlText w:val=""/>
      <w:lvlJc w:val="left"/>
      <w:pPr>
        <w:ind w:left="3516" w:hanging="516"/>
      </w:pPr>
      <w:rPr>
        <w:rFonts w:ascii="Wingdings" w:hAnsi="Wingdings" w:hint="default"/>
      </w:rPr>
    </w:lvl>
    <w:lvl w:ilvl="6">
      <w:start w:val="1"/>
      <w:numFmt w:val="bullet"/>
      <w:lvlText w:val=""/>
      <w:lvlJc w:val="left"/>
      <w:pPr>
        <w:ind w:left="4032" w:hanging="516"/>
      </w:pPr>
      <w:rPr>
        <w:rFonts w:ascii="Symbol" w:hAnsi="Symbol" w:hint="default"/>
      </w:rPr>
    </w:lvl>
    <w:lvl w:ilvl="7">
      <w:start w:val="1"/>
      <w:numFmt w:val="bullet"/>
      <w:lvlText w:val="o"/>
      <w:lvlJc w:val="left"/>
      <w:pPr>
        <w:ind w:left="4548" w:hanging="516"/>
      </w:pPr>
      <w:rPr>
        <w:rFonts w:ascii="Courier New" w:hAnsi="Courier New" w:cs="Courier New" w:hint="default"/>
      </w:rPr>
    </w:lvl>
    <w:lvl w:ilvl="8">
      <w:start w:val="1"/>
      <w:numFmt w:val="bullet"/>
      <w:lvlText w:val=""/>
      <w:lvlJc w:val="left"/>
      <w:pPr>
        <w:ind w:left="5064" w:hanging="516"/>
      </w:pPr>
      <w:rPr>
        <w:rFonts w:ascii="Wingdings" w:hAnsi="Wingdings" w:hint="default"/>
      </w:rPr>
    </w:lvl>
  </w:abstractNum>
  <w:abstractNum w:abstractNumId="19" w15:restartNumberingAfterBreak="0">
    <w:nsid w:val="1CEA7F1C"/>
    <w:multiLevelType w:val="hybridMultilevel"/>
    <w:tmpl w:val="C99C216A"/>
    <w:lvl w:ilvl="0" w:tplc="3D0A2986">
      <w:start w:val="1"/>
      <w:numFmt w:val="upperLetter"/>
      <w:pStyle w:val="ListAlpha"/>
      <w:lvlText w:val="%1."/>
      <w:lvlJc w:val="left"/>
      <w:pPr>
        <w:ind w:left="1321" w:hanging="360"/>
      </w:pPr>
    </w:lvl>
    <w:lvl w:ilvl="1" w:tplc="08090019">
      <w:start w:val="1"/>
      <w:numFmt w:val="lowerLetter"/>
      <w:lvlText w:val="%2."/>
      <w:lvlJc w:val="left"/>
      <w:pPr>
        <w:ind w:left="2041" w:hanging="360"/>
      </w:pPr>
    </w:lvl>
    <w:lvl w:ilvl="2" w:tplc="0809001B" w:tentative="1">
      <w:start w:val="1"/>
      <w:numFmt w:val="lowerRoman"/>
      <w:lvlText w:val="%3."/>
      <w:lvlJc w:val="right"/>
      <w:pPr>
        <w:ind w:left="2761" w:hanging="180"/>
      </w:pPr>
    </w:lvl>
    <w:lvl w:ilvl="3" w:tplc="0809000F" w:tentative="1">
      <w:start w:val="1"/>
      <w:numFmt w:val="decimal"/>
      <w:lvlText w:val="%4."/>
      <w:lvlJc w:val="left"/>
      <w:pPr>
        <w:ind w:left="3481" w:hanging="360"/>
      </w:pPr>
    </w:lvl>
    <w:lvl w:ilvl="4" w:tplc="08090019" w:tentative="1">
      <w:start w:val="1"/>
      <w:numFmt w:val="lowerLetter"/>
      <w:lvlText w:val="%5."/>
      <w:lvlJc w:val="left"/>
      <w:pPr>
        <w:ind w:left="4201" w:hanging="360"/>
      </w:pPr>
    </w:lvl>
    <w:lvl w:ilvl="5" w:tplc="0809001B" w:tentative="1">
      <w:start w:val="1"/>
      <w:numFmt w:val="lowerRoman"/>
      <w:lvlText w:val="%6."/>
      <w:lvlJc w:val="right"/>
      <w:pPr>
        <w:ind w:left="4921" w:hanging="180"/>
      </w:pPr>
    </w:lvl>
    <w:lvl w:ilvl="6" w:tplc="0809000F" w:tentative="1">
      <w:start w:val="1"/>
      <w:numFmt w:val="decimal"/>
      <w:lvlText w:val="%7."/>
      <w:lvlJc w:val="left"/>
      <w:pPr>
        <w:ind w:left="5641" w:hanging="360"/>
      </w:pPr>
    </w:lvl>
    <w:lvl w:ilvl="7" w:tplc="08090019" w:tentative="1">
      <w:start w:val="1"/>
      <w:numFmt w:val="lowerLetter"/>
      <w:lvlText w:val="%8."/>
      <w:lvlJc w:val="left"/>
      <w:pPr>
        <w:ind w:left="6361" w:hanging="360"/>
      </w:pPr>
    </w:lvl>
    <w:lvl w:ilvl="8" w:tplc="0809001B" w:tentative="1">
      <w:start w:val="1"/>
      <w:numFmt w:val="lowerRoman"/>
      <w:lvlText w:val="%9."/>
      <w:lvlJc w:val="right"/>
      <w:pPr>
        <w:ind w:left="7081" w:hanging="180"/>
      </w:pPr>
    </w:lvl>
  </w:abstractNum>
  <w:abstractNum w:abstractNumId="20" w15:restartNumberingAfterBreak="0">
    <w:nsid w:val="2173697B"/>
    <w:multiLevelType w:val="hybridMultilevel"/>
    <w:tmpl w:val="7C74F10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84345E6"/>
    <w:multiLevelType w:val="multilevel"/>
    <w:tmpl w:val="75744E7C"/>
    <w:lvl w:ilvl="0">
      <w:start w:val="1"/>
      <w:numFmt w:val="decimal"/>
      <w:lvlText w:val="%1."/>
      <w:lvlJc w:val="left"/>
      <w:pPr>
        <w:ind w:left="425" w:firstLine="284"/>
      </w:pPr>
      <w:rPr>
        <w:rFonts w:ascii="Calibri" w:hAnsi="Calibri" w:hint="default"/>
        <w:sz w:val="24"/>
      </w:rPr>
    </w:lvl>
    <w:lvl w:ilvl="1">
      <w:start w:val="1"/>
      <w:numFmt w:val="lowerLetter"/>
      <w:lvlText w:val="%2."/>
      <w:lvlJc w:val="left"/>
      <w:pPr>
        <w:tabs>
          <w:tab w:val="num" w:pos="1559"/>
        </w:tabs>
        <w:ind w:left="1559" w:hanging="425"/>
      </w:pPr>
      <w:rPr>
        <w:rFonts w:hint="default"/>
      </w:rPr>
    </w:lvl>
    <w:lvl w:ilvl="2">
      <w:start w:val="1"/>
      <w:numFmt w:val="lowerRoman"/>
      <w:pStyle w:val="List3"/>
      <w:lvlText w:val="%3."/>
      <w:lvlJc w:val="left"/>
      <w:pPr>
        <w:ind w:left="1843" w:hanging="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2B355AA5"/>
    <w:multiLevelType w:val="hybridMultilevel"/>
    <w:tmpl w:val="98BCEC22"/>
    <w:lvl w:ilvl="0" w:tplc="FCACF8B2">
      <w:start w:val="1"/>
      <w:numFmt w:val="bullet"/>
      <w:lvlText w:val=""/>
      <w:lvlJc w:val="left"/>
      <w:pPr>
        <w:ind w:left="720" w:hanging="360"/>
      </w:pPr>
      <w:rPr>
        <w:rFonts w:ascii="Symbol" w:hAnsi="Symbol" w:hint="default"/>
      </w:rPr>
    </w:lvl>
    <w:lvl w:ilvl="1" w:tplc="6A44332E">
      <w:start w:val="1"/>
      <w:numFmt w:val="bullet"/>
      <w:pStyle w:val="Bullet2"/>
      <w:lvlText w:val=""/>
      <w:lvlJc w:val="left"/>
      <w:pPr>
        <w:ind w:left="1440" w:hanging="360"/>
      </w:pPr>
      <w:rPr>
        <w:rFonts w:ascii="Symbol" w:hAnsi="Symbol"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33BC7474"/>
    <w:multiLevelType w:val="multilevel"/>
    <w:tmpl w:val="2BEC4348"/>
    <w:lvl w:ilvl="0">
      <w:start w:val="1"/>
      <w:numFmt w:val="decimal"/>
      <w:pStyle w:val="Heading1"/>
      <w:lvlText w:val="%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none"/>
      <w:lvlText w:val=""/>
      <w:lvlJc w:val="left"/>
      <w:pPr>
        <w:ind w:left="864" w:hanging="864"/>
      </w:pPr>
      <w:rPr>
        <w:rFonts w:hint="default"/>
      </w:rPr>
    </w:lvl>
    <w:lvl w:ilvl="4">
      <w:start w:val="1"/>
      <w:numFmt w:val="upperLetter"/>
      <w:pStyle w:val="Heading5"/>
      <w:lvlText w:val="Appendix %5"/>
      <w:lvlJc w:val="left"/>
      <w:pPr>
        <w:ind w:left="1008" w:hanging="1008"/>
      </w:pPr>
      <w:rPr>
        <w:rFonts w:hint="default"/>
      </w:rPr>
    </w:lvl>
    <w:lvl w:ilvl="5">
      <w:start w:val="1"/>
      <w:numFmt w:val="decimal"/>
      <w:lvlText w:val="%5.%6"/>
      <w:lvlJc w:val="left"/>
      <w:pPr>
        <w:ind w:left="1152" w:hanging="1152"/>
      </w:pPr>
      <w:rPr>
        <w:rFonts w:hint="default"/>
      </w:rPr>
    </w:lvl>
    <w:lvl w:ilvl="6">
      <w:start w:val="1"/>
      <w:numFmt w:val="decimal"/>
      <w:lvlText w:val="%5.%6.%7"/>
      <w:lvlJc w:val="left"/>
      <w:pPr>
        <w:ind w:left="1296" w:hanging="1296"/>
      </w:pPr>
      <w:rPr>
        <w:rFonts w:hint="default"/>
      </w:rPr>
    </w:lvl>
    <w:lvl w:ilvl="7">
      <w:start w:val="1"/>
      <w:numFmt w:val="none"/>
      <w:pStyle w:val="Heading8"/>
      <w:lvlText w:val=""/>
      <w:lvlJc w:val="left"/>
      <w:pPr>
        <w:ind w:left="1440" w:hanging="1440"/>
      </w:pPr>
      <w:rPr>
        <w:rFonts w:hint="default"/>
      </w:rPr>
    </w:lvl>
    <w:lvl w:ilvl="8">
      <w:start w:val="1"/>
      <w:numFmt w:val="none"/>
      <w:pStyle w:val="Heading9"/>
      <w:lvlText w:val=""/>
      <w:lvlJc w:val="left"/>
      <w:pPr>
        <w:ind w:left="1584" w:hanging="1584"/>
      </w:pPr>
      <w:rPr>
        <w:rFonts w:hint="default"/>
      </w:rPr>
    </w:lvl>
  </w:abstractNum>
  <w:abstractNum w:abstractNumId="24" w15:restartNumberingAfterBreak="0">
    <w:nsid w:val="371152CB"/>
    <w:multiLevelType w:val="hybridMultilevel"/>
    <w:tmpl w:val="AFEA17A4"/>
    <w:lvl w:ilvl="0" w:tplc="70C47BEE">
      <w:start w:val="1"/>
      <w:numFmt w:val="bullet"/>
      <w:pStyle w:val="Bullet3"/>
      <w:lvlText w:val=""/>
      <w:lvlJc w:val="left"/>
      <w:pPr>
        <w:ind w:left="1854" w:hanging="360"/>
      </w:pPr>
      <w:rPr>
        <w:rFonts w:ascii="Symbol" w:hAnsi="Symbol" w:hint="default"/>
      </w:rPr>
    </w:lvl>
    <w:lvl w:ilvl="1" w:tplc="08090003" w:tentative="1">
      <w:start w:val="1"/>
      <w:numFmt w:val="bullet"/>
      <w:lvlText w:val="o"/>
      <w:lvlJc w:val="left"/>
      <w:pPr>
        <w:ind w:left="2574" w:hanging="360"/>
      </w:pPr>
      <w:rPr>
        <w:rFonts w:ascii="Courier New" w:hAnsi="Courier New" w:cs="Courier New" w:hint="default"/>
      </w:rPr>
    </w:lvl>
    <w:lvl w:ilvl="2" w:tplc="08090005" w:tentative="1">
      <w:start w:val="1"/>
      <w:numFmt w:val="bullet"/>
      <w:lvlText w:val=""/>
      <w:lvlJc w:val="left"/>
      <w:pPr>
        <w:ind w:left="3294" w:hanging="360"/>
      </w:pPr>
      <w:rPr>
        <w:rFonts w:ascii="Wingdings" w:hAnsi="Wingdings" w:hint="default"/>
      </w:rPr>
    </w:lvl>
    <w:lvl w:ilvl="3" w:tplc="08090001" w:tentative="1">
      <w:start w:val="1"/>
      <w:numFmt w:val="bullet"/>
      <w:lvlText w:val=""/>
      <w:lvlJc w:val="left"/>
      <w:pPr>
        <w:ind w:left="4014" w:hanging="360"/>
      </w:pPr>
      <w:rPr>
        <w:rFonts w:ascii="Symbol" w:hAnsi="Symbol" w:hint="default"/>
      </w:rPr>
    </w:lvl>
    <w:lvl w:ilvl="4" w:tplc="08090003" w:tentative="1">
      <w:start w:val="1"/>
      <w:numFmt w:val="bullet"/>
      <w:lvlText w:val="o"/>
      <w:lvlJc w:val="left"/>
      <w:pPr>
        <w:ind w:left="4734" w:hanging="360"/>
      </w:pPr>
      <w:rPr>
        <w:rFonts w:ascii="Courier New" w:hAnsi="Courier New" w:cs="Courier New" w:hint="default"/>
      </w:rPr>
    </w:lvl>
    <w:lvl w:ilvl="5" w:tplc="08090005" w:tentative="1">
      <w:start w:val="1"/>
      <w:numFmt w:val="bullet"/>
      <w:lvlText w:val=""/>
      <w:lvlJc w:val="left"/>
      <w:pPr>
        <w:ind w:left="5454" w:hanging="360"/>
      </w:pPr>
      <w:rPr>
        <w:rFonts w:ascii="Wingdings" w:hAnsi="Wingdings" w:hint="default"/>
      </w:rPr>
    </w:lvl>
    <w:lvl w:ilvl="6" w:tplc="08090001" w:tentative="1">
      <w:start w:val="1"/>
      <w:numFmt w:val="bullet"/>
      <w:lvlText w:val=""/>
      <w:lvlJc w:val="left"/>
      <w:pPr>
        <w:ind w:left="6174" w:hanging="360"/>
      </w:pPr>
      <w:rPr>
        <w:rFonts w:ascii="Symbol" w:hAnsi="Symbol" w:hint="default"/>
      </w:rPr>
    </w:lvl>
    <w:lvl w:ilvl="7" w:tplc="08090003" w:tentative="1">
      <w:start w:val="1"/>
      <w:numFmt w:val="bullet"/>
      <w:lvlText w:val="o"/>
      <w:lvlJc w:val="left"/>
      <w:pPr>
        <w:ind w:left="6894" w:hanging="360"/>
      </w:pPr>
      <w:rPr>
        <w:rFonts w:ascii="Courier New" w:hAnsi="Courier New" w:cs="Courier New" w:hint="default"/>
      </w:rPr>
    </w:lvl>
    <w:lvl w:ilvl="8" w:tplc="08090005" w:tentative="1">
      <w:start w:val="1"/>
      <w:numFmt w:val="bullet"/>
      <w:lvlText w:val=""/>
      <w:lvlJc w:val="left"/>
      <w:pPr>
        <w:ind w:left="7614" w:hanging="360"/>
      </w:pPr>
      <w:rPr>
        <w:rFonts w:ascii="Wingdings" w:hAnsi="Wingdings" w:hint="default"/>
      </w:rPr>
    </w:lvl>
  </w:abstractNum>
  <w:abstractNum w:abstractNumId="25" w15:restartNumberingAfterBreak="0">
    <w:nsid w:val="384D1F1F"/>
    <w:multiLevelType w:val="hybridMultilevel"/>
    <w:tmpl w:val="BFF22DD0"/>
    <w:lvl w:ilvl="0" w:tplc="F036E0A6">
      <w:start w:val="1"/>
      <w:numFmt w:val="bullet"/>
      <w:pStyle w:val="Bullet1"/>
      <w:lvlText w:val=""/>
      <w:lvlJc w:val="left"/>
      <w:pPr>
        <w:ind w:left="720" w:hanging="360"/>
      </w:pPr>
      <w:rPr>
        <w:rFonts w:ascii="Symbol" w:hAnsi="Symbol" w:hint="default"/>
        <w:caps w:val="0"/>
        <w:strike w:val="0"/>
        <w:dstrike w:val="0"/>
        <w:vanish w:val="0"/>
        <w:sz w:val="22"/>
        <w:vertAlign w:val="baseline"/>
      </w:rPr>
    </w:lvl>
    <w:lvl w:ilvl="1" w:tplc="036E15A2">
      <w:numFmt w:val="bullet"/>
      <w:lvlText w:val="-"/>
      <w:lvlJc w:val="left"/>
      <w:pPr>
        <w:ind w:left="1440" w:hanging="360"/>
      </w:pPr>
      <w:rPr>
        <w:rFonts w:ascii="Calibri" w:eastAsiaTheme="minorHAnsi" w:hAnsi="Calibri" w:cs="Times New Roman"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3CEB3FE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3DF64648"/>
    <w:multiLevelType w:val="hybridMultilevel"/>
    <w:tmpl w:val="AEB85D72"/>
    <w:lvl w:ilvl="0" w:tplc="4178E890">
      <w:start w:val="1"/>
      <w:numFmt w:val="decimal"/>
      <w:pStyle w:val="TableList1"/>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1C1553C"/>
    <w:multiLevelType w:val="hybridMultilevel"/>
    <w:tmpl w:val="366E9FA2"/>
    <w:lvl w:ilvl="0" w:tplc="5F3E4284">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E8324C8"/>
    <w:multiLevelType w:val="multilevel"/>
    <w:tmpl w:val="7136AF96"/>
    <w:lvl w:ilvl="0">
      <w:start w:val="1"/>
      <w:numFmt w:val="decimal"/>
      <w:lvlText w:val="%1."/>
      <w:lvlJc w:val="left"/>
      <w:pPr>
        <w:ind w:left="425" w:firstLine="284"/>
      </w:pPr>
      <w:rPr>
        <w:rFonts w:ascii="Calibri" w:hAnsi="Calibri" w:hint="default"/>
        <w:sz w:val="24"/>
      </w:rPr>
    </w:lvl>
    <w:lvl w:ilvl="1">
      <w:start w:val="1"/>
      <w:numFmt w:val="lowerLetter"/>
      <w:pStyle w:val="List2"/>
      <w:lvlText w:val="%2."/>
      <w:lvlJc w:val="left"/>
      <w:pPr>
        <w:tabs>
          <w:tab w:val="num" w:pos="1559"/>
        </w:tabs>
        <w:ind w:left="1559" w:hanging="425"/>
      </w:pPr>
      <w:rPr>
        <w:rFonts w:hint="default"/>
      </w:rPr>
    </w:lvl>
    <w:lvl w:ilvl="2">
      <w:start w:val="1"/>
      <w:numFmt w:val="lowerRoman"/>
      <w:lvlText w:val="%3."/>
      <w:lvlJc w:val="left"/>
      <w:pPr>
        <w:ind w:left="1843" w:hanging="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696D4D18"/>
    <w:multiLevelType w:val="hybridMultilevel"/>
    <w:tmpl w:val="E90E61B2"/>
    <w:lvl w:ilvl="0" w:tplc="73C85192">
      <w:start w:val="1"/>
      <w:numFmt w:val="upperLetter"/>
      <w:pStyle w:val="TableListA"/>
      <w:lvlText w:val="%1."/>
      <w:lvlJc w:val="left"/>
      <w:pPr>
        <w:ind w:left="72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C7B77FA"/>
    <w:multiLevelType w:val="multilevel"/>
    <w:tmpl w:val="FE68685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15:restartNumberingAfterBreak="0">
    <w:nsid w:val="700302E5"/>
    <w:multiLevelType w:val="hybridMultilevel"/>
    <w:tmpl w:val="71FA1B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69F72D3"/>
    <w:multiLevelType w:val="multilevel"/>
    <w:tmpl w:val="2358346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4" w15:restartNumberingAfterBreak="0">
    <w:nsid w:val="79F03C58"/>
    <w:multiLevelType w:val="hybridMultilevel"/>
    <w:tmpl w:val="7BCCDCA8"/>
    <w:lvl w:ilvl="0" w:tplc="C4D26236">
      <w:start w:val="1"/>
      <w:numFmt w:val="bullet"/>
      <w:pStyle w:val="Note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8"/>
  </w:num>
  <w:num w:numId="4">
    <w:abstractNumId w:val="25"/>
  </w:num>
  <w:num w:numId="5">
    <w:abstractNumId w:val="22"/>
  </w:num>
  <w:num w:numId="6">
    <w:abstractNumId w:val="15"/>
  </w:num>
  <w:num w:numId="7">
    <w:abstractNumId w:val="30"/>
  </w:num>
  <w:num w:numId="8">
    <w:abstractNumId w:val="29"/>
  </w:num>
  <w:num w:numId="9">
    <w:abstractNumId w:val="21"/>
  </w:num>
  <w:num w:numId="10">
    <w:abstractNumId w:val="34"/>
  </w:num>
  <w:num w:numId="11">
    <w:abstractNumId w:val="13"/>
  </w:num>
  <w:num w:numId="12">
    <w:abstractNumId w:val="24"/>
  </w:num>
  <w:num w:numId="13">
    <w:abstractNumId w:val="17"/>
  </w:num>
  <w:num w:numId="14">
    <w:abstractNumId w:val="14"/>
  </w:num>
  <w:num w:numId="15">
    <w:abstractNumId w:val="18"/>
  </w:num>
  <w:num w:numId="16">
    <w:abstractNumId w:val="19"/>
  </w:num>
  <w:num w:numId="17">
    <w:abstractNumId w:val="11"/>
  </w:num>
  <w:num w:numId="18">
    <w:abstractNumId w:val="33"/>
  </w:num>
  <w:num w:numId="19">
    <w:abstractNumId w:val="27"/>
  </w:num>
  <w:num w:numId="20">
    <w:abstractNumId w:val="31"/>
  </w:num>
  <w:num w:numId="21">
    <w:abstractNumId w:val="23"/>
  </w:num>
  <w:num w:numId="22">
    <w:abstractNumId w:val="32"/>
  </w:num>
  <w:num w:numId="23">
    <w:abstractNumId w:val="10"/>
  </w:num>
  <w:num w:numId="24">
    <w:abstractNumId w:val="28"/>
  </w:num>
  <w:num w:numId="25">
    <w:abstractNumId w:val="26"/>
  </w:num>
  <w:num w:numId="26">
    <w:abstractNumId w:val="20"/>
  </w:num>
  <w:num w:numId="27">
    <w:abstractNumId w:val="16"/>
  </w:num>
  <w:num w:numId="28">
    <w:abstractNumId w:val="0"/>
  </w:num>
  <w:num w:numId="29">
    <w:abstractNumId w:val="1"/>
  </w:num>
  <w:num w:numId="30">
    <w:abstractNumId w:val="2"/>
  </w:num>
  <w:num w:numId="31">
    <w:abstractNumId w:val="3"/>
  </w:num>
  <w:num w:numId="32">
    <w:abstractNumId w:val="4"/>
  </w:num>
  <w:num w:numId="33">
    <w:abstractNumId w:val="5"/>
  </w:num>
  <w:num w:numId="34">
    <w:abstractNumId w:val="6"/>
  </w:num>
  <w:num w:numId="35">
    <w:abstractNumId w:val="1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48"/>
  <w:removePersonalInformation/>
  <w:removeDateAndTime/>
  <w:displayBackgroundShape/>
  <w:bordersDoNotSurroundHeader/>
  <w:bordersDoNotSurroundFooter/>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3969"/>
  <w:drawingGridVerticalSpacing w:val="3969"/>
  <w:characterSpacingControl w:val="doNotCompress"/>
  <w:hdrShapeDefaults>
    <o:shapedefaults v:ext="edit" spidmax="2049"/>
  </w:hdrShapeDefaults>
  <w:footnotePr>
    <w:numFmt w:val="lowerRoman"/>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4BB1"/>
    <w:rsid w:val="00001B75"/>
    <w:rsid w:val="000048FF"/>
    <w:rsid w:val="000322AD"/>
    <w:rsid w:val="0003552A"/>
    <w:rsid w:val="00040C1B"/>
    <w:rsid w:val="0004311A"/>
    <w:rsid w:val="00054CEE"/>
    <w:rsid w:val="00056F73"/>
    <w:rsid w:val="0006316E"/>
    <w:rsid w:val="00073527"/>
    <w:rsid w:val="0008131C"/>
    <w:rsid w:val="00090EDC"/>
    <w:rsid w:val="00093B4A"/>
    <w:rsid w:val="00097FC6"/>
    <w:rsid w:val="000A70E8"/>
    <w:rsid w:val="000B18E4"/>
    <w:rsid w:val="000B1FFE"/>
    <w:rsid w:val="000C49AC"/>
    <w:rsid w:val="000C76FC"/>
    <w:rsid w:val="000D44AC"/>
    <w:rsid w:val="000D5FE0"/>
    <w:rsid w:val="000E05ED"/>
    <w:rsid w:val="000E0AEE"/>
    <w:rsid w:val="000E2BBB"/>
    <w:rsid w:val="000E4AEB"/>
    <w:rsid w:val="000E7B19"/>
    <w:rsid w:val="000F4B01"/>
    <w:rsid w:val="000F4C0A"/>
    <w:rsid w:val="000F7F31"/>
    <w:rsid w:val="00106A74"/>
    <w:rsid w:val="00130BD5"/>
    <w:rsid w:val="00131E85"/>
    <w:rsid w:val="00133A12"/>
    <w:rsid w:val="001356C0"/>
    <w:rsid w:val="00142275"/>
    <w:rsid w:val="00144E89"/>
    <w:rsid w:val="00157D8B"/>
    <w:rsid w:val="00167063"/>
    <w:rsid w:val="00171E08"/>
    <w:rsid w:val="001726DB"/>
    <w:rsid w:val="00173929"/>
    <w:rsid w:val="0017392F"/>
    <w:rsid w:val="00174AEC"/>
    <w:rsid w:val="001773EA"/>
    <w:rsid w:val="00186E8F"/>
    <w:rsid w:val="001935C1"/>
    <w:rsid w:val="00195E62"/>
    <w:rsid w:val="001A66DC"/>
    <w:rsid w:val="001B5C1F"/>
    <w:rsid w:val="001B7CC8"/>
    <w:rsid w:val="001C4FCA"/>
    <w:rsid w:val="001C61DD"/>
    <w:rsid w:val="001D06B1"/>
    <w:rsid w:val="001D1801"/>
    <w:rsid w:val="001D56BA"/>
    <w:rsid w:val="001D5C55"/>
    <w:rsid w:val="001E142F"/>
    <w:rsid w:val="001E276E"/>
    <w:rsid w:val="001E7831"/>
    <w:rsid w:val="001F0E48"/>
    <w:rsid w:val="001F105A"/>
    <w:rsid w:val="001F372D"/>
    <w:rsid w:val="001F7D85"/>
    <w:rsid w:val="00203CF1"/>
    <w:rsid w:val="0020742D"/>
    <w:rsid w:val="00210CA8"/>
    <w:rsid w:val="002249CF"/>
    <w:rsid w:val="002256D5"/>
    <w:rsid w:val="00225729"/>
    <w:rsid w:val="00226DDD"/>
    <w:rsid w:val="00233C33"/>
    <w:rsid w:val="00240366"/>
    <w:rsid w:val="00240B1A"/>
    <w:rsid w:val="00241FB5"/>
    <w:rsid w:val="00252FB9"/>
    <w:rsid w:val="00255BA2"/>
    <w:rsid w:val="00262FA5"/>
    <w:rsid w:val="00281577"/>
    <w:rsid w:val="00281F52"/>
    <w:rsid w:val="00282F2E"/>
    <w:rsid w:val="002947A8"/>
    <w:rsid w:val="00295956"/>
    <w:rsid w:val="00297348"/>
    <w:rsid w:val="002A1BFF"/>
    <w:rsid w:val="002B6FBC"/>
    <w:rsid w:val="002B7FE8"/>
    <w:rsid w:val="002C093E"/>
    <w:rsid w:val="002C28A8"/>
    <w:rsid w:val="002C65C0"/>
    <w:rsid w:val="002D13FF"/>
    <w:rsid w:val="002D5CF7"/>
    <w:rsid w:val="002E246E"/>
    <w:rsid w:val="002E3C6B"/>
    <w:rsid w:val="003060B8"/>
    <w:rsid w:val="003164F4"/>
    <w:rsid w:val="0031721D"/>
    <w:rsid w:val="00323337"/>
    <w:rsid w:val="00327CA8"/>
    <w:rsid w:val="00334846"/>
    <w:rsid w:val="00341D69"/>
    <w:rsid w:val="00343034"/>
    <w:rsid w:val="003443FD"/>
    <w:rsid w:val="00346A2B"/>
    <w:rsid w:val="00351989"/>
    <w:rsid w:val="0035204A"/>
    <w:rsid w:val="00353ADA"/>
    <w:rsid w:val="00356445"/>
    <w:rsid w:val="00364EAF"/>
    <w:rsid w:val="00365170"/>
    <w:rsid w:val="00365751"/>
    <w:rsid w:val="00366F1B"/>
    <w:rsid w:val="00373046"/>
    <w:rsid w:val="00377566"/>
    <w:rsid w:val="00382E6D"/>
    <w:rsid w:val="00383523"/>
    <w:rsid w:val="003854AB"/>
    <w:rsid w:val="00390584"/>
    <w:rsid w:val="00391D40"/>
    <w:rsid w:val="003A1962"/>
    <w:rsid w:val="003B0186"/>
    <w:rsid w:val="003B278F"/>
    <w:rsid w:val="003B398B"/>
    <w:rsid w:val="003C1DD3"/>
    <w:rsid w:val="003C2FD1"/>
    <w:rsid w:val="003D46F4"/>
    <w:rsid w:val="003E2D84"/>
    <w:rsid w:val="003E46A4"/>
    <w:rsid w:val="003E5A64"/>
    <w:rsid w:val="003F069F"/>
    <w:rsid w:val="003F28F1"/>
    <w:rsid w:val="003F5903"/>
    <w:rsid w:val="003F6F85"/>
    <w:rsid w:val="00401399"/>
    <w:rsid w:val="00402BAD"/>
    <w:rsid w:val="00403053"/>
    <w:rsid w:val="0040592F"/>
    <w:rsid w:val="0040722D"/>
    <w:rsid w:val="004154FC"/>
    <w:rsid w:val="004165F9"/>
    <w:rsid w:val="004169B1"/>
    <w:rsid w:val="004211CF"/>
    <w:rsid w:val="004220CB"/>
    <w:rsid w:val="00423812"/>
    <w:rsid w:val="00424E19"/>
    <w:rsid w:val="00425780"/>
    <w:rsid w:val="004440CE"/>
    <w:rsid w:val="00454A70"/>
    <w:rsid w:val="00472639"/>
    <w:rsid w:val="00475C1B"/>
    <w:rsid w:val="00476B76"/>
    <w:rsid w:val="00477209"/>
    <w:rsid w:val="0047730D"/>
    <w:rsid w:val="0048509B"/>
    <w:rsid w:val="00491791"/>
    <w:rsid w:val="004943A7"/>
    <w:rsid w:val="004953DE"/>
    <w:rsid w:val="00495FC0"/>
    <w:rsid w:val="004A0AC1"/>
    <w:rsid w:val="004A2F02"/>
    <w:rsid w:val="004B1E20"/>
    <w:rsid w:val="004C6BB6"/>
    <w:rsid w:val="004D00F4"/>
    <w:rsid w:val="004D49E5"/>
    <w:rsid w:val="004D6848"/>
    <w:rsid w:val="004F18D8"/>
    <w:rsid w:val="004F5113"/>
    <w:rsid w:val="004F6361"/>
    <w:rsid w:val="004F7340"/>
    <w:rsid w:val="004F74FE"/>
    <w:rsid w:val="00500FE1"/>
    <w:rsid w:val="00504448"/>
    <w:rsid w:val="00505DC0"/>
    <w:rsid w:val="0051094B"/>
    <w:rsid w:val="00520926"/>
    <w:rsid w:val="00521B27"/>
    <w:rsid w:val="005227C8"/>
    <w:rsid w:val="005245C8"/>
    <w:rsid w:val="0053259F"/>
    <w:rsid w:val="00545160"/>
    <w:rsid w:val="00545241"/>
    <w:rsid w:val="00557BB8"/>
    <w:rsid w:val="00561CF5"/>
    <w:rsid w:val="00570B70"/>
    <w:rsid w:val="00572DF5"/>
    <w:rsid w:val="00574594"/>
    <w:rsid w:val="00574F7C"/>
    <w:rsid w:val="00592AE3"/>
    <w:rsid w:val="0059488D"/>
    <w:rsid w:val="005A09BD"/>
    <w:rsid w:val="005A40C2"/>
    <w:rsid w:val="005A5724"/>
    <w:rsid w:val="005D6C20"/>
    <w:rsid w:val="00607EED"/>
    <w:rsid w:val="006322C3"/>
    <w:rsid w:val="00632B33"/>
    <w:rsid w:val="0063682C"/>
    <w:rsid w:val="006420D4"/>
    <w:rsid w:val="00644FA9"/>
    <w:rsid w:val="00647581"/>
    <w:rsid w:val="0065089C"/>
    <w:rsid w:val="00650CA3"/>
    <w:rsid w:val="006529D3"/>
    <w:rsid w:val="006552F2"/>
    <w:rsid w:val="006603C3"/>
    <w:rsid w:val="00662784"/>
    <w:rsid w:val="00670F38"/>
    <w:rsid w:val="00674D52"/>
    <w:rsid w:val="00676570"/>
    <w:rsid w:val="0067731E"/>
    <w:rsid w:val="00677BF3"/>
    <w:rsid w:val="0068038F"/>
    <w:rsid w:val="006818F0"/>
    <w:rsid w:val="0068329A"/>
    <w:rsid w:val="00685B9A"/>
    <w:rsid w:val="00690FBF"/>
    <w:rsid w:val="00692633"/>
    <w:rsid w:val="0069405C"/>
    <w:rsid w:val="00694E5A"/>
    <w:rsid w:val="006A54D8"/>
    <w:rsid w:val="006A5EE9"/>
    <w:rsid w:val="006A65CB"/>
    <w:rsid w:val="006B13AE"/>
    <w:rsid w:val="006B2F21"/>
    <w:rsid w:val="006B40EB"/>
    <w:rsid w:val="006C302C"/>
    <w:rsid w:val="006C4168"/>
    <w:rsid w:val="006D48A0"/>
    <w:rsid w:val="006E0AD4"/>
    <w:rsid w:val="006E2E00"/>
    <w:rsid w:val="006F05D0"/>
    <w:rsid w:val="006F3CA0"/>
    <w:rsid w:val="00704ECF"/>
    <w:rsid w:val="00707DCC"/>
    <w:rsid w:val="00710CAA"/>
    <w:rsid w:val="007148A5"/>
    <w:rsid w:val="0071721B"/>
    <w:rsid w:val="0071781A"/>
    <w:rsid w:val="007200F3"/>
    <w:rsid w:val="00720479"/>
    <w:rsid w:val="00724AC3"/>
    <w:rsid w:val="00731F51"/>
    <w:rsid w:val="007544C7"/>
    <w:rsid w:val="00762110"/>
    <w:rsid w:val="00767032"/>
    <w:rsid w:val="00770735"/>
    <w:rsid w:val="00773B7A"/>
    <w:rsid w:val="0077493B"/>
    <w:rsid w:val="00780730"/>
    <w:rsid w:val="00782286"/>
    <w:rsid w:val="00784DEC"/>
    <w:rsid w:val="0079059D"/>
    <w:rsid w:val="00793128"/>
    <w:rsid w:val="00797E3B"/>
    <w:rsid w:val="007A5280"/>
    <w:rsid w:val="007C4B06"/>
    <w:rsid w:val="007C661F"/>
    <w:rsid w:val="007C73DE"/>
    <w:rsid w:val="007D7CD7"/>
    <w:rsid w:val="007E3232"/>
    <w:rsid w:val="007E7906"/>
    <w:rsid w:val="007F3128"/>
    <w:rsid w:val="007F5C9A"/>
    <w:rsid w:val="00811123"/>
    <w:rsid w:val="00813692"/>
    <w:rsid w:val="0081594D"/>
    <w:rsid w:val="00816127"/>
    <w:rsid w:val="00826A42"/>
    <w:rsid w:val="00846870"/>
    <w:rsid w:val="00847F37"/>
    <w:rsid w:val="00850DBC"/>
    <w:rsid w:val="008537C9"/>
    <w:rsid w:val="008548B0"/>
    <w:rsid w:val="00856E74"/>
    <w:rsid w:val="00863FF6"/>
    <w:rsid w:val="00867C8F"/>
    <w:rsid w:val="00867E2D"/>
    <w:rsid w:val="00870427"/>
    <w:rsid w:val="00870484"/>
    <w:rsid w:val="0087178F"/>
    <w:rsid w:val="0087406B"/>
    <w:rsid w:val="0087460A"/>
    <w:rsid w:val="008753A9"/>
    <w:rsid w:val="00875BC4"/>
    <w:rsid w:val="00882612"/>
    <w:rsid w:val="00887CCD"/>
    <w:rsid w:val="008906CF"/>
    <w:rsid w:val="008927B5"/>
    <w:rsid w:val="00895898"/>
    <w:rsid w:val="00896244"/>
    <w:rsid w:val="008A7EF9"/>
    <w:rsid w:val="008B04B0"/>
    <w:rsid w:val="008B1A87"/>
    <w:rsid w:val="008B466A"/>
    <w:rsid w:val="008B6E4D"/>
    <w:rsid w:val="008B727C"/>
    <w:rsid w:val="008C4174"/>
    <w:rsid w:val="008D4654"/>
    <w:rsid w:val="008D565F"/>
    <w:rsid w:val="008D66A1"/>
    <w:rsid w:val="008F3230"/>
    <w:rsid w:val="008F4A09"/>
    <w:rsid w:val="008F4AA7"/>
    <w:rsid w:val="008F6E2E"/>
    <w:rsid w:val="00906247"/>
    <w:rsid w:val="0091104F"/>
    <w:rsid w:val="00922670"/>
    <w:rsid w:val="009227DC"/>
    <w:rsid w:val="009274D0"/>
    <w:rsid w:val="0093655A"/>
    <w:rsid w:val="009437DE"/>
    <w:rsid w:val="00946A86"/>
    <w:rsid w:val="00954608"/>
    <w:rsid w:val="00956141"/>
    <w:rsid w:val="00957A93"/>
    <w:rsid w:val="00962F1B"/>
    <w:rsid w:val="00963CD0"/>
    <w:rsid w:val="00977BA3"/>
    <w:rsid w:val="0098063D"/>
    <w:rsid w:val="00983DEE"/>
    <w:rsid w:val="00992BBD"/>
    <w:rsid w:val="009957C6"/>
    <w:rsid w:val="009A4D79"/>
    <w:rsid w:val="009B2C1F"/>
    <w:rsid w:val="009B5BA3"/>
    <w:rsid w:val="009C199C"/>
    <w:rsid w:val="009C32F1"/>
    <w:rsid w:val="009D119E"/>
    <w:rsid w:val="009E4E80"/>
    <w:rsid w:val="009E50D8"/>
    <w:rsid w:val="009E59CE"/>
    <w:rsid w:val="009F17A6"/>
    <w:rsid w:val="009F3165"/>
    <w:rsid w:val="009F3405"/>
    <w:rsid w:val="009F5C58"/>
    <w:rsid w:val="009F7BAE"/>
    <w:rsid w:val="00A03963"/>
    <w:rsid w:val="00A03F97"/>
    <w:rsid w:val="00A0507C"/>
    <w:rsid w:val="00A0757E"/>
    <w:rsid w:val="00A10E9F"/>
    <w:rsid w:val="00A12694"/>
    <w:rsid w:val="00A17B63"/>
    <w:rsid w:val="00A2380D"/>
    <w:rsid w:val="00A24EA2"/>
    <w:rsid w:val="00A267D2"/>
    <w:rsid w:val="00A26EA8"/>
    <w:rsid w:val="00A2733F"/>
    <w:rsid w:val="00A30D4D"/>
    <w:rsid w:val="00A30F88"/>
    <w:rsid w:val="00A342EC"/>
    <w:rsid w:val="00A401BC"/>
    <w:rsid w:val="00A45596"/>
    <w:rsid w:val="00A50545"/>
    <w:rsid w:val="00A50E85"/>
    <w:rsid w:val="00A52491"/>
    <w:rsid w:val="00A53874"/>
    <w:rsid w:val="00A53DD3"/>
    <w:rsid w:val="00A5659C"/>
    <w:rsid w:val="00A74ED0"/>
    <w:rsid w:val="00A83486"/>
    <w:rsid w:val="00A86006"/>
    <w:rsid w:val="00A87A9D"/>
    <w:rsid w:val="00A90067"/>
    <w:rsid w:val="00A910B8"/>
    <w:rsid w:val="00A94BB1"/>
    <w:rsid w:val="00A957C3"/>
    <w:rsid w:val="00A9706A"/>
    <w:rsid w:val="00A972F0"/>
    <w:rsid w:val="00AA0426"/>
    <w:rsid w:val="00AA4608"/>
    <w:rsid w:val="00AC3F90"/>
    <w:rsid w:val="00AD29B2"/>
    <w:rsid w:val="00AD29BA"/>
    <w:rsid w:val="00AD2D12"/>
    <w:rsid w:val="00AD50CB"/>
    <w:rsid w:val="00AE6F1C"/>
    <w:rsid w:val="00AE7F20"/>
    <w:rsid w:val="00AF1749"/>
    <w:rsid w:val="00AF266B"/>
    <w:rsid w:val="00AF6BE1"/>
    <w:rsid w:val="00B02B7A"/>
    <w:rsid w:val="00B151F4"/>
    <w:rsid w:val="00B21D98"/>
    <w:rsid w:val="00B244F7"/>
    <w:rsid w:val="00B32201"/>
    <w:rsid w:val="00B33D0C"/>
    <w:rsid w:val="00B35E57"/>
    <w:rsid w:val="00B5428A"/>
    <w:rsid w:val="00B6409A"/>
    <w:rsid w:val="00B645FE"/>
    <w:rsid w:val="00B7038E"/>
    <w:rsid w:val="00B714F5"/>
    <w:rsid w:val="00B715CA"/>
    <w:rsid w:val="00B73A8F"/>
    <w:rsid w:val="00B753D1"/>
    <w:rsid w:val="00B764B9"/>
    <w:rsid w:val="00B769AD"/>
    <w:rsid w:val="00B822DC"/>
    <w:rsid w:val="00B82701"/>
    <w:rsid w:val="00B84446"/>
    <w:rsid w:val="00B92D22"/>
    <w:rsid w:val="00B92E69"/>
    <w:rsid w:val="00B97EC9"/>
    <w:rsid w:val="00BA6CDA"/>
    <w:rsid w:val="00BB3253"/>
    <w:rsid w:val="00BB3D80"/>
    <w:rsid w:val="00BB50DC"/>
    <w:rsid w:val="00BB6937"/>
    <w:rsid w:val="00BC3D92"/>
    <w:rsid w:val="00BE12A8"/>
    <w:rsid w:val="00BE22BF"/>
    <w:rsid w:val="00BE2516"/>
    <w:rsid w:val="00BE2D50"/>
    <w:rsid w:val="00BE40C9"/>
    <w:rsid w:val="00BE4253"/>
    <w:rsid w:val="00BE5BFA"/>
    <w:rsid w:val="00BF366D"/>
    <w:rsid w:val="00BF50D5"/>
    <w:rsid w:val="00BF6C6F"/>
    <w:rsid w:val="00C0100E"/>
    <w:rsid w:val="00C11391"/>
    <w:rsid w:val="00C11C4F"/>
    <w:rsid w:val="00C16E52"/>
    <w:rsid w:val="00C218CE"/>
    <w:rsid w:val="00C23779"/>
    <w:rsid w:val="00C37833"/>
    <w:rsid w:val="00C45961"/>
    <w:rsid w:val="00C51D81"/>
    <w:rsid w:val="00C55A93"/>
    <w:rsid w:val="00C570EA"/>
    <w:rsid w:val="00C6104C"/>
    <w:rsid w:val="00C634CC"/>
    <w:rsid w:val="00C723B4"/>
    <w:rsid w:val="00C72A05"/>
    <w:rsid w:val="00C72E27"/>
    <w:rsid w:val="00C77B91"/>
    <w:rsid w:val="00C823AB"/>
    <w:rsid w:val="00C9059B"/>
    <w:rsid w:val="00C915C6"/>
    <w:rsid w:val="00C93371"/>
    <w:rsid w:val="00C93ACE"/>
    <w:rsid w:val="00C93B9D"/>
    <w:rsid w:val="00C96973"/>
    <w:rsid w:val="00CA1602"/>
    <w:rsid w:val="00CA3068"/>
    <w:rsid w:val="00CA66D1"/>
    <w:rsid w:val="00CB3132"/>
    <w:rsid w:val="00CC48E2"/>
    <w:rsid w:val="00CC79F5"/>
    <w:rsid w:val="00CD44A0"/>
    <w:rsid w:val="00CE1B2C"/>
    <w:rsid w:val="00CE45DA"/>
    <w:rsid w:val="00CE6808"/>
    <w:rsid w:val="00CF02BE"/>
    <w:rsid w:val="00CF2A30"/>
    <w:rsid w:val="00CF6A36"/>
    <w:rsid w:val="00D02526"/>
    <w:rsid w:val="00D1313F"/>
    <w:rsid w:val="00D17783"/>
    <w:rsid w:val="00D27B41"/>
    <w:rsid w:val="00D3106C"/>
    <w:rsid w:val="00D3226C"/>
    <w:rsid w:val="00D3485D"/>
    <w:rsid w:val="00D42998"/>
    <w:rsid w:val="00D42DB3"/>
    <w:rsid w:val="00D4394B"/>
    <w:rsid w:val="00D4607F"/>
    <w:rsid w:val="00D47DE9"/>
    <w:rsid w:val="00D51868"/>
    <w:rsid w:val="00D51998"/>
    <w:rsid w:val="00D556AB"/>
    <w:rsid w:val="00D57485"/>
    <w:rsid w:val="00D63AE7"/>
    <w:rsid w:val="00D64135"/>
    <w:rsid w:val="00D87C41"/>
    <w:rsid w:val="00D90678"/>
    <w:rsid w:val="00D9216C"/>
    <w:rsid w:val="00D927CE"/>
    <w:rsid w:val="00D948A0"/>
    <w:rsid w:val="00DA5907"/>
    <w:rsid w:val="00DB1E45"/>
    <w:rsid w:val="00DB25A3"/>
    <w:rsid w:val="00DC061A"/>
    <w:rsid w:val="00DC3694"/>
    <w:rsid w:val="00DE1BF0"/>
    <w:rsid w:val="00DE4017"/>
    <w:rsid w:val="00DE541F"/>
    <w:rsid w:val="00DF0449"/>
    <w:rsid w:val="00DF089A"/>
    <w:rsid w:val="00DF1665"/>
    <w:rsid w:val="00DF47A3"/>
    <w:rsid w:val="00E06B49"/>
    <w:rsid w:val="00E07537"/>
    <w:rsid w:val="00E11BC6"/>
    <w:rsid w:val="00E120AC"/>
    <w:rsid w:val="00E218EE"/>
    <w:rsid w:val="00E22628"/>
    <w:rsid w:val="00E30F12"/>
    <w:rsid w:val="00E32662"/>
    <w:rsid w:val="00E327A2"/>
    <w:rsid w:val="00E37947"/>
    <w:rsid w:val="00E441A4"/>
    <w:rsid w:val="00E55950"/>
    <w:rsid w:val="00E61E92"/>
    <w:rsid w:val="00E61FAA"/>
    <w:rsid w:val="00E67248"/>
    <w:rsid w:val="00E703CD"/>
    <w:rsid w:val="00E722BA"/>
    <w:rsid w:val="00E81600"/>
    <w:rsid w:val="00E84C54"/>
    <w:rsid w:val="00E866BF"/>
    <w:rsid w:val="00E86DD1"/>
    <w:rsid w:val="00E92932"/>
    <w:rsid w:val="00E96E0A"/>
    <w:rsid w:val="00EA0589"/>
    <w:rsid w:val="00EA2D74"/>
    <w:rsid w:val="00EA30DD"/>
    <w:rsid w:val="00EB710B"/>
    <w:rsid w:val="00EC5F15"/>
    <w:rsid w:val="00EC6E01"/>
    <w:rsid w:val="00EE14E1"/>
    <w:rsid w:val="00EE1F12"/>
    <w:rsid w:val="00EE42CF"/>
    <w:rsid w:val="00EF0870"/>
    <w:rsid w:val="00EF1AC6"/>
    <w:rsid w:val="00EF392C"/>
    <w:rsid w:val="00EF4A5B"/>
    <w:rsid w:val="00EF5054"/>
    <w:rsid w:val="00F02849"/>
    <w:rsid w:val="00F133C7"/>
    <w:rsid w:val="00F14309"/>
    <w:rsid w:val="00F14671"/>
    <w:rsid w:val="00F17B79"/>
    <w:rsid w:val="00F20F6E"/>
    <w:rsid w:val="00F228B6"/>
    <w:rsid w:val="00F253F6"/>
    <w:rsid w:val="00F259E6"/>
    <w:rsid w:val="00F277FF"/>
    <w:rsid w:val="00F3515E"/>
    <w:rsid w:val="00F3735A"/>
    <w:rsid w:val="00F41918"/>
    <w:rsid w:val="00F4534E"/>
    <w:rsid w:val="00F46C9D"/>
    <w:rsid w:val="00F516FD"/>
    <w:rsid w:val="00F53A78"/>
    <w:rsid w:val="00F55350"/>
    <w:rsid w:val="00F568E3"/>
    <w:rsid w:val="00F57346"/>
    <w:rsid w:val="00F60B54"/>
    <w:rsid w:val="00F62BE9"/>
    <w:rsid w:val="00F63644"/>
    <w:rsid w:val="00F7112D"/>
    <w:rsid w:val="00F76C18"/>
    <w:rsid w:val="00F83235"/>
    <w:rsid w:val="00F85E6D"/>
    <w:rsid w:val="00F95D71"/>
    <w:rsid w:val="00FA270B"/>
    <w:rsid w:val="00FA4274"/>
    <w:rsid w:val="00FA759B"/>
    <w:rsid w:val="00FB14DF"/>
    <w:rsid w:val="00FB22B7"/>
    <w:rsid w:val="00FB4CC1"/>
    <w:rsid w:val="00FC0772"/>
    <w:rsid w:val="00FC2124"/>
    <w:rsid w:val="00FD43FE"/>
    <w:rsid w:val="00FD6242"/>
    <w:rsid w:val="00FE32A1"/>
    <w:rsid w:val="00FF194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FBAEF7"/>
  <w14:defaultImageDpi w14:val="33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qFormat="1"/>
    <w:lsdException w:name="List 3" w:semiHidden="1" w:unhideWhenUsed="1" w:qFormat="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iPriority="0"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F392C"/>
    <w:pPr>
      <w:adjustRightInd w:val="0"/>
      <w:snapToGrid w:val="0"/>
    </w:pPr>
    <w:rPr>
      <w:sz w:val="22"/>
      <w:lang w:val="en-GB"/>
    </w:rPr>
  </w:style>
  <w:style w:type="paragraph" w:styleId="Heading1">
    <w:name w:val="heading 1"/>
    <w:basedOn w:val="Normal"/>
    <w:next w:val="Paragraph"/>
    <w:link w:val="Heading1Char"/>
    <w:uiPriority w:val="9"/>
    <w:qFormat/>
    <w:rsid w:val="004F18D8"/>
    <w:pPr>
      <w:keepNext/>
      <w:keepLines/>
      <w:numPr>
        <w:numId w:val="21"/>
      </w:numPr>
      <w:spacing w:after="240"/>
      <w:ind w:left="0" w:hanging="709"/>
      <w:outlineLvl w:val="0"/>
    </w:pPr>
    <w:rPr>
      <w:rFonts w:asciiTheme="majorHAnsi" w:eastAsiaTheme="majorEastAsia" w:hAnsiTheme="majorHAnsi" w:cstheme="majorBidi"/>
      <w:noProof/>
      <w:color w:val="0079C1" w:themeColor="text2"/>
      <w:sz w:val="68"/>
      <w:szCs w:val="68"/>
      <w:lang w:val="en-AU" w:eastAsia="en-AU"/>
    </w:rPr>
  </w:style>
  <w:style w:type="paragraph" w:styleId="Heading2">
    <w:name w:val="heading 2"/>
    <w:basedOn w:val="Heading1"/>
    <w:next w:val="Paragraph"/>
    <w:link w:val="Heading2Char"/>
    <w:uiPriority w:val="9"/>
    <w:unhideWhenUsed/>
    <w:qFormat/>
    <w:rsid w:val="003E2D84"/>
    <w:pPr>
      <w:numPr>
        <w:numId w:val="0"/>
      </w:numPr>
      <w:spacing w:before="360"/>
      <w:outlineLvl w:val="1"/>
    </w:pPr>
    <w:rPr>
      <w:sz w:val="48"/>
      <w:szCs w:val="48"/>
    </w:rPr>
  </w:style>
  <w:style w:type="paragraph" w:styleId="Heading3">
    <w:name w:val="heading 3"/>
    <w:basedOn w:val="Heading2"/>
    <w:next w:val="Paragraph"/>
    <w:link w:val="Heading3Char"/>
    <w:uiPriority w:val="9"/>
    <w:unhideWhenUsed/>
    <w:qFormat/>
    <w:rsid w:val="003E2D84"/>
    <w:pPr>
      <w:numPr>
        <w:ilvl w:val="2"/>
      </w:numPr>
      <w:spacing w:before="0"/>
      <w:outlineLvl w:val="2"/>
    </w:pPr>
    <w:rPr>
      <w:color w:val="0071B7" w:themeColor="accent1" w:themeShade="7F"/>
      <w:sz w:val="36"/>
      <w:szCs w:val="56"/>
    </w:rPr>
  </w:style>
  <w:style w:type="paragraph" w:styleId="Heading4">
    <w:name w:val="heading 4"/>
    <w:basedOn w:val="Heading3"/>
    <w:next w:val="Paragraph"/>
    <w:link w:val="Heading4Char"/>
    <w:uiPriority w:val="9"/>
    <w:unhideWhenUsed/>
    <w:qFormat/>
    <w:rsid w:val="003E2D84"/>
    <w:pPr>
      <w:numPr>
        <w:ilvl w:val="0"/>
      </w:numPr>
      <w:spacing w:after="120"/>
      <w:outlineLvl w:val="3"/>
    </w:pPr>
    <w:rPr>
      <w:bCs/>
      <w:iCs/>
      <w:color w:val="0079C1" w:themeColor="text2"/>
      <w:sz w:val="28"/>
      <w:szCs w:val="28"/>
    </w:rPr>
  </w:style>
  <w:style w:type="paragraph" w:styleId="Heading5">
    <w:name w:val="heading 5"/>
    <w:basedOn w:val="Heading1"/>
    <w:next w:val="Normal"/>
    <w:link w:val="Heading5Char"/>
    <w:uiPriority w:val="9"/>
    <w:unhideWhenUsed/>
    <w:qFormat/>
    <w:rsid w:val="004169B1"/>
    <w:pPr>
      <w:numPr>
        <w:ilvl w:val="4"/>
      </w:numPr>
      <w:outlineLvl w:val="4"/>
    </w:pPr>
    <w:rPr>
      <w:sz w:val="48"/>
    </w:rPr>
  </w:style>
  <w:style w:type="paragraph" w:styleId="Heading6">
    <w:name w:val="heading 6"/>
    <w:basedOn w:val="Heading2"/>
    <w:next w:val="Paragraph"/>
    <w:link w:val="Heading6Char"/>
    <w:uiPriority w:val="9"/>
    <w:unhideWhenUsed/>
    <w:qFormat/>
    <w:rsid w:val="00887CCD"/>
    <w:pPr>
      <w:numPr>
        <w:ilvl w:val="5"/>
      </w:numPr>
      <w:outlineLvl w:val="5"/>
    </w:pPr>
    <w:rPr>
      <w:color w:val="0071B7" w:themeColor="accent1" w:themeShade="7F"/>
    </w:rPr>
  </w:style>
  <w:style w:type="paragraph" w:styleId="Heading7">
    <w:name w:val="heading 7"/>
    <w:basedOn w:val="Heading3"/>
    <w:next w:val="Paragraph"/>
    <w:link w:val="Heading7Char"/>
    <w:uiPriority w:val="9"/>
    <w:unhideWhenUsed/>
    <w:qFormat/>
    <w:rsid w:val="00887CCD"/>
    <w:pPr>
      <w:numPr>
        <w:ilvl w:val="6"/>
      </w:numPr>
      <w:outlineLvl w:val="6"/>
    </w:pPr>
    <w:rPr>
      <w:iCs/>
    </w:rPr>
  </w:style>
  <w:style w:type="paragraph" w:styleId="Heading8">
    <w:name w:val="heading 8"/>
    <w:basedOn w:val="Heading4"/>
    <w:next w:val="Paragraph"/>
    <w:link w:val="Heading8Char"/>
    <w:uiPriority w:val="9"/>
    <w:unhideWhenUsed/>
    <w:qFormat/>
    <w:rsid w:val="00887CCD"/>
    <w:pPr>
      <w:numPr>
        <w:ilvl w:val="7"/>
        <w:numId w:val="21"/>
      </w:numPr>
      <w:spacing w:before="40"/>
      <w:outlineLvl w:val="7"/>
    </w:pPr>
    <w:rPr>
      <w:szCs w:val="21"/>
    </w:rPr>
  </w:style>
  <w:style w:type="paragraph" w:styleId="Heading9">
    <w:name w:val="heading 9"/>
    <w:basedOn w:val="Heading8"/>
    <w:next w:val="Paragraph"/>
    <w:link w:val="Heading9Char"/>
    <w:uiPriority w:val="9"/>
    <w:unhideWhenUsed/>
    <w:qFormat/>
    <w:rsid w:val="00887CCD"/>
    <w:pPr>
      <w:numPr>
        <w:ilvl w:val="8"/>
      </w:numPr>
      <w:spacing w:before="240"/>
      <w:outlineLvl w:val="8"/>
    </w:pPr>
    <w:rPr>
      <w:b/>
      <w:i/>
      <w:iCs w:val="0"/>
      <w:color w:val="000000" w:themeColor="text1"/>
      <w14:textFill>
        <w14:solidFill>
          <w14:schemeClr w14:val="tx1">
            <w14:lumMod w14:val="85000"/>
            <w14:lumOff w14:val="15000"/>
            <w14:lumMod w14:val="50000"/>
            <w14:lumOff w14:val="50000"/>
          </w14:schemeClr>
        </w14:solidFill>
      </w14:textFil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C48E2"/>
    <w:pPr>
      <w:spacing w:before="100" w:beforeAutospacing="1" w:after="100" w:afterAutospacing="1"/>
    </w:pPr>
    <w:rPr>
      <w:rFonts w:ascii="Times New Roman" w:eastAsia="Times New Roman" w:hAnsi="Times New Roman" w:cs="Times New Roman"/>
    </w:rPr>
  </w:style>
  <w:style w:type="paragraph" w:styleId="Header">
    <w:name w:val="header"/>
    <w:basedOn w:val="Normal"/>
    <w:link w:val="HeaderChar"/>
    <w:uiPriority w:val="99"/>
    <w:unhideWhenUsed/>
    <w:rsid w:val="0071781A"/>
    <w:pPr>
      <w:tabs>
        <w:tab w:val="center" w:pos="4680"/>
        <w:tab w:val="right" w:pos="9360"/>
      </w:tabs>
    </w:pPr>
    <w:rPr>
      <w:color w:val="5D5E5F" w:themeColor="accent5"/>
    </w:rPr>
  </w:style>
  <w:style w:type="character" w:customStyle="1" w:styleId="HeaderChar">
    <w:name w:val="Header Char"/>
    <w:basedOn w:val="DefaultParagraphFont"/>
    <w:link w:val="Header"/>
    <w:uiPriority w:val="99"/>
    <w:rsid w:val="0071781A"/>
    <w:rPr>
      <w:color w:val="5D5E5F" w:themeColor="accent5"/>
      <w:sz w:val="22"/>
      <w:lang w:val="en-GB"/>
    </w:rPr>
  </w:style>
  <w:style w:type="paragraph" w:styleId="Footer">
    <w:name w:val="footer"/>
    <w:basedOn w:val="Normal"/>
    <w:link w:val="FooterChar"/>
    <w:uiPriority w:val="99"/>
    <w:unhideWhenUsed/>
    <w:rsid w:val="0071781A"/>
    <w:pPr>
      <w:tabs>
        <w:tab w:val="center" w:pos="4680"/>
        <w:tab w:val="right" w:pos="9360"/>
      </w:tabs>
    </w:pPr>
    <w:rPr>
      <w:color w:val="9D9E9F" w:themeColor="accent5" w:themeTint="99"/>
    </w:rPr>
  </w:style>
  <w:style w:type="character" w:customStyle="1" w:styleId="FooterChar">
    <w:name w:val="Footer Char"/>
    <w:basedOn w:val="DefaultParagraphFont"/>
    <w:link w:val="Footer"/>
    <w:uiPriority w:val="99"/>
    <w:rsid w:val="0071781A"/>
    <w:rPr>
      <w:color w:val="9D9E9F" w:themeColor="accent5" w:themeTint="99"/>
      <w:sz w:val="22"/>
      <w:lang w:val="en-GB"/>
    </w:rPr>
  </w:style>
  <w:style w:type="character" w:styleId="PageNumber">
    <w:name w:val="page number"/>
    <w:basedOn w:val="FooterChar"/>
    <w:uiPriority w:val="99"/>
    <w:unhideWhenUsed/>
    <w:rsid w:val="0071781A"/>
    <w:rPr>
      <w:color w:val="9D9E9F" w:themeColor="accent5" w:themeTint="99"/>
      <w:sz w:val="22"/>
      <w:lang w:val="en-GB"/>
    </w:rPr>
  </w:style>
  <w:style w:type="character" w:customStyle="1" w:styleId="Heading1Char">
    <w:name w:val="Heading 1 Char"/>
    <w:basedOn w:val="DefaultParagraphFont"/>
    <w:link w:val="Heading1"/>
    <w:uiPriority w:val="9"/>
    <w:rsid w:val="004F18D8"/>
    <w:rPr>
      <w:rFonts w:asciiTheme="majorHAnsi" w:eastAsiaTheme="majorEastAsia" w:hAnsiTheme="majorHAnsi" w:cstheme="majorBidi"/>
      <w:noProof/>
      <w:color w:val="0079C1" w:themeColor="text2"/>
      <w:sz w:val="68"/>
      <w:szCs w:val="68"/>
      <w:lang w:val="en-AU" w:eastAsia="en-AU"/>
    </w:rPr>
  </w:style>
  <w:style w:type="character" w:customStyle="1" w:styleId="Heading2Char">
    <w:name w:val="Heading 2 Char"/>
    <w:basedOn w:val="DefaultParagraphFont"/>
    <w:link w:val="Heading2"/>
    <w:uiPriority w:val="9"/>
    <w:rsid w:val="003E2D84"/>
    <w:rPr>
      <w:rFonts w:asciiTheme="majorHAnsi" w:eastAsiaTheme="majorEastAsia" w:hAnsiTheme="majorHAnsi" w:cstheme="majorBidi"/>
      <w:noProof/>
      <w:color w:val="0079C1" w:themeColor="text2"/>
      <w:sz w:val="48"/>
      <w:szCs w:val="48"/>
      <w:lang w:val="en-AU" w:eastAsia="en-AU"/>
    </w:rPr>
  </w:style>
  <w:style w:type="character" w:customStyle="1" w:styleId="Heading3Char">
    <w:name w:val="Heading 3 Char"/>
    <w:basedOn w:val="DefaultParagraphFont"/>
    <w:link w:val="Heading3"/>
    <w:uiPriority w:val="9"/>
    <w:rsid w:val="003E2D84"/>
    <w:rPr>
      <w:rFonts w:asciiTheme="majorHAnsi" w:eastAsiaTheme="majorEastAsia" w:hAnsiTheme="majorHAnsi" w:cstheme="majorBidi"/>
      <w:noProof/>
      <w:color w:val="0071B7" w:themeColor="accent1" w:themeShade="7F"/>
      <w:sz w:val="36"/>
      <w:szCs w:val="56"/>
      <w:lang w:val="en-AU" w:eastAsia="en-AU"/>
    </w:rPr>
  </w:style>
  <w:style w:type="character" w:customStyle="1" w:styleId="Heading4Char">
    <w:name w:val="Heading 4 Char"/>
    <w:basedOn w:val="DefaultParagraphFont"/>
    <w:link w:val="Heading4"/>
    <w:uiPriority w:val="9"/>
    <w:rsid w:val="003E2D84"/>
    <w:rPr>
      <w:rFonts w:asciiTheme="majorHAnsi" w:eastAsiaTheme="majorEastAsia" w:hAnsiTheme="majorHAnsi" w:cstheme="majorBidi"/>
      <w:bCs/>
      <w:iCs/>
      <w:noProof/>
      <w:color w:val="0079C1" w:themeColor="text2"/>
      <w:sz w:val="28"/>
      <w:szCs w:val="28"/>
      <w:lang w:val="en-AU" w:eastAsia="en-AU"/>
    </w:rPr>
  </w:style>
  <w:style w:type="character" w:customStyle="1" w:styleId="Heading5Char">
    <w:name w:val="Heading 5 Char"/>
    <w:basedOn w:val="DefaultParagraphFont"/>
    <w:link w:val="Heading5"/>
    <w:uiPriority w:val="9"/>
    <w:rsid w:val="008906CF"/>
    <w:rPr>
      <w:rFonts w:asciiTheme="majorHAnsi" w:eastAsiaTheme="majorEastAsia" w:hAnsiTheme="majorHAnsi" w:cstheme="majorBidi"/>
      <w:noProof/>
      <w:color w:val="0079C1" w:themeColor="text2"/>
      <w:sz w:val="48"/>
      <w:szCs w:val="56"/>
      <w:lang w:val="en-AU" w:eastAsia="en-AU"/>
    </w:rPr>
  </w:style>
  <w:style w:type="character" w:customStyle="1" w:styleId="Heading6Char">
    <w:name w:val="Heading 6 Char"/>
    <w:basedOn w:val="DefaultParagraphFont"/>
    <w:link w:val="Heading6"/>
    <w:uiPriority w:val="9"/>
    <w:rsid w:val="00FF1948"/>
    <w:rPr>
      <w:rFonts w:asciiTheme="majorHAnsi" w:eastAsiaTheme="majorEastAsia" w:hAnsiTheme="majorHAnsi" w:cstheme="majorBidi"/>
      <w:noProof/>
      <w:color w:val="0071B7" w:themeColor="accent1" w:themeShade="7F"/>
      <w:sz w:val="48"/>
      <w:szCs w:val="48"/>
      <w:lang w:val="en-AU" w:eastAsia="en-AU"/>
    </w:rPr>
  </w:style>
  <w:style w:type="character" w:customStyle="1" w:styleId="Heading7Char">
    <w:name w:val="Heading 7 Char"/>
    <w:basedOn w:val="DefaultParagraphFont"/>
    <w:link w:val="Heading7"/>
    <w:uiPriority w:val="9"/>
    <w:rsid w:val="00FF1948"/>
    <w:rPr>
      <w:rFonts w:asciiTheme="majorHAnsi" w:eastAsiaTheme="majorEastAsia" w:hAnsiTheme="majorHAnsi" w:cstheme="majorBidi"/>
      <w:iCs/>
      <w:noProof/>
      <w:color w:val="0071B7" w:themeColor="accent1" w:themeShade="7F"/>
      <w:sz w:val="36"/>
      <w:szCs w:val="56"/>
      <w:lang w:val="en-AU" w:eastAsia="en-AU"/>
    </w:rPr>
  </w:style>
  <w:style w:type="character" w:customStyle="1" w:styleId="Heading8Char">
    <w:name w:val="Heading 8 Char"/>
    <w:basedOn w:val="DefaultParagraphFont"/>
    <w:link w:val="Heading8"/>
    <w:uiPriority w:val="9"/>
    <w:rsid w:val="00FF1948"/>
    <w:rPr>
      <w:rFonts w:asciiTheme="majorHAnsi" w:eastAsiaTheme="majorEastAsia" w:hAnsiTheme="majorHAnsi" w:cstheme="majorBidi"/>
      <w:bCs/>
      <w:iCs/>
      <w:noProof/>
      <w:color w:val="0079C1" w:themeColor="text2"/>
      <w:sz w:val="28"/>
      <w:szCs w:val="21"/>
      <w:lang w:val="en-AU" w:eastAsia="en-AU"/>
    </w:rPr>
  </w:style>
  <w:style w:type="character" w:customStyle="1" w:styleId="Heading9Char">
    <w:name w:val="Heading 9 Char"/>
    <w:basedOn w:val="DefaultParagraphFont"/>
    <w:link w:val="Heading9"/>
    <w:uiPriority w:val="9"/>
    <w:rsid w:val="00FF1948"/>
    <w:rPr>
      <w:rFonts w:asciiTheme="majorHAnsi" w:eastAsiaTheme="majorEastAsia" w:hAnsiTheme="majorHAnsi" w:cstheme="majorBidi"/>
      <w:b/>
      <w:bCs/>
      <w:i/>
      <w:noProof/>
      <w:color w:val="000000" w:themeColor="text1"/>
      <w:sz w:val="28"/>
      <w:szCs w:val="21"/>
      <w:lang w:val="en-AU" w:eastAsia="en-AU"/>
      <w14:textFill>
        <w14:solidFill>
          <w14:schemeClr w14:val="tx1">
            <w14:lumMod w14:val="85000"/>
            <w14:lumOff w14:val="15000"/>
            <w14:lumMod w14:val="50000"/>
            <w14:lumOff w14:val="50000"/>
          </w14:schemeClr>
        </w14:solidFill>
      </w14:textFill>
    </w:rPr>
  </w:style>
  <w:style w:type="paragraph" w:styleId="Caption">
    <w:name w:val="caption"/>
    <w:basedOn w:val="Normal"/>
    <w:next w:val="Normal"/>
    <w:link w:val="CaptionChar"/>
    <w:uiPriority w:val="35"/>
    <w:unhideWhenUsed/>
    <w:qFormat/>
    <w:rsid w:val="00C823AB"/>
    <w:pPr>
      <w:keepNext/>
      <w:keepLines/>
      <w:spacing w:before="240" w:after="60"/>
      <w:jc w:val="center"/>
    </w:pPr>
    <w:rPr>
      <w:b/>
      <w:iCs/>
      <w:color w:val="404040" w:themeColor="text1" w:themeTint="BF"/>
      <w:sz w:val="20"/>
      <w:szCs w:val="18"/>
    </w:rPr>
  </w:style>
  <w:style w:type="paragraph" w:styleId="Title">
    <w:name w:val="Title"/>
    <w:basedOn w:val="Normal"/>
    <w:next w:val="Normal"/>
    <w:link w:val="TitleChar"/>
    <w:uiPriority w:val="10"/>
    <w:qFormat/>
    <w:rsid w:val="002D13FF"/>
    <w:pPr>
      <w:spacing w:after="240"/>
      <w:contextualSpacing/>
      <w:outlineLvl w:val="0"/>
    </w:pPr>
    <w:rPr>
      <w:rFonts w:eastAsiaTheme="majorEastAsia" w:cstheme="majorBidi"/>
      <w:color w:val="0079C1" w:themeColor="text2"/>
      <w:spacing w:val="-10"/>
      <w:kern w:val="28"/>
      <w:sz w:val="72"/>
      <w:szCs w:val="56"/>
    </w:rPr>
  </w:style>
  <w:style w:type="character" w:customStyle="1" w:styleId="TitleChar">
    <w:name w:val="Title Char"/>
    <w:basedOn w:val="DefaultParagraphFont"/>
    <w:link w:val="Title"/>
    <w:uiPriority w:val="10"/>
    <w:rsid w:val="002D13FF"/>
    <w:rPr>
      <w:rFonts w:eastAsiaTheme="majorEastAsia" w:cstheme="majorBidi"/>
      <w:color w:val="0079C1" w:themeColor="text2"/>
      <w:spacing w:val="-10"/>
      <w:kern w:val="28"/>
      <w:sz w:val="72"/>
      <w:szCs w:val="56"/>
      <w:lang w:val="en-GB"/>
    </w:rPr>
  </w:style>
  <w:style w:type="paragraph" w:styleId="Subtitle">
    <w:name w:val="Subtitle"/>
    <w:basedOn w:val="ParagraphKeep"/>
    <w:next w:val="Normal"/>
    <w:link w:val="SubtitleChar"/>
    <w:uiPriority w:val="11"/>
    <w:qFormat/>
    <w:rsid w:val="00A52491"/>
    <w:rPr>
      <w:color w:val="005990" w:themeColor="text2" w:themeShade="BF"/>
      <w:sz w:val="32"/>
    </w:rPr>
  </w:style>
  <w:style w:type="character" w:customStyle="1" w:styleId="SubtitleChar">
    <w:name w:val="Subtitle Char"/>
    <w:basedOn w:val="DefaultParagraphFont"/>
    <w:link w:val="Subtitle"/>
    <w:uiPriority w:val="11"/>
    <w:rsid w:val="00A52491"/>
    <w:rPr>
      <w:color w:val="005990" w:themeColor="text2" w:themeShade="BF"/>
      <w:sz w:val="32"/>
      <w:lang w:val="en-GB"/>
    </w:rPr>
  </w:style>
  <w:style w:type="character" w:styleId="Strong">
    <w:name w:val="Strong"/>
    <w:uiPriority w:val="22"/>
    <w:qFormat/>
    <w:rsid w:val="003F5903"/>
    <w:rPr>
      <w:b/>
      <w:bCs/>
    </w:rPr>
  </w:style>
  <w:style w:type="character" w:styleId="Emphasis">
    <w:name w:val="Emphasis"/>
    <w:uiPriority w:val="20"/>
    <w:qFormat/>
    <w:rsid w:val="003F5903"/>
    <w:rPr>
      <w:i/>
      <w:iCs/>
    </w:rPr>
  </w:style>
  <w:style w:type="paragraph" w:customStyle="1" w:styleId="TableText">
    <w:name w:val="Table Text"/>
    <w:aliases w:val="tt"/>
    <w:basedOn w:val="Paragraph"/>
    <w:link w:val="TableTextChar"/>
    <w:qFormat/>
    <w:rsid w:val="000F4C0A"/>
    <w:pPr>
      <w:spacing w:before="60" w:after="60"/>
    </w:pPr>
    <w:rPr>
      <w:bCs/>
      <w:color w:val="404040" w:themeColor="text1" w:themeTint="BF"/>
    </w:rPr>
  </w:style>
  <w:style w:type="paragraph" w:styleId="ListNumber">
    <w:name w:val="List Number"/>
    <w:basedOn w:val="Normal"/>
    <w:uiPriority w:val="99"/>
    <w:unhideWhenUsed/>
    <w:rsid w:val="00424E19"/>
    <w:pPr>
      <w:numPr>
        <w:numId w:val="3"/>
      </w:numPr>
      <w:contextualSpacing/>
    </w:pPr>
  </w:style>
  <w:style w:type="paragraph" w:styleId="ListParagraph">
    <w:name w:val="List Paragraph"/>
    <w:basedOn w:val="Normal"/>
    <w:link w:val="ListParagraphChar"/>
    <w:uiPriority w:val="34"/>
    <w:qFormat/>
    <w:rsid w:val="00FF1948"/>
    <w:pPr>
      <w:ind w:left="720"/>
      <w:contextualSpacing/>
    </w:pPr>
  </w:style>
  <w:style w:type="paragraph" w:styleId="Quote">
    <w:name w:val="Quote"/>
    <w:aliases w:val="q"/>
    <w:basedOn w:val="Paragraph"/>
    <w:next w:val="Normal"/>
    <w:link w:val="QuoteChar"/>
    <w:uiPriority w:val="29"/>
    <w:qFormat/>
    <w:rsid w:val="00356445"/>
    <w:pPr>
      <w:keepLines/>
      <w:ind w:left="170" w:right="170"/>
    </w:pPr>
    <w:rPr>
      <w:i/>
      <w:color w:val="404040" w:themeColor="text1" w:themeTint="BF"/>
      <w:sz w:val="24"/>
    </w:rPr>
  </w:style>
  <w:style w:type="character" w:customStyle="1" w:styleId="QuoteChar">
    <w:name w:val="Quote Char"/>
    <w:aliases w:val="q Char"/>
    <w:basedOn w:val="DefaultParagraphFont"/>
    <w:link w:val="Quote"/>
    <w:uiPriority w:val="29"/>
    <w:rsid w:val="00356445"/>
    <w:rPr>
      <w:i/>
      <w:color w:val="404040" w:themeColor="text1" w:themeTint="BF"/>
      <w:lang w:val="en-GB"/>
    </w:rPr>
  </w:style>
  <w:style w:type="paragraph" w:styleId="IntenseQuote">
    <w:name w:val="Intense Quote"/>
    <w:basedOn w:val="Quote"/>
    <w:next w:val="Normal"/>
    <w:link w:val="IntenseQuoteChar"/>
    <w:uiPriority w:val="30"/>
    <w:qFormat/>
    <w:rsid w:val="0079059D"/>
    <w:pPr>
      <w:pBdr>
        <w:top w:val="single" w:sz="24" w:space="4" w:color="BFE7FF" w:themeColor="text2" w:themeTint="33"/>
        <w:bottom w:val="single" w:sz="24" w:space="4" w:color="BFE7FF" w:themeColor="text2" w:themeTint="33"/>
      </w:pBdr>
      <w:spacing w:before="360" w:after="360"/>
      <w:ind w:left="0" w:right="0"/>
    </w:pPr>
    <w:rPr>
      <w:color w:val="808285" w:themeColor="background2"/>
      <w:sz w:val="36"/>
      <w:szCs w:val="40"/>
    </w:rPr>
  </w:style>
  <w:style w:type="character" w:customStyle="1" w:styleId="IntenseQuoteChar">
    <w:name w:val="Intense Quote Char"/>
    <w:basedOn w:val="DefaultParagraphFont"/>
    <w:link w:val="IntenseQuote"/>
    <w:uiPriority w:val="30"/>
    <w:rsid w:val="0079059D"/>
    <w:rPr>
      <w:i/>
      <w:color w:val="808285" w:themeColor="background2"/>
      <w:sz w:val="36"/>
      <w:szCs w:val="40"/>
      <w:lang w:val="en-GB"/>
    </w:rPr>
  </w:style>
  <w:style w:type="character" w:styleId="SubtleEmphasis">
    <w:name w:val="Subtle Emphasis"/>
    <w:uiPriority w:val="19"/>
    <w:qFormat/>
    <w:rsid w:val="003F5903"/>
    <w:rPr>
      <w:i/>
      <w:iCs/>
      <w:color w:val="404040" w:themeColor="text1" w:themeTint="BF"/>
    </w:rPr>
  </w:style>
  <w:style w:type="character" w:styleId="IntenseEmphasis">
    <w:name w:val="Intense Emphasis"/>
    <w:uiPriority w:val="21"/>
    <w:qFormat/>
    <w:rsid w:val="003F5903"/>
    <w:rPr>
      <w:i/>
      <w:iCs/>
      <w:color w:val="71C9FF" w:themeColor="accent1"/>
    </w:rPr>
  </w:style>
  <w:style w:type="character" w:styleId="SubtleReference">
    <w:name w:val="Subtle Reference"/>
    <w:uiPriority w:val="31"/>
    <w:qFormat/>
    <w:rsid w:val="003F5903"/>
    <w:rPr>
      <w:smallCaps/>
      <w:color w:val="5A5A5A" w:themeColor="text1" w:themeTint="A5"/>
    </w:rPr>
  </w:style>
  <w:style w:type="paragraph" w:customStyle="1" w:styleId="Bullet1Left">
    <w:name w:val="Bullet 1_Left"/>
    <w:basedOn w:val="Bullet1"/>
    <w:rsid w:val="008B466A"/>
  </w:style>
  <w:style w:type="character" w:styleId="BookTitle">
    <w:name w:val="Book Title"/>
    <w:uiPriority w:val="33"/>
    <w:qFormat/>
    <w:rsid w:val="003F5903"/>
    <w:rPr>
      <w:b/>
      <w:bCs/>
      <w:i/>
      <w:iCs/>
      <w:spacing w:val="5"/>
    </w:rPr>
  </w:style>
  <w:style w:type="paragraph" w:styleId="TOCHeading">
    <w:name w:val="TOC Heading"/>
    <w:basedOn w:val="Heading1"/>
    <w:next w:val="Normal"/>
    <w:uiPriority w:val="39"/>
    <w:unhideWhenUsed/>
    <w:qFormat/>
    <w:rsid w:val="002D13FF"/>
    <w:pPr>
      <w:numPr>
        <w:numId w:val="0"/>
      </w:numPr>
      <w:spacing w:after="360"/>
      <w:outlineLvl w:val="1"/>
    </w:pPr>
    <w:rPr>
      <w:sz w:val="72"/>
    </w:rPr>
  </w:style>
  <w:style w:type="paragraph" w:customStyle="1" w:styleId="Paragraph">
    <w:name w:val="Paragraph"/>
    <w:aliases w:val="p,Para"/>
    <w:basedOn w:val="Normal"/>
    <w:link w:val="ParagraphChar"/>
    <w:qFormat/>
    <w:rsid w:val="00EF392C"/>
    <w:pPr>
      <w:spacing w:after="240" w:line="264" w:lineRule="auto"/>
    </w:pPr>
    <w:rPr>
      <w:color w:val="262626" w:themeColor="text1" w:themeTint="D9"/>
    </w:rPr>
  </w:style>
  <w:style w:type="paragraph" w:customStyle="1" w:styleId="Intro">
    <w:name w:val="Intro"/>
    <w:basedOn w:val="Paragraph"/>
    <w:next w:val="Heading2"/>
    <w:qFormat/>
    <w:rsid w:val="00D927CE"/>
    <w:pPr>
      <w:spacing w:line="288" w:lineRule="auto"/>
    </w:pPr>
    <w:rPr>
      <w:color w:val="404142" w:themeColor="background2" w:themeShade="80"/>
      <w:sz w:val="24"/>
    </w:rPr>
  </w:style>
  <w:style w:type="paragraph" w:styleId="ListBullet">
    <w:name w:val="List Bullet"/>
    <w:basedOn w:val="Normal"/>
    <w:uiPriority w:val="99"/>
    <w:unhideWhenUsed/>
    <w:rsid w:val="00FF1948"/>
    <w:pPr>
      <w:numPr>
        <w:numId w:val="1"/>
      </w:numPr>
      <w:spacing w:before="60" w:after="60"/>
      <w:contextualSpacing/>
    </w:pPr>
    <w:rPr>
      <w:color w:val="262626" w:themeColor="text1" w:themeTint="D9"/>
    </w:rPr>
  </w:style>
  <w:style w:type="paragraph" w:styleId="ListBullet2">
    <w:name w:val="List Bullet 2"/>
    <w:basedOn w:val="ListBullet"/>
    <w:uiPriority w:val="99"/>
    <w:unhideWhenUsed/>
    <w:rsid w:val="00FF1948"/>
    <w:pPr>
      <w:numPr>
        <w:numId w:val="2"/>
      </w:numPr>
      <w:spacing w:after="120"/>
    </w:pPr>
  </w:style>
  <w:style w:type="paragraph" w:customStyle="1" w:styleId="ParagraphKeep">
    <w:name w:val="Paragraph_Keep"/>
    <w:aliases w:val="kwn"/>
    <w:basedOn w:val="Paragraph"/>
    <w:next w:val="ListBullet"/>
    <w:qFormat/>
    <w:rsid w:val="00EF392C"/>
    <w:pPr>
      <w:keepNext/>
      <w:spacing w:after="120"/>
    </w:pPr>
  </w:style>
  <w:style w:type="paragraph" w:styleId="TOC1">
    <w:name w:val="toc 1"/>
    <w:basedOn w:val="Normal"/>
    <w:next w:val="Normal"/>
    <w:autoRedefine/>
    <w:uiPriority w:val="39"/>
    <w:unhideWhenUsed/>
    <w:rsid w:val="00956141"/>
    <w:pPr>
      <w:keepNext/>
      <w:tabs>
        <w:tab w:val="left" w:pos="284"/>
        <w:tab w:val="right" w:leader="dot" w:pos="4179"/>
      </w:tabs>
      <w:spacing w:after="120"/>
      <w:ind w:left="284" w:hanging="284"/>
    </w:pPr>
    <w:rPr>
      <w:rFonts w:cs="Calibri (Body)"/>
      <w:noProof/>
      <w:color w:val="0079C1" w:themeColor="text2"/>
      <w:szCs w:val="20"/>
    </w:rPr>
  </w:style>
  <w:style w:type="paragraph" w:styleId="BalloonText">
    <w:name w:val="Balloon Text"/>
    <w:basedOn w:val="Normal"/>
    <w:link w:val="BalloonTextChar"/>
    <w:uiPriority w:val="99"/>
    <w:semiHidden/>
    <w:unhideWhenUsed/>
    <w:rsid w:val="00AD50C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D50CB"/>
    <w:rPr>
      <w:rFonts w:ascii="Times New Roman" w:hAnsi="Times New Roman" w:cs="Times New Roman"/>
      <w:sz w:val="18"/>
      <w:szCs w:val="18"/>
      <w:lang w:val="en-GB"/>
    </w:rPr>
  </w:style>
  <w:style w:type="character" w:customStyle="1" w:styleId="ParagraphChar">
    <w:name w:val="Paragraph Char"/>
    <w:aliases w:val="p Char,Para Char"/>
    <w:basedOn w:val="DefaultParagraphFont"/>
    <w:link w:val="Paragraph"/>
    <w:rsid w:val="00EF392C"/>
    <w:rPr>
      <w:color w:val="262626" w:themeColor="text1" w:themeTint="D9"/>
      <w:sz w:val="22"/>
      <w:lang w:val="en-GB"/>
    </w:rPr>
  </w:style>
  <w:style w:type="character" w:styleId="CommentReference">
    <w:name w:val="annotation reference"/>
    <w:basedOn w:val="DefaultParagraphFont"/>
    <w:uiPriority w:val="99"/>
    <w:rsid w:val="007148A5"/>
    <w:rPr>
      <w:sz w:val="16"/>
      <w:szCs w:val="16"/>
    </w:rPr>
  </w:style>
  <w:style w:type="paragraph" w:styleId="CommentText">
    <w:name w:val="annotation text"/>
    <w:basedOn w:val="Normal"/>
    <w:link w:val="CommentTextChar"/>
    <w:uiPriority w:val="99"/>
    <w:qFormat/>
    <w:rsid w:val="007148A5"/>
    <w:rPr>
      <w:rFonts w:ascii="Times New Roman" w:eastAsia="Times New Roman" w:hAnsi="Times New Roman" w:cs="Times New Roman"/>
      <w:sz w:val="20"/>
      <w:szCs w:val="20"/>
      <w:lang w:eastAsia="en-GB"/>
    </w:rPr>
  </w:style>
  <w:style w:type="character" w:customStyle="1" w:styleId="CommentTextChar">
    <w:name w:val="Comment Text Char"/>
    <w:basedOn w:val="DefaultParagraphFont"/>
    <w:link w:val="CommentText"/>
    <w:uiPriority w:val="99"/>
    <w:rsid w:val="007148A5"/>
    <w:rPr>
      <w:rFonts w:ascii="Times New Roman" w:eastAsia="Times New Roman" w:hAnsi="Times New Roman" w:cs="Times New Roman"/>
      <w:sz w:val="20"/>
      <w:szCs w:val="20"/>
      <w:lang w:val="en-GB" w:eastAsia="en-GB"/>
    </w:rPr>
  </w:style>
  <w:style w:type="paragraph" w:customStyle="1" w:styleId="Bullet1">
    <w:name w:val="Bullet 1"/>
    <w:aliases w:val="b1"/>
    <w:basedOn w:val="Paragraph"/>
    <w:link w:val="Bullet1Char"/>
    <w:qFormat/>
    <w:rsid w:val="003E2D84"/>
    <w:pPr>
      <w:keepLines/>
      <w:numPr>
        <w:numId w:val="4"/>
      </w:numPr>
      <w:spacing w:after="60"/>
      <w:ind w:left="170" w:hanging="170"/>
    </w:pPr>
    <w:rPr>
      <w:rFonts w:ascii="Calibri" w:eastAsia="Calibri" w:hAnsi="Calibri" w:cs="Times New Roman"/>
      <w:szCs w:val="22"/>
      <w:lang w:eastAsia="en-AU"/>
    </w:rPr>
  </w:style>
  <w:style w:type="character" w:customStyle="1" w:styleId="Bullet1Char">
    <w:name w:val="Bullet 1 Char"/>
    <w:aliases w:val="b1 Char"/>
    <w:basedOn w:val="DefaultParagraphFont"/>
    <w:link w:val="Bullet1"/>
    <w:rsid w:val="003E2D84"/>
    <w:rPr>
      <w:rFonts w:ascii="Calibri" w:eastAsia="Calibri" w:hAnsi="Calibri" w:cs="Times New Roman"/>
      <w:color w:val="262626" w:themeColor="text1" w:themeTint="D9"/>
      <w:sz w:val="22"/>
      <w:szCs w:val="22"/>
      <w:lang w:val="en-GB" w:eastAsia="en-AU"/>
    </w:rPr>
  </w:style>
  <w:style w:type="paragraph" w:customStyle="1" w:styleId="Bullet2">
    <w:name w:val="Bullet 2"/>
    <w:aliases w:val="b2"/>
    <w:basedOn w:val="Bullet1"/>
    <w:qFormat/>
    <w:rsid w:val="004943A7"/>
    <w:pPr>
      <w:numPr>
        <w:ilvl w:val="1"/>
        <w:numId w:val="5"/>
      </w:numPr>
      <w:ind w:left="340" w:hanging="170"/>
      <w:contextualSpacing/>
    </w:pPr>
  </w:style>
  <w:style w:type="paragraph" w:customStyle="1" w:styleId="Bullet1Keep">
    <w:name w:val="Bullet 1_Keep"/>
    <w:aliases w:val="b1k,Bullet 1 Keep"/>
    <w:basedOn w:val="TableBullet1"/>
    <w:qFormat/>
    <w:rsid w:val="00EF392C"/>
    <w:pPr>
      <w:keepNext/>
      <w:keepLines/>
      <w:spacing w:before="0"/>
      <w:ind w:left="170" w:hanging="170"/>
    </w:pPr>
    <w:rPr>
      <w:color w:val="262626" w:themeColor="text1" w:themeTint="D9"/>
    </w:rPr>
  </w:style>
  <w:style w:type="paragraph" w:customStyle="1" w:styleId="Pull">
    <w:name w:val="Pull"/>
    <w:basedOn w:val="IntenseQuote"/>
    <w:qFormat/>
    <w:rsid w:val="00090EDC"/>
    <w:pPr>
      <w:spacing w:before="0" w:after="0"/>
    </w:pPr>
    <w:rPr>
      <w:color w:val="404040" w:themeColor="text1" w:themeTint="BF"/>
      <w:sz w:val="24"/>
      <w:szCs w:val="28"/>
    </w:rPr>
  </w:style>
  <w:style w:type="paragraph" w:customStyle="1" w:styleId="Divider">
    <w:name w:val="Divider"/>
    <w:basedOn w:val="Paragraph"/>
    <w:rsid w:val="009437DE"/>
    <w:rPr>
      <w:noProof/>
    </w:rPr>
  </w:style>
  <w:style w:type="paragraph" w:customStyle="1" w:styleId="Insidecover">
    <w:name w:val="Inside cover"/>
    <w:basedOn w:val="Normal"/>
    <w:rsid w:val="00A74ED0"/>
    <w:pPr>
      <w:ind w:left="57"/>
    </w:pPr>
    <w:rPr>
      <w:rFonts w:eastAsia="Times New Roman" w:cs="Times New Roman"/>
      <w:color w:val="5F6163" w:themeColor="background2" w:themeShade="BF"/>
    </w:rPr>
  </w:style>
  <w:style w:type="character" w:styleId="Hyperlink">
    <w:name w:val="Hyperlink"/>
    <w:basedOn w:val="DefaultParagraphFont"/>
    <w:uiPriority w:val="99"/>
    <w:unhideWhenUsed/>
    <w:rsid w:val="00D556AB"/>
    <w:rPr>
      <w:color w:val="808285" w:themeColor="background2"/>
      <w:u w:val="single"/>
    </w:rPr>
  </w:style>
  <w:style w:type="character" w:customStyle="1" w:styleId="UnresolvedMention1">
    <w:name w:val="Unresolved Mention1"/>
    <w:basedOn w:val="DefaultParagraphFont"/>
    <w:uiPriority w:val="99"/>
    <w:semiHidden/>
    <w:unhideWhenUsed/>
    <w:rsid w:val="00A74ED0"/>
    <w:rPr>
      <w:color w:val="605E5C"/>
      <w:shd w:val="clear" w:color="auto" w:fill="E1DFDD"/>
    </w:rPr>
  </w:style>
  <w:style w:type="paragraph" w:styleId="TOC2">
    <w:name w:val="toc 2"/>
    <w:basedOn w:val="Normal"/>
    <w:next w:val="Normal"/>
    <w:autoRedefine/>
    <w:uiPriority w:val="39"/>
    <w:unhideWhenUsed/>
    <w:rsid w:val="00A9706A"/>
    <w:pPr>
      <w:keepLines/>
      <w:tabs>
        <w:tab w:val="left" w:pos="709"/>
        <w:tab w:val="right" w:leader="dot" w:pos="4179"/>
      </w:tabs>
      <w:spacing w:after="240" w:line="264" w:lineRule="auto"/>
      <w:ind w:left="397" w:hanging="113"/>
      <w:contextualSpacing/>
    </w:pPr>
    <w:rPr>
      <w:rFonts w:cs="Calibri (Body)"/>
      <w:color w:val="404040" w:themeColor="text1" w:themeTint="BF"/>
      <w:szCs w:val="20"/>
    </w:rPr>
  </w:style>
  <w:style w:type="character" w:customStyle="1" w:styleId="TableTextChar">
    <w:name w:val="Table Text Char"/>
    <w:aliases w:val="tt Char"/>
    <w:link w:val="TableText"/>
    <w:rsid w:val="00F20F6E"/>
    <w:rPr>
      <w:bCs/>
      <w:color w:val="404040" w:themeColor="text1" w:themeTint="BF"/>
      <w:sz w:val="22"/>
      <w:lang w:val="en-GB"/>
    </w:rPr>
  </w:style>
  <w:style w:type="paragraph" w:styleId="TOC4">
    <w:name w:val="toc 4"/>
    <w:basedOn w:val="Normal"/>
    <w:next w:val="Normal"/>
    <w:autoRedefine/>
    <w:uiPriority w:val="39"/>
    <w:unhideWhenUsed/>
    <w:rsid w:val="00574F7C"/>
    <w:pPr>
      <w:tabs>
        <w:tab w:val="right" w:leader="dot" w:pos="4179"/>
      </w:tabs>
      <w:ind w:left="1276"/>
    </w:pPr>
    <w:rPr>
      <w:rFonts w:cstheme="minorHAnsi"/>
      <w:noProof/>
      <w:color w:val="404040" w:themeColor="text1" w:themeTint="BF"/>
      <w:szCs w:val="18"/>
    </w:rPr>
  </w:style>
  <w:style w:type="table" w:styleId="TableGrid">
    <w:name w:val="Table Grid"/>
    <w:basedOn w:val="TableNormal"/>
    <w:uiPriority w:val="59"/>
    <w:rsid w:val="00850DB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850DB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Block">
    <w:name w:val="Block"/>
    <w:basedOn w:val="Paragraph"/>
    <w:rsid w:val="00545160"/>
    <w:pPr>
      <w:spacing w:before="3120" w:after="0"/>
    </w:pPr>
  </w:style>
  <w:style w:type="paragraph" w:customStyle="1" w:styleId="Attribution">
    <w:name w:val="Attribution"/>
    <w:basedOn w:val="Normal"/>
    <w:qFormat/>
    <w:rsid w:val="001C4FCA"/>
    <w:pPr>
      <w:spacing w:after="120"/>
      <w:ind w:right="503"/>
      <w:jc w:val="right"/>
    </w:pPr>
    <w:rPr>
      <w:sz w:val="20"/>
      <w:szCs w:val="40"/>
    </w:rPr>
  </w:style>
  <w:style w:type="paragraph" w:customStyle="1" w:styleId="Title2">
    <w:name w:val="Title 2"/>
    <w:basedOn w:val="Title"/>
    <w:qFormat/>
    <w:rsid w:val="00425780"/>
    <w:pPr>
      <w:spacing w:before="240"/>
      <w:ind w:right="703"/>
    </w:pPr>
    <w:rPr>
      <w:sz w:val="48"/>
      <w:szCs w:val="48"/>
    </w:rPr>
  </w:style>
  <w:style w:type="paragraph" w:styleId="CommentSubject">
    <w:name w:val="annotation subject"/>
    <w:basedOn w:val="CommentText"/>
    <w:next w:val="CommentText"/>
    <w:link w:val="CommentSubjectChar"/>
    <w:uiPriority w:val="99"/>
    <w:semiHidden/>
    <w:unhideWhenUsed/>
    <w:rsid w:val="008B1A87"/>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8B1A87"/>
    <w:rPr>
      <w:rFonts w:ascii="Times New Roman" w:eastAsia="Times New Roman" w:hAnsi="Times New Roman" w:cs="Times New Roman"/>
      <w:b/>
      <w:bCs/>
      <w:sz w:val="20"/>
      <w:szCs w:val="20"/>
      <w:lang w:val="en-GB" w:eastAsia="en-GB"/>
    </w:rPr>
  </w:style>
  <w:style w:type="paragraph" w:customStyle="1" w:styleId="TableHeading1">
    <w:name w:val="Table Heading 1"/>
    <w:aliases w:val="th1"/>
    <w:basedOn w:val="TableText"/>
    <w:next w:val="TableText"/>
    <w:link w:val="TableHeading1Char"/>
    <w:qFormat/>
    <w:rsid w:val="0035204A"/>
    <w:pPr>
      <w:keepNext/>
      <w:keepLines/>
      <w:spacing w:before="120" w:after="0" w:line="240" w:lineRule="auto"/>
    </w:pPr>
    <w:rPr>
      <w:rFonts w:ascii="Calibri" w:hAnsi="Calibri" w:cs="Calibri"/>
      <w:bCs w:val="0"/>
      <w:color w:val="0079C1" w:themeColor="text2"/>
      <w:szCs w:val="20"/>
      <w:lang w:eastAsia="en-AU"/>
    </w:rPr>
  </w:style>
  <w:style w:type="character" w:customStyle="1" w:styleId="TableHeading1Char">
    <w:name w:val="Table Heading 1 Char"/>
    <w:aliases w:val="th1 Char"/>
    <w:basedOn w:val="DefaultParagraphFont"/>
    <w:link w:val="TableHeading1"/>
    <w:rsid w:val="0035204A"/>
    <w:rPr>
      <w:rFonts w:ascii="Calibri" w:hAnsi="Calibri" w:cs="Calibri"/>
      <w:color w:val="0079C1" w:themeColor="text2"/>
      <w:sz w:val="22"/>
      <w:szCs w:val="20"/>
      <w:lang w:val="en-GB" w:eastAsia="en-AU"/>
    </w:rPr>
  </w:style>
  <w:style w:type="paragraph" w:customStyle="1" w:styleId="HangingPara">
    <w:name w:val="Hanging Para"/>
    <w:aliases w:val="hp"/>
    <w:basedOn w:val="Paragraph"/>
    <w:rsid w:val="004D00F4"/>
    <w:pPr>
      <w:ind w:left="567" w:hanging="567"/>
    </w:pPr>
    <w:rPr>
      <w:rFonts w:ascii="Calibri" w:eastAsia="Calibri" w:hAnsi="Calibri" w:cs="Times New Roman"/>
      <w:color w:val="auto"/>
      <w:szCs w:val="22"/>
      <w:lang w:eastAsia="en-GB"/>
    </w:rPr>
  </w:style>
  <w:style w:type="paragraph" w:customStyle="1" w:styleId="IntenseAttribution">
    <w:name w:val="Intense Attribution"/>
    <w:basedOn w:val="IntenseQuote"/>
    <w:rsid w:val="00685B9A"/>
    <w:pPr>
      <w:spacing w:before="0"/>
      <w:jc w:val="right"/>
    </w:pPr>
    <w:rPr>
      <w:i w:val="0"/>
      <w:iCs/>
      <w:sz w:val="24"/>
    </w:rPr>
  </w:style>
  <w:style w:type="paragraph" w:styleId="Revision">
    <w:name w:val="Revision"/>
    <w:hidden/>
    <w:uiPriority w:val="99"/>
    <w:semiHidden/>
    <w:rsid w:val="00C570EA"/>
    <w:rPr>
      <w:sz w:val="22"/>
      <w:lang w:val="en-GB"/>
    </w:rPr>
  </w:style>
  <w:style w:type="paragraph" w:customStyle="1" w:styleId="Space">
    <w:name w:val="Space"/>
    <w:basedOn w:val="IntenseQuote"/>
    <w:qFormat/>
    <w:rsid w:val="001726DB"/>
    <w:pPr>
      <w:spacing w:before="0" w:after="1600"/>
    </w:pPr>
    <w:rPr>
      <w:color w:val="auto"/>
      <w:sz w:val="22"/>
      <w:szCs w:val="22"/>
    </w:rPr>
  </w:style>
  <w:style w:type="paragraph" w:customStyle="1" w:styleId="TableBullet1">
    <w:name w:val="Table Bullet 1"/>
    <w:aliases w:val="tb1"/>
    <w:basedOn w:val="TableText"/>
    <w:qFormat/>
    <w:rsid w:val="008B04B0"/>
    <w:pPr>
      <w:numPr>
        <w:numId w:val="6"/>
      </w:numPr>
      <w:ind w:left="314" w:hanging="314"/>
    </w:pPr>
  </w:style>
  <w:style w:type="paragraph" w:styleId="TOC3">
    <w:name w:val="toc 3"/>
    <w:basedOn w:val="TOC2"/>
    <w:next w:val="Normal"/>
    <w:autoRedefine/>
    <w:uiPriority w:val="39"/>
    <w:unhideWhenUsed/>
    <w:qFormat/>
    <w:rsid w:val="00574F7C"/>
    <w:pPr>
      <w:tabs>
        <w:tab w:val="clear" w:pos="709"/>
        <w:tab w:val="left" w:pos="1276"/>
      </w:tabs>
      <w:ind w:left="1276" w:hanging="567"/>
    </w:pPr>
    <w:rPr>
      <w:noProof/>
    </w:rPr>
  </w:style>
  <w:style w:type="character" w:customStyle="1" w:styleId="CaptionChar">
    <w:name w:val="Caption Char"/>
    <w:basedOn w:val="DefaultParagraphFont"/>
    <w:link w:val="Caption"/>
    <w:uiPriority w:val="35"/>
    <w:rsid w:val="00C823AB"/>
    <w:rPr>
      <w:b/>
      <w:iCs/>
      <w:color w:val="404040" w:themeColor="text1" w:themeTint="BF"/>
      <w:sz w:val="20"/>
      <w:szCs w:val="18"/>
      <w:lang w:val="en-GB"/>
    </w:rPr>
  </w:style>
  <w:style w:type="paragraph" w:styleId="TableofFigures">
    <w:name w:val="table of figures"/>
    <w:basedOn w:val="Normal"/>
    <w:next w:val="Normal"/>
    <w:autoRedefine/>
    <w:uiPriority w:val="99"/>
    <w:unhideWhenUsed/>
    <w:rsid w:val="00E703CD"/>
    <w:pPr>
      <w:tabs>
        <w:tab w:val="left" w:pos="1134"/>
        <w:tab w:val="right" w:leader="dot" w:pos="9356"/>
      </w:tabs>
      <w:spacing w:before="120"/>
      <w:ind w:left="1021" w:hanging="1021"/>
    </w:pPr>
  </w:style>
  <w:style w:type="paragraph" w:styleId="DocumentMap">
    <w:name w:val="Document Map"/>
    <w:basedOn w:val="Normal"/>
    <w:link w:val="DocumentMapChar"/>
    <w:uiPriority w:val="99"/>
    <w:semiHidden/>
    <w:unhideWhenUsed/>
    <w:rsid w:val="002D13FF"/>
    <w:rPr>
      <w:rFonts w:ascii="Tahoma" w:hAnsi="Tahoma" w:cs="Tahoma"/>
      <w:sz w:val="16"/>
      <w:szCs w:val="16"/>
    </w:rPr>
  </w:style>
  <w:style w:type="character" w:customStyle="1" w:styleId="DocumentMapChar">
    <w:name w:val="Document Map Char"/>
    <w:basedOn w:val="DefaultParagraphFont"/>
    <w:link w:val="DocumentMap"/>
    <w:uiPriority w:val="99"/>
    <w:semiHidden/>
    <w:rsid w:val="002D13FF"/>
    <w:rPr>
      <w:rFonts w:ascii="Tahoma" w:hAnsi="Tahoma" w:cs="Tahoma"/>
      <w:sz w:val="16"/>
      <w:szCs w:val="16"/>
      <w:lang w:val="en-GB"/>
    </w:rPr>
  </w:style>
  <w:style w:type="character" w:styleId="FollowedHyperlink">
    <w:name w:val="FollowedHyperlink"/>
    <w:basedOn w:val="DefaultParagraphFont"/>
    <w:rsid w:val="002D13FF"/>
    <w:rPr>
      <w:color w:val="606420"/>
      <w:u w:val="single"/>
    </w:rPr>
  </w:style>
  <w:style w:type="paragraph" w:styleId="FootnoteText">
    <w:name w:val="footnote text"/>
    <w:basedOn w:val="Normal"/>
    <w:link w:val="FootnoteTextChar"/>
    <w:uiPriority w:val="99"/>
    <w:qFormat/>
    <w:rsid w:val="002D13FF"/>
    <w:pPr>
      <w:spacing w:before="60"/>
    </w:pPr>
    <w:rPr>
      <w:rFonts w:eastAsia="Times New Roman"/>
      <w:sz w:val="20"/>
      <w:szCs w:val="20"/>
    </w:rPr>
  </w:style>
  <w:style w:type="character" w:customStyle="1" w:styleId="FootnoteTextChar">
    <w:name w:val="Footnote Text Char"/>
    <w:basedOn w:val="DefaultParagraphFont"/>
    <w:link w:val="FootnoteText"/>
    <w:uiPriority w:val="99"/>
    <w:rsid w:val="002D13FF"/>
    <w:rPr>
      <w:rFonts w:eastAsia="Times New Roman"/>
      <w:sz w:val="20"/>
      <w:szCs w:val="20"/>
      <w:lang w:val="en-GB"/>
    </w:rPr>
  </w:style>
  <w:style w:type="character" w:styleId="FootnoteReference">
    <w:name w:val="footnote reference"/>
    <w:basedOn w:val="DefaultParagraphFont"/>
    <w:uiPriority w:val="99"/>
    <w:rsid w:val="002D13FF"/>
    <w:rPr>
      <w:noProof w:val="0"/>
      <w:vertAlign w:val="superscript"/>
      <w:lang w:val="en-GB"/>
    </w:rPr>
  </w:style>
  <w:style w:type="paragraph" w:customStyle="1" w:styleId="TableHeading2">
    <w:name w:val="Table Heading 2"/>
    <w:aliases w:val="th2"/>
    <w:basedOn w:val="TableHeading1"/>
    <w:next w:val="TableText"/>
    <w:qFormat/>
    <w:rsid w:val="002D13FF"/>
    <w:pPr>
      <w:spacing w:before="60" w:after="60"/>
    </w:pPr>
  </w:style>
  <w:style w:type="paragraph" w:customStyle="1" w:styleId="Note">
    <w:name w:val="Note"/>
    <w:basedOn w:val="FootnoteText"/>
    <w:link w:val="NoteChar"/>
    <w:qFormat/>
    <w:rsid w:val="002D13FF"/>
    <w:pPr>
      <w:keepLines/>
      <w:spacing w:before="40" w:after="120"/>
      <w:contextualSpacing/>
    </w:pPr>
  </w:style>
  <w:style w:type="character" w:customStyle="1" w:styleId="NoteChar">
    <w:name w:val="Note Char"/>
    <w:link w:val="Note"/>
    <w:rsid w:val="002D13FF"/>
    <w:rPr>
      <w:rFonts w:eastAsia="Times New Roman"/>
      <w:sz w:val="20"/>
      <w:szCs w:val="20"/>
      <w:lang w:val="en-GB"/>
    </w:rPr>
  </w:style>
  <w:style w:type="paragraph" w:customStyle="1" w:styleId="TableHeading2Centred">
    <w:name w:val="Table Heading 2_Centred"/>
    <w:aliases w:val="th2c"/>
    <w:basedOn w:val="TableHeading2"/>
    <w:next w:val="TableText"/>
    <w:rsid w:val="002D13FF"/>
    <w:pPr>
      <w:jc w:val="center"/>
    </w:pPr>
  </w:style>
  <w:style w:type="paragraph" w:customStyle="1" w:styleId="TableTextCentred">
    <w:name w:val="Table Text_Centred"/>
    <w:aliases w:val="ttc"/>
    <w:basedOn w:val="TableText"/>
    <w:qFormat/>
    <w:rsid w:val="002D13FF"/>
    <w:pPr>
      <w:jc w:val="center"/>
    </w:pPr>
    <w:rPr>
      <w:color w:val="262626" w:themeColor="text1" w:themeTint="D9"/>
    </w:rPr>
  </w:style>
  <w:style w:type="paragraph" w:customStyle="1" w:styleId="TableHeading1Centred">
    <w:name w:val="Table Heading 1_Centred"/>
    <w:aliases w:val="th1c"/>
    <w:basedOn w:val="TableHeading1"/>
    <w:next w:val="TableText"/>
    <w:rsid w:val="002D13FF"/>
    <w:pPr>
      <w:jc w:val="center"/>
    </w:pPr>
  </w:style>
  <w:style w:type="paragraph" w:customStyle="1" w:styleId="TableBullet2">
    <w:name w:val="Table Bullet 2"/>
    <w:aliases w:val="tb2"/>
    <w:basedOn w:val="TableBullet1"/>
    <w:qFormat/>
    <w:rsid w:val="002D13FF"/>
    <w:pPr>
      <w:numPr>
        <w:numId w:val="11"/>
      </w:numPr>
      <w:ind w:left="542" w:hanging="283"/>
    </w:pPr>
    <w:rPr>
      <w:color w:val="262626" w:themeColor="text1" w:themeTint="D9"/>
    </w:rPr>
  </w:style>
  <w:style w:type="character" w:styleId="EndnoteReference">
    <w:name w:val="endnote reference"/>
    <w:basedOn w:val="DefaultParagraphFont"/>
    <w:semiHidden/>
    <w:rsid w:val="002D13FF"/>
    <w:rPr>
      <w:vertAlign w:val="superscript"/>
    </w:rPr>
  </w:style>
  <w:style w:type="paragraph" w:customStyle="1" w:styleId="NoteBullet">
    <w:name w:val="Note Bullet"/>
    <w:basedOn w:val="Note"/>
    <w:qFormat/>
    <w:rsid w:val="002D13FF"/>
    <w:pPr>
      <w:numPr>
        <w:numId w:val="10"/>
      </w:numPr>
      <w:tabs>
        <w:tab w:val="num" w:pos="926"/>
      </w:tabs>
      <w:spacing w:before="0"/>
      <w:ind w:left="714" w:hanging="357"/>
    </w:pPr>
  </w:style>
  <w:style w:type="character" w:styleId="PlaceholderText">
    <w:name w:val="Placeholder Text"/>
    <w:basedOn w:val="DefaultParagraphFont"/>
    <w:uiPriority w:val="99"/>
    <w:semiHidden/>
    <w:rsid w:val="002D13FF"/>
    <w:rPr>
      <w:color w:val="808080"/>
    </w:rPr>
  </w:style>
  <w:style w:type="paragraph" w:customStyle="1" w:styleId="Title3">
    <w:name w:val="Title 3"/>
    <w:basedOn w:val="Title2"/>
    <w:rsid w:val="002D13FF"/>
    <w:pPr>
      <w:contextualSpacing w:val="0"/>
    </w:pPr>
    <w:rPr>
      <w:b/>
      <w:szCs w:val="44"/>
    </w:rPr>
  </w:style>
  <w:style w:type="paragraph" w:styleId="List3">
    <w:name w:val="List 3"/>
    <w:aliases w:val="l3"/>
    <w:basedOn w:val="Normal"/>
    <w:uiPriority w:val="99"/>
    <w:unhideWhenUsed/>
    <w:qFormat/>
    <w:rsid w:val="002D13FF"/>
    <w:pPr>
      <w:numPr>
        <w:ilvl w:val="2"/>
        <w:numId w:val="9"/>
      </w:numPr>
      <w:spacing w:before="120" w:after="120" w:line="22" w:lineRule="atLeast"/>
    </w:pPr>
  </w:style>
  <w:style w:type="paragraph" w:customStyle="1" w:styleId="Indent1Hanging">
    <w:name w:val="Indent 1_Hanging"/>
    <w:aliases w:val="i1h"/>
    <w:basedOn w:val="Indent1"/>
    <w:rsid w:val="002D13FF"/>
    <w:pPr>
      <w:ind w:left="1560" w:hanging="709"/>
    </w:pPr>
  </w:style>
  <w:style w:type="paragraph" w:customStyle="1" w:styleId="Indent1">
    <w:name w:val="Indent 1"/>
    <w:aliases w:val="i1"/>
    <w:basedOn w:val="Paragraph"/>
    <w:rsid w:val="002D13FF"/>
    <w:pPr>
      <w:spacing w:before="120"/>
      <w:ind w:left="738"/>
    </w:pPr>
    <w:rPr>
      <w:lang w:eastAsia="en-AU"/>
    </w:rPr>
  </w:style>
  <w:style w:type="paragraph" w:customStyle="1" w:styleId="Bullet3">
    <w:name w:val="Bullet 3"/>
    <w:aliases w:val="b3"/>
    <w:basedOn w:val="Bullet2"/>
    <w:qFormat/>
    <w:rsid w:val="00AC3F90"/>
    <w:pPr>
      <w:numPr>
        <w:ilvl w:val="0"/>
        <w:numId w:val="12"/>
      </w:numPr>
      <w:ind w:left="1276" w:hanging="357"/>
    </w:pPr>
  </w:style>
  <w:style w:type="paragraph" w:customStyle="1" w:styleId="Indent2">
    <w:name w:val="Indent 2"/>
    <w:aliases w:val="i2"/>
    <w:basedOn w:val="Paragraph"/>
    <w:rsid w:val="002D13FF"/>
    <w:pPr>
      <w:ind w:left="1440"/>
    </w:pPr>
    <w:rPr>
      <w:lang w:eastAsia="en-AU"/>
    </w:rPr>
  </w:style>
  <w:style w:type="paragraph" w:customStyle="1" w:styleId="Indent3">
    <w:name w:val="Indent 3"/>
    <w:aliases w:val="i3"/>
    <w:basedOn w:val="Indent2"/>
    <w:rsid w:val="002D13FF"/>
    <w:pPr>
      <w:ind w:left="2160"/>
    </w:pPr>
  </w:style>
  <w:style w:type="paragraph" w:customStyle="1" w:styleId="List1">
    <w:name w:val="List 1"/>
    <w:aliases w:val="l1"/>
    <w:basedOn w:val="Normal"/>
    <w:qFormat/>
    <w:rsid w:val="002D13FF"/>
    <w:pPr>
      <w:numPr>
        <w:numId w:val="14"/>
      </w:numPr>
      <w:spacing w:before="120" w:after="120" w:line="22" w:lineRule="atLeast"/>
    </w:pPr>
    <w:rPr>
      <w:lang w:eastAsia="en-AU"/>
    </w:rPr>
  </w:style>
  <w:style w:type="paragraph" w:styleId="List2">
    <w:name w:val="List 2"/>
    <w:aliases w:val="l2"/>
    <w:basedOn w:val="Normal"/>
    <w:uiPriority w:val="99"/>
    <w:unhideWhenUsed/>
    <w:qFormat/>
    <w:rsid w:val="002D13FF"/>
    <w:pPr>
      <w:numPr>
        <w:ilvl w:val="1"/>
        <w:numId w:val="8"/>
      </w:numPr>
      <w:spacing w:before="120" w:after="120" w:line="22" w:lineRule="atLeast"/>
    </w:pPr>
  </w:style>
  <w:style w:type="paragraph" w:customStyle="1" w:styleId="TableHeading3">
    <w:name w:val="Table Heading 3"/>
    <w:aliases w:val="th3"/>
    <w:basedOn w:val="TableHeading2"/>
    <w:rsid w:val="002D13FF"/>
    <w:pPr>
      <w:keepNext w:val="0"/>
      <w:keepLines w:val="0"/>
    </w:pPr>
    <w:rPr>
      <w:color w:val="auto"/>
    </w:rPr>
  </w:style>
  <w:style w:type="table" w:customStyle="1" w:styleId="PlainTable31">
    <w:name w:val="Plain Table 31"/>
    <w:basedOn w:val="TableNormal"/>
    <w:uiPriority w:val="43"/>
    <w:rsid w:val="002D13FF"/>
    <w:rPr>
      <w:rFonts w:ascii="Calibri" w:eastAsia="Calibri" w:hAnsi="Calibri" w:cs="Times New Roman"/>
      <w:sz w:val="20"/>
      <w:szCs w:val="20"/>
      <w:lang w:val="en-AU" w:eastAsia="en-AU"/>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Subhead">
    <w:name w:val="Subhead"/>
    <w:basedOn w:val="Heading4"/>
    <w:qFormat/>
    <w:rsid w:val="00AC3F90"/>
    <w:pPr>
      <w:keepNext w:val="0"/>
      <w:spacing w:before="360"/>
    </w:pPr>
    <w:rPr>
      <w:b/>
      <w:bCs w:val="0"/>
      <w:color w:val="404142" w:themeColor="background2" w:themeShade="80"/>
      <w:lang w:val="en-GB"/>
    </w:rPr>
  </w:style>
  <w:style w:type="paragraph" w:customStyle="1" w:styleId="TableNote">
    <w:name w:val="Table Note"/>
    <w:aliases w:val="tn"/>
    <w:basedOn w:val="Note"/>
    <w:rsid w:val="002D13FF"/>
    <w:pPr>
      <w:spacing w:before="60" w:after="60"/>
      <w:jc w:val="center"/>
    </w:pPr>
    <w:rPr>
      <w:sz w:val="16"/>
    </w:rPr>
  </w:style>
  <w:style w:type="table" w:styleId="LightList-Accent3">
    <w:name w:val="Light List Accent 3"/>
    <w:aliases w:val="AHA Table"/>
    <w:basedOn w:val="TableNormal"/>
    <w:uiPriority w:val="61"/>
    <w:rsid w:val="002D13FF"/>
    <w:rPr>
      <w:rFonts w:ascii="Calibri" w:eastAsia="Calibri" w:hAnsi="Calibri" w:cs="Times New Roman"/>
      <w:sz w:val="20"/>
      <w:szCs w:val="20"/>
      <w:lang w:val="en-AU" w:eastAsia="en-AU"/>
    </w:rPr>
    <w:tblPr>
      <w:tblStyleRowBandSize w:val="1"/>
      <w:tblStyleColBandSize w:val="1"/>
      <w:tblBorders>
        <w:top w:val="single" w:sz="8" w:space="0" w:color="00A2C1" w:themeColor="accent3"/>
        <w:left w:val="single" w:sz="8" w:space="0" w:color="00A2C1" w:themeColor="accent3"/>
        <w:bottom w:val="single" w:sz="8" w:space="0" w:color="00A2C1" w:themeColor="accent3"/>
        <w:right w:val="single" w:sz="8" w:space="0" w:color="00A2C1" w:themeColor="accent3"/>
      </w:tblBorders>
    </w:tblPr>
    <w:tblStylePr w:type="firstRow">
      <w:pPr>
        <w:spacing w:before="0" w:after="0" w:line="240" w:lineRule="auto"/>
      </w:pPr>
      <w:rPr>
        <w:b/>
        <w:bCs/>
        <w:color w:val="FFFFFF" w:themeColor="background1"/>
      </w:rPr>
      <w:tblPr/>
      <w:tcPr>
        <w:shd w:val="clear" w:color="auto" w:fill="00A2C1" w:themeFill="accent3"/>
      </w:tcPr>
    </w:tblStylePr>
    <w:tblStylePr w:type="lastRow">
      <w:pPr>
        <w:spacing w:before="0" w:after="0" w:line="240" w:lineRule="auto"/>
      </w:pPr>
      <w:rPr>
        <w:b/>
        <w:bCs/>
      </w:rPr>
      <w:tblPr/>
      <w:tcPr>
        <w:tcBorders>
          <w:top w:val="double" w:sz="6" w:space="0" w:color="00A2C1" w:themeColor="accent3"/>
          <w:left w:val="single" w:sz="8" w:space="0" w:color="00A2C1" w:themeColor="accent3"/>
          <w:bottom w:val="single" w:sz="8" w:space="0" w:color="00A2C1" w:themeColor="accent3"/>
          <w:right w:val="single" w:sz="8" w:space="0" w:color="00A2C1" w:themeColor="accent3"/>
        </w:tcBorders>
      </w:tcPr>
    </w:tblStylePr>
    <w:tblStylePr w:type="firstCol">
      <w:rPr>
        <w:b/>
        <w:bCs/>
      </w:rPr>
    </w:tblStylePr>
    <w:tblStylePr w:type="lastCol">
      <w:rPr>
        <w:b/>
        <w:bCs/>
      </w:rPr>
    </w:tblStylePr>
    <w:tblStylePr w:type="band1Vert">
      <w:tblPr/>
      <w:tcPr>
        <w:tcBorders>
          <w:top w:val="single" w:sz="8" w:space="0" w:color="00A2C1" w:themeColor="accent3"/>
          <w:left w:val="single" w:sz="8" w:space="0" w:color="00A2C1" w:themeColor="accent3"/>
          <w:bottom w:val="single" w:sz="8" w:space="0" w:color="00A2C1" w:themeColor="accent3"/>
          <w:right w:val="single" w:sz="8" w:space="0" w:color="00A2C1" w:themeColor="accent3"/>
        </w:tcBorders>
      </w:tcPr>
    </w:tblStylePr>
    <w:tblStylePr w:type="band1Horz">
      <w:tblPr/>
      <w:tcPr>
        <w:tcBorders>
          <w:top w:val="single" w:sz="8" w:space="0" w:color="00A2C1" w:themeColor="accent3"/>
          <w:left w:val="single" w:sz="8" w:space="0" w:color="00A2C1" w:themeColor="accent3"/>
          <w:bottom w:val="single" w:sz="8" w:space="0" w:color="00A2C1" w:themeColor="accent3"/>
          <w:right w:val="single" w:sz="8" w:space="0" w:color="00A2C1" w:themeColor="accent3"/>
        </w:tcBorders>
      </w:tcPr>
    </w:tblStylePr>
  </w:style>
  <w:style w:type="paragraph" w:customStyle="1" w:styleId="Image">
    <w:name w:val="Image"/>
    <w:basedOn w:val="Normal"/>
    <w:rsid w:val="002D13FF"/>
    <w:pPr>
      <w:widowControl w:val="0"/>
    </w:pPr>
    <w:rPr>
      <w:lang w:eastAsia="en-AU"/>
    </w:rPr>
  </w:style>
  <w:style w:type="paragraph" w:customStyle="1" w:styleId="TableSubheading">
    <w:name w:val="Table Subheading"/>
    <w:aliases w:val="ts"/>
    <w:basedOn w:val="Normal"/>
    <w:rsid w:val="002D13FF"/>
    <w:pPr>
      <w:keepNext/>
      <w:keepLines/>
      <w:spacing w:before="60" w:after="60"/>
      <w:jc w:val="center"/>
    </w:pPr>
    <w:rPr>
      <w:rFonts w:cs="Calibri"/>
      <w:color w:val="FFFFFF" w:themeColor="background1"/>
      <w:sz w:val="16"/>
      <w:szCs w:val="20"/>
      <w:lang w:eastAsia="en-AU"/>
    </w:rPr>
  </w:style>
  <w:style w:type="paragraph" w:customStyle="1" w:styleId="Indent2Hanging">
    <w:name w:val="Indent 2_Hanging"/>
    <w:aliases w:val="i2h"/>
    <w:basedOn w:val="Indent1Hanging"/>
    <w:rsid w:val="002D13FF"/>
    <w:pPr>
      <w:ind w:left="2007" w:hanging="567"/>
    </w:pPr>
  </w:style>
  <w:style w:type="paragraph" w:customStyle="1" w:styleId="TableListA">
    <w:name w:val="Table List A"/>
    <w:aliases w:val="tla"/>
    <w:basedOn w:val="TableText"/>
    <w:rsid w:val="002D13FF"/>
    <w:pPr>
      <w:numPr>
        <w:numId w:val="7"/>
      </w:numPr>
      <w:ind w:left="426" w:hanging="284"/>
    </w:pPr>
    <w:rPr>
      <w:color w:val="262626" w:themeColor="text1" w:themeTint="D9"/>
    </w:rPr>
  </w:style>
  <w:style w:type="paragraph" w:customStyle="1" w:styleId="HangingParaKeep">
    <w:name w:val="Hanging Para_Keep"/>
    <w:aliases w:val="hpk"/>
    <w:basedOn w:val="HangingPara"/>
    <w:rsid w:val="002D13FF"/>
    <w:pPr>
      <w:keepNext/>
    </w:pPr>
  </w:style>
  <w:style w:type="paragraph" w:customStyle="1" w:styleId="TOCHeading2">
    <w:name w:val="TOC Heading 2"/>
    <w:basedOn w:val="TOCHeading"/>
    <w:next w:val="Normal"/>
    <w:rsid w:val="00882612"/>
    <w:pPr>
      <w:spacing w:after="120"/>
    </w:pPr>
    <w:rPr>
      <w:sz w:val="28"/>
      <w:szCs w:val="96"/>
      <w:lang w:val="en-GB"/>
    </w:rPr>
  </w:style>
  <w:style w:type="paragraph" w:customStyle="1" w:styleId="TableTextKeep">
    <w:name w:val="Table Text Keep"/>
    <w:basedOn w:val="TableText"/>
    <w:qFormat/>
    <w:rsid w:val="002D13FF"/>
    <w:pPr>
      <w:keepNext/>
    </w:pPr>
    <w:rPr>
      <w:color w:val="262626" w:themeColor="text1" w:themeTint="D9"/>
    </w:rPr>
  </w:style>
  <w:style w:type="paragraph" w:customStyle="1" w:styleId="TableTextRight">
    <w:name w:val="Table Text_Right"/>
    <w:aliases w:val="ttr"/>
    <w:basedOn w:val="TableText"/>
    <w:qFormat/>
    <w:rsid w:val="002D13FF"/>
    <w:pPr>
      <w:jc w:val="right"/>
    </w:pPr>
    <w:rPr>
      <w:color w:val="262626" w:themeColor="text1" w:themeTint="D9"/>
    </w:rPr>
  </w:style>
  <w:style w:type="paragraph" w:styleId="EndnoteText">
    <w:name w:val="endnote text"/>
    <w:basedOn w:val="Normal"/>
    <w:link w:val="EndnoteTextChar"/>
    <w:rsid w:val="002D13FF"/>
    <w:rPr>
      <w:rFonts w:ascii="Times New Roman" w:eastAsia="Times New Roman" w:hAnsi="Times New Roman"/>
      <w:sz w:val="20"/>
      <w:szCs w:val="20"/>
      <w:lang w:val="en-AU"/>
    </w:rPr>
  </w:style>
  <w:style w:type="character" w:customStyle="1" w:styleId="EndnoteTextChar">
    <w:name w:val="Endnote Text Char"/>
    <w:basedOn w:val="DefaultParagraphFont"/>
    <w:link w:val="EndnoteText"/>
    <w:rsid w:val="002D13FF"/>
    <w:rPr>
      <w:rFonts w:ascii="Times New Roman" w:eastAsia="Times New Roman" w:hAnsi="Times New Roman"/>
      <w:sz w:val="20"/>
      <w:szCs w:val="20"/>
      <w:lang w:val="en-AU"/>
    </w:rPr>
  </w:style>
  <w:style w:type="paragraph" w:customStyle="1" w:styleId="TableTexthanging">
    <w:name w:val="Table Text_hanging"/>
    <w:aliases w:val="tth,Table Text_Hanging"/>
    <w:basedOn w:val="TableText"/>
    <w:qFormat/>
    <w:rsid w:val="002D13FF"/>
    <w:pPr>
      <w:tabs>
        <w:tab w:val="left" w:pos="743"/>
      </w:tabs>
      <w:ind w:left="743" w:hanging="743"/>
    </w:pPr>
    <w:rPr>
      <w:rFonts w:eastAsia="Arial" w:cs="Arial"/>
      <w:color w:val="262626" w:themeColor="text1" w:themeTint="D9"/>
    </w:rPr>
  </w:style>
  <w:style w:type="paragraph" w:customStyle="1" w:styleId="TableIndent">
    <w:name w:val="Table Indent"/>
    <w:aliases w:val="ti"/>
    <w:basedOn w:val="TableText"/>
    <w:rsid w:val="002D13FF"/>
    <w:pPr>
      <w:ind w:left="284"/>
    </w:pPr>
    <w:rPr>
      <w:color w:val="262626" w:themeColor="text1" w:themeTint="D9"/>
    </w:rPr>
  </w:style>
  <w:style w:type="paragraph" w:customStyle="1" w:styleId="TableNums">
    <w:name w:val="Table Nums"/>
    <w:basedOn w:val="TableText"/>
    <w:rsid w:val="002D13FF"/>
    <w:pPr>
      <w:ind w:left="357" w:hanging="357"/>
    </w:pPr>
    <w:rPr>
      <w:color w:val="262626" w:themeColor="text1" w:themeTint="D9"/>
    </w:rPr>
  </w:style>
  <w:style w:type="paragraph" w:styleId="Date">
    <w:name w:val="Date"/>
    <w:basedOn w:val="Normal"/>
    <w:next w:val="Normal"/>
    <w:link w:val="DateChar"/>
    <w:uiPriority w:val="99"/>
    <w:unhideWhenUsed/>
    <w:rsid w:val="002D13FF"/>
    <w:rPr>
      <w:color w:val="E2F4FF" w:themeColor="accent1" w:themeTint="33"/>
      <w:sz w:val="56"/>
      <w:szCs w:val="56"/>
    </w:rPr>
  </w:style>
  <w:style w:type="character" w:customStyle="1" w:styleId="DateChar">
    <w:name w:val="Date Char"/>
    <w:basedOn w:val="DefaultParagraphFont"/>
    <w:link w:val="Date"/>
    <w:uiPriority w:val="99"/>
    <w:rsid w:val="002D13FF"/>
    <w:rPr>
      <w:color w:val="E2F4FF" w:themeColor="accent1" w:themeTint="33"/>
      <w:sz w:val="56"/>
      <w:szCs w:val="56"/>
      <w:lang w:val="en-GB"/>
    </w:rPr>
  </w:style>
  <w:style w:type="paragraph" w:customStyle="1" w:styleId="TableHeading">
    <w:name w:val="Table Heading"/>
    <w:aliases w:val="th"/>
    <w:basedOn w:val="TableText"/>
    <w:next w:val="TableText"/>
    <w:link w:val="TableHeadingChar"/>
    <w:qFormat/>
    <w:rsid w:val="002D13FF"/>
    <w:pPr>
      <w:keepNext/>
      <w:keepLines/>
      <w:spacing w:before="120" w:after="120"/>
    </w:pPr>
    <w:rPr>
      <w:rFonts w:cs="Calibri"/>
      <w:b/>
      <w:color w:val="FFFFFF" w:themeColor="background1"/>
      <w:szCs w:val="20"/>
      <w:lang w:eastAsia="en-AU"/>
    </w:rPr>
  </w:style>
  <w:style w:type="paragraph" w:customStyle="1" w:styleId="TableHeading2Row">
    <w:name w:val="Table Heading 2_Row"/>
    <w:aliases w:val="th2r"/>
    <w:basedOn w:val="TableHeading2"/>
    <w:rsid w:val="002D13FF"/>
  </w:style>
  <w:style w:type="paragraph" w:customStyle="1" w:styleId="QuoteBullet">
    <w:name w:val="Quote Bullet"/>
    <w:aliases w:val="qb"/>
    <w:basedOn w:val="Bullet1"/>
    <w:rsid w:val="002D13FF"/>
    <w:pPr>
      <w:numPr>
        <w:numId w:val="17"/>
      </w:numPr>
      <w:ind w:left="1066" w:hanging="357"/>
    </w:pPr>
    <w:rPr>
      <w:i/>
    </w:rPr>
  </w:style>
  <w:style w:type="table" w:styleId="LightShading-Accent2">
    <w:name w:val="Light Shading Accent 2"/>
    <w:basedOn w:val="TableNormal"/>
    <w:uiPriority w:val="60"/>
    <w:rsid w:val="002D13FF"/>
    <w:rPr>
      <w:rFonts w:ascii="Calibri" w:eastAsia="Calibri" w:hAnsi="Calibri" w:cs="Times New Roman"/>
      <w:color w:val="00929F" w:themeColor="accent2" w:themeShade="BF"/>
      <w:sz w:val="20"/>
      <w:szCs w:val="20"/>
      <w:lang w:val="en-AU" w:eastAsia="en-AU"/>
    </w:rPr>
    <w:tblPr>
      <w:tblStyleRowBandSize w:val="1"/>
      <w:tblStyleColBandSize w:val="1"/>
      <w:tblBorders>
        <w:top w:val="single" w:sz="8" w:space="0" w:color="00C4D5" w:themeColor="accent2"/>
        <w:bottom w:val="single" w:sz="8" w:space="0" w:color="00C4D5" w:themeColor="accent2"/>
      </w:tblBorders>
    </w:tblPr>
    <w:tblStylePr w:type="firstRow">
      <w:pPr>
        <w:spacing w:before="0" w:after="0" w:line="240" w:lineRule="auto"/>
      </w:pPr>
      <w:rPr>
        <w:b/>
        <w:bCs/>
      </w:rPr>
      <w:tblPr/>
      <w:tcPr>
        <w:tcBorders>
          <w:top w:val="single" w:sz="8" w:space="0" w:color="00C4D5" w:themeColor="accent2"/>
          <w:left w:val="nil"/>
          <w:bottom w:val="single" w:sz="8" w:space="0" w:color="00C4D5" w:themeColor="accent2"/>
          <w:right w:val="nil"/>
          <w:insideH w:val="nil"/>
          <w:insideV w:val="nil"/>
        </w:tcBorders>
      </w:tcPr>
    </w:tblStylePr>
    <w:tblStylePr w:type="lastRow">
      <w:pPr>
        <w:spacing w:before="0" w:after="0" w:line="240" w:lineRule="auto"/>
      </w:pPr>
      <w:rPr>
        <w:b/>
        <w:bCs/>
      </w:rPr>
      <w:tblPr/>
      <w:tcPr>
        <w:tcBorders>
          <w:top w:val="single" w:sz="8" w:space="0" w:color="00C4D5" w:themeColor="accent2"/>
          <w:left w:val="nil"/>
          <w:bottom w:val="single" w:sz="8" w:space="0" w:color="00C4D5"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5F8FF" w:themeFill="accent2" w:themeFillTint="3F"/>
      </w:tcPr>
    </w:tblStylePr>
    <w:tblStylePr w:type="band1Horz">
      <w:tblPr/>
      <w:tcPr>
        <w:tcBorders>
          <w:left w:val="nil"/>
          <w:right w:val="nil"/>
          <w:insideH w:val="nil"/>
          <w:insideV w:val="nil"/>
        </w:tcBorders>
        <w:shd w:val="clear" w:color="auto" w:fill="B5F8FF" w:themeFill="accent2" w:themeFillTint="3F"/>
      </w:tcPr>
    </w:tblStylePr>
  </w:style>
  <w:style w:type="table" w:styleId="LightShading-Accent1">
    <w:name w:val="Light Shading Accent 1"/>
    <w:basedOn w:val="TableNormal"/>
    <w:uiPriority w:val="60"/>
    <w:rsid w:val="002D13FF"/>
    <w:rPr>
      <w:rFonts w:ascii="Calibri" w:eastAsia="Calibri" w:hAnsi="Calibri" w:cs="Times New Roman"/>
      <w:color w:val="14A5FF" w:themeColor="accent1" w:themeShade="BF"/>
      <w:sz w:val="20"/>
      <w:szCs w:val="20"/>
      <w:lang w:val="en-AU" w:eastAsia="en-AU"/>
    </w:rPr>
    <w:tblPr>
      <w:tblStyleRowBandSize w:val="1"/>
      <w:tblStyleColBandSize w:val="1"/>
      <w:tblBorders>
        <w:top w:val="single" w:sz="8" w:space="0" w:color="71C9FF" w:themeColor="accent1"/>
        <w:bottom w:val="single" w:sz="8" w:space="0" w:color="71C9FF" w:themeColor="accent1"/>
      </w:tblBorders>
    </w:tblPr>
    <w:tblStylePr w:type="firstRow">
      <w:pPr>
        <w:spacing w:before="0" w:after="0" w:line="240" w:lineRule="auto"/>
      </w:pPr>
      <w:rPr>
        <w:b/>
        <w:bCs/>
      </w:rPr>
      <w:tblPr/>
      <w:tcPr>
        <w:tcBorders>
          <w:top w:val="single" w:sz="8" w:space="0" w:color="71C9FF" w:themeColor="accent1"/>
          <w:left w:val="nil"/>
          <w:bottom w:val="single" w:sz="8" w:space="0" w:color="71C9FF" w:themeColor="accent1"/>
          <w:right w:val="nil"/>
          <w:insideH w:val="nil"/>
          <w:insideV w:val="nil"/>
        </w:tcBorders>
      </w:tcPr>
    </w:tblStylePr>
    <w:tblStylePr w:type="lastRow">
      <w:pPr>
        <w:spacing w:before="0" w:after="0" w:line="240" w:lineRule="auto"/>
      </w:pPr>
      <w:rPr>
        <w:b/>
        <w:bCs/>
      </w:rPr>
      <w:tblPr/>
      <w:tcPr>
        <w:tcBorders>
          <w:top w:val="single" w:sz="8" w:space="0" w:color="71C9FF" w:themeColor="accent1"/>
          <w:left w:val="nil"/>
          <w:bottom w:val="single" w:sz="8" w:space="0" w:color="71C9FF"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F1FF" w:themeFill="accent1" w:themeFillTint="3F"/>
      </w:tcPr>
    </w:tblStylePr>
    <w:tblStylePr w:type="band1Horz">
      <w:tblPr/>
      <w:tcPr>
        <w:tcBorders>
          <w:left w:val="nil"/>
          <w:right w:val="nil"/>
          <w:insideH w:val="nil"/>
          <w:insideV w:val="nil"/>
        </w:tcBorders>
        <w:shd w:val="clear" w:color="auto" w:fill="DBF1FF" w:themeFill="accent1" w:themeFillTint="3F"/>
      </w:tcPr>
    </w:tblStylePr>
  </w:style>
  <w:style w:type="paragraph" w:customStyle="1" w:styleId="TableHeading2Keep">
    <w:name w:val="Table Heading 2_Keep"/>
    <w:aliases w:val="th2k"/>
    <w:basedOn w:val="TableHeading2"/>
    <w:rsid w:val="002D13FF"/>
    <w:pPr>
      <w:tabs>
        <w:tab w:val="left" w:pos="318"/>
      </w:tabs>
    </w:pPr>
  </w:style>
  <w:style w:type="table" w:customStyle="1" w:styleId="TableGrid1">
    <w:name w:val="Table Grid1"/>
    <w:basedOn w:val="TableNormal"/>
    <w:next w:val="TableGrid"/>
    <w:uiPriority w:val="59"/>
    <w:rsid w:val="002D13FF"/>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ld">
    <w:name w:val="Bold"/>
    <w:uiPriority w:val="1"/>
    <w:qFormat/>
    <w:rsid w:val="002D13FF"/>
    <w:rPr>
      <w:b/>
    </w:rPr>
  </w:style>
  <w:style w:type="table" w:customStyle="1" w:styleId="TableGrid2">
    <w:name w:val="Table Grid2"/>
    <w:basedOn w:val="TableNormal"/>
    <w:next w:val="TableGrid"/>
    <w:uiPriority w:val="59"/>
    <w:rsid w:val="002D13FF"/>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rsid w:val="002D13FF"/>
    <w:rPr>
      <w:sz w:val="22"/>
      <w:lang w:val="en-GB"/>
    </w:rPr>
  </w:style>
  <w:style w:type="numbering" w:styleId="ArticleSection">
    <w:name w:val="Outline List 3"/>
    <w:basedOn w:val="NoList"/>
    <w:semiHidden/>
    <w:rsid w:val="002D13FF"/>
    <w:pPr>
      <w:numPr>
        <w:numId w:val="13"/>
      </w:numPr>
    </w:pPr>
  </w:style>
  <w:style w:type="numbering" w:customStyle="1" w:styleId="AHAList2">
    <w:name w:val="AHA List2"/>
    <w:uiPriority w:val="99"/>
    <w:rsid w:val="002D13FF"/>
    <w:pPr>
      <w:numPr>
        <w:numId w:val="15"/>
      </w:numPr>
    </w:pPr>
  </w:style>
  <w:style w:type="numbering" w:customStyle="1" w:styleId="NoList1">
    <w:name w:val="No List1"/>
    <w:next w:val="NoList"/>
    <w:uiPriority w:val="99"/>
    <w:semiHidden/>
    <w:unhideWhenUsed/>
    <w:rsid w:val="002D13FF"/>
  </w:style>
  <w:style w:type="table" w:customStyle="1" w:styleId="TableGrid3">
    <w:name w:val="Table Grid3"/>
    <w:basedOn w:val="TableNormal"/>
    <w:next w:val="TableGrid"/>
    <w:uiPriority w:val="59"/>
    <w:rsid w:val="002D13FF"/>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HATable1">
    <w:name w:val="AHA Table1"/>
    <w:basedOn w:val="TableNormal"/>
    <w:next w:val="LightList-Accent3"/>
    <w:uiPriority w:val="61"/>
    <w:rsid w:val="002D13FF"/>
    <w:rPr>
      <w:rFonts w:ascii="Calibri" w:eastAsia="Calibri" w:hAnsi="Calibri" w:cs="Times New Roman"/>
      <w:sz w:val="20"/>
      <w:szCs w:val="20"/>
      <w:lang w:val="en-AU" w:eastAsia="en-AU"/>
    </w:rPr>
    <w:tblPr>
      <w:tblStyleRowBandSize w:val="1"/>
      <w:tblStyleColBandSize w:val="1"/>
      <w:tblBorders>
        <w:top w:val="single" w:sz="8" w:space="0" w:color="00A2C1" w:themeColor="accent3"/>
        <w:left w:val="single" w:sz="8" w:space="0" w:color="00A2C1" w:themeColor="accent3"/>
        <w:bottom w:val="single" w:sz="8" w:space="0" w:color="00A2C1" w:themeColor="accent3"/>
        <w:right w:val="single" w:sz="8" w:space="0" w:color="00A2C1" w:themeColor="accent3"/>
      </w:tblBorders>
    </w:tblPr>
    <w:tblStylePr w:type="firstRow">
      <w:pPr>
        <w:spacing w:before="0" w:after="0" w:line="240" w:lineRule="auto"/>
      </w:pPr>
      <w:rPr>
        <w:b/>
        <w:bCs/>
        <w:color w:val="FFFFFF" w:themeColor="background1"/>
      </w:rPr>
      <w:tblPr/>
      <w:tcPr>
        <w:shd w:val="clear" w:color="auto" w:fill="00A2C1" w:themeFill="accent3"/>
      </w:tcPr>
    </w:tblStylePr>
    <w:tblStylePr w:type="lastRow">
      <w:pPr>
        <w:spacing w:before="0" w:after="0" w:line="240" w:lineRule="auto"/>
      </w:pPr>
      <w:rPr>
        <w:b/>
        <w:bCs/>
      </w:rPr>
      <w:tblPr/>
      <w:tcPr>
        <w:tcBorders>
          <w:top w:val="double" w:sz="6" w:space="0" w:color="00A2C1" w:themeColor="accent3"/>
          <w:left w:val="single" w:sz="8" w:space="0" w:color="00A2C1" w:themeColor="accent3"/>
          <w:bottom w:val="single" w:sz="8" w:space="0" w:color="00A2C1" w:themeColor="accent3"/>
          <w:right w:val="single" w:sz="8" w:space="0" w:color="00A2C1" w:themeColor="accent3"/>
        </w:tcBorders>
      </w:tcPr>
    </w:tblStylePr>
    <w:tblStylePr w:type="firstCol">
      <w:rPr>
        <w:b/>
        <w:bCs/>
      </w:rPr>
    </w:tblStylePr>
    <w:tblStylePr w:type="lastCol">
      <w:rPr>
        <w:b/>
        <w:bCs/>
      </w:rPr>
    </w:tblStylePr>
    <w:tblStylePr w:type="band1Vert">
      <w:tblPr/>
      <w:tcPr>
        <w:tcBorders>
          <w:top w:val="single" w:sz="8" w:space="0" w:color="00A2C1" w:themeColor="accent3"/>
          <w:left w:val="single" w:sz="8" w:space="0" w:color="00A2C1" w:themeColor="accent3"/>
          <w:bottom w:val="single" w:sz="8" w:space="0" w:color="00A2C1" w:themeColor="accent3"/>
          <w:right w:val="single" w:sz="8" w:space="0" w:color="00A2C1" w:themeColor="accent3"/>
        </w:tcBorders>
      </w:tcPr>
    </w:tblStylePr>
    <w:tblStylePr w:type="band1Horz">
      <w:tblPr/>
      <w:tcPr>
        <w:tcBorders>
          <w:top w:val="single" w:sz="8" w:space="0" w:color="00A2C1" w:themeColor="accent3"/>
          <w:left w:val="single" w:sz="8" w:space="0" w:color="00A2C1" w:themeColor="accent3"/>
          <w:bottom w:val="single" w:sz="8" w:space="0" w:color="00A2C1" w:themeColor="accent3"/>
          <w:right w:val="single" w:sz="8" w:space="0" w:color="00A2C1" w:themeColor="accent3"/>
        </w:tcBorders>
      </w:tcPr>
    </w:tblStylePr>
  </w:style>
  <w:style w:type="table" w:customStyle="1" w:styleId="LightShading-Accent21">
    <w:name w:val="Light Shading - Accent 21"/>
    <w:basedOn w:val="TableNormal"/>
    <w:next w:val="LightShading-Accent2"/>
    <w:uiPriority w:val="60"/>
    <w:rsid w:val="002D13FF"/>
    <w:rPr>
      <w:rFonts w:ascii="Calibri" w:eastAsia="Calibri" w:hAnsi="Calibri" w:cs="Times New Roman"/>
      <w:color w:val="00929F" w:themeColor="accent2" w:themeShade="BF"/>
      <w:sz w:val="20"/>
      <w:szCs w:val="20"/>
      <w:lang w:val="en-AU" w:eastAsia="en-AU"/>
    </w:rPr>
    <w:tblPr>
      <w:tblStyleRowBandSize w:val="1"/>
      <w:tblStyleColBandSize w:val="1"/>
      <w:tblBorders>
        <w:top w:val="single" w:sz="8" w:space="0" w:color="00C4D5" w:themeColor="accent2"/>
        <w:bottom w:val="single" w:sz="8" w:space="0" w:color="00C4D5" w:themeColor="accent2"/>
      </w:tblBorders>
    </w:tblPr>
    <w:tblStylePr w:type="firstRow">
      <w:pPr>
        <w:spacing w:before="0" w:after="0" w:line="240" w:lineRule="auto"/>
      </w:pPr>
      <w:rPr>
        <w:b/>
        <w:bCs/>
      </w:rPr>
      <w:tblPr/>
      <w:tcPr>
        <w:tcBorders>
          <w:top w:val="single" w:sz="8" w:space="0" w:color="00C4D5" w:themeColor="accent2"/>
          <w:left w:val="nil"/>
          <w:bottom w:val="single" w:sz="8" w:space="0" w:color="00C4D5" w:themeColor="accent2"/>
          <w:right w:val="nil"/>
          <w:insideH w:val="nil"/>
          <w:insideV w:val="nil"/>
        </w:tcBorders>
      </w:tcPr>
    </w:tblStylePr>
    <w:tblStylePr w:type="lastRow">
      <w:pPr>
        <w:spacing w:before="0" w:after="0" w:line="240" w:lineRule="auto"/>
      </w:pPr>
      <w:rPr>
        <w:b/>
        <w:bCs/>
      </w:rPr>
      <w:tblPr/>
      <w:tcPr>
        <w:tcBorders>
          <w:top w:val="single" w:sz="8" w:space="0" w:color="00C4D5" w:themeColor="accent2"/>
          <w:left w:val="nil"/>
          <w:bottom w:val="single" w:sz="8" w:space="0" w:color="00C4D5"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5F8FF" w:themeFill="accent2" w:themeFillTint="3F"/>
      </w:tcPr>
    </w:tblStylePr>
    <w:tblStylePr w:type="band1Horz">
      <w:tblPr/>
      <w:tcPr>
        <w:tcBorders>
          <w:left w:val="nil"/>
          <w:right w:val="nil"/>
          <w:insideH w:val="nil"/>
          <w:insideV w:val="nil"/>
        </w:tcBorders>
        <w:shd w:val="clear" w:color="auto" w:fill="B5F8FF" w:themeFill="accent2" w:themeFillTint="3F"/>
      </w:tcPr>
    </w:tblStylePr>
  </w:style>
  <w:style w:type="table" w:customStyle="1" w:styleId="LightShading-Accent11">
    <w:name w:val="Light Shading - Accent 11"/>
    <w:basedOn w:val="TableNormal"/>
    <w:next w:val="LightShading-Accent1"/>
    <w:uiPriority w:val="60"/>
    <w:rsid w:val="002D13FF"/>
    <w:rPr>
      <w:rFonts w:ascii="Calibri" w:eastAsia="Calibri" w:hAnsi="Calibri" w:cs="Times New Roman"/>
      <w:color w:val="14A5FF" w:themeColor="accent1" w:themeShade="BF"/>
      <w:sz w:val="20"/>
      <w:szCs w:val="20"/>
      <w:lang w:val="en-AU" w:eastAsia="en-AU"/>
    </w:rPr>
    <w:tblPr>
      <w:tblStyleRowBandSize w:val="1"/>
      <w:tblStyleColBandSize w:val="1"/>
      <w:tblBorders>
        <w:top w:val="single" w:sz="8" w:space="0" w:color="71C9FF" w:themeColor="accent1"/>
        <w:bottom w:val="single" w:sz="8" w:space="0" w:color="71C9FF" w:themeColor="accent1"/>
      </w:tblBorders>
    </w:tblPr>
    <w:tblStylePr w:type="firstRow">
      <w:pPr>
        <w:spacing w:before="0" w:after="0" w:line="240" w:lineRule="auto"/>
      </w:pPr>
      <w:rPr>
        <w:b/>
        <w:bCs/>
      </w:rPr>
      <w:tblPr/>
      <w:tcPr>
        <w:tcBorders>
          <w:top w:val="single" w:sz="8" w:space="0" w:color="71C9FF" w:themeColor="accent1"/>
          <w:left w:val="nil"/>
          <w:bottom w:val="single" w:sz="8" w:space="0" w:color="71C9FF" w:themeColor="accent1"/>
          <w:right w:val="nil"/>
          <w:insideH w:val="nil"/>
          <w:insideV w:val="nil"/>
        </w:tcBorders>
      </w:tcPr>
    </w:tblStylePr>
    <w:tblStylePr w:type="lastRow">
      <w:pPr>
        <w:spacing w:before="0" w:after="0" w:line="240" w:lineRule="auto"/>
      </w:pPr>
      <w:rPr>
        <w:b/>
        <w:bCs/>
      </w:rPr>
      <w:tblPr/>
      <w:tcPr>
        <w:tcBorders>
          <w:top w:val="single" w:sz="8" w:space="0" w:color="71C9FF" w:themeColor="accent1"/>
          <w:left w:val="nil"/>
          <w:bottom w:val="single" w:sz="8" w:space="0" w:color="71C9FF"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F1FF" w:themeFill="accent1" w:themeFillTint="3F"/>
      </w:tcPr>
    </w:tblStylePr>
    <w:tblStylePr w:type="band1Horz">
      <w:tblPr/>
      <w:tcPr>
        <w:tcBorders>
          <w:left w:val="nil"/>
          <w:right w:val="nil"/>
          <w:insideH w:val="nil"/>
          <w:insideV w:val="nil"/>
        </w:tcBorders>
        <w:shd w:val="clear" w:color="auto" w:fill="DBF1FF" w:themeFill="accent1" w:themeFillTint="3F"/>
      </w:tcPr>
    </w:tblStylePr>
  </w:style>
  <w:style w:type="table" w:customStyle="1" w:styleId="TableGrid11">
    <w:name w:val="Table Grid11"/>
    <w:basedOn w:val="TableNormal"/>
    <w:next w:val="TableGrid"/>
    <w:uiPriority w:val="59"/>
    <w:rsid w:val="002D13FF"/>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2D13FF"/>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rticleSection1">
    <w:name w:val="Article / Section1"/>
    <w:basedOn w:val="NoList"/>
    <w:next w:val="ArticleSection"/>
    <w:semiHidden/>
    <w:rsid w:val="002D13FF"/>
  </w:style>
  <w:style w:type="numbering" w:customStyle="1" w:styleId="AHAList21">
    <w:name w:val="AHA List21"/>
    <w:uiPriority w:val="99"/>
    <w:rsid w:val="002D13FF"/>
  </w:style>
  <w:style w:type="numbering" w:customStyle="1" w:styleId="AHAList22">
    <w:name w:val="AHA List22"/>
    <w:uiPriority w:val="99"/>
    <w:rsid w:val="002D13FF"/>
  </w:style>
  <w:style w:type="paragraph" w:customStyle="1" w:styleId="TableTextIndent">
    <w:name w:val="Table Text_Indent"/>
    <w:aliases w:val="tti"/>
    <w:basedOn w:val="TableText"/>
    <w:qFormat/>
    <w:rsid w:val="002D13FF"/>
    <w:pPr>
      <w:ind w:left="284"/>
    </w:pPr>
    <w:rPr>
      <w:color w:val="262626" w:themeColor="text1" w:themeTint="D9"/>
    </w:rPr>
  </w:style>
  <w:style w:type="table" w:customStyle="1" w:styleId="AHAHeavy">
    <w:name w:val="AHA Heavy"/>
    <w:basedOn w:val="TableNormal"/>
    <w:uiPriority w:val="99"/>
    <w:rsid w:val="002D13FF"/>
    <w:pPr>
      <w:spacing w:before="60" w:after="60"/>
    </w:pPr>
    <w:rPr>
      <w:rFonts w:eastAsia="Calibri" w:cs="Times New Roman"/>
      <w:sz w:val="18"/>
      <w:szCs w:val="20"/>
      <w:lang w:val="en-AU" w:eastAsia="en-AU"/>
    </w:rPr>
    <w:tblPr>
      <w:tblStyleRowBandSize w:val="1"/>
      <w:tblStyleColBandSize w:val="1"/>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Pr>
    <w:trPr>
      <w:cantSplit/>
    </w:trPr>
    <w:tblStylePr w:type="firstRow">
      <w:pPr>
        <w:keepNext/>
        <w:keepLines/>
        <w:pageBreakBefore w:val="0"/>
        <w:widowControl/>
        <w:suppressLineNumbers w:val="0"/>
        <w:suppressAutoHyphens w:val="0"/>
        <w:wordWrap/>
        <w:spacing w:beforeLines="0" w:before="120" w:beforeAutospacing="0" w:afterLines="0" w:after="120" w:afterAutospacing="0" w:line="240" w:lineRule="auto"/>
        <w:contextualSpacing w:val="0"/>
        <w:mirrorIndents w:val="0"/>
        <w:jc w:val="left"/>
      </w:pPr>
      <w:rPr>
        <w:b/>
        <w:i w:val="0"/>
        <w:color w:val="FFFFFF" w:themeColor="background1"/>
      </w:rPr>
      <w:tblPr/>
      <w:tcPr>
        <w:tcBorders>
          <w:top w:val="single" w:sz="4" w:space="0" w:color="0079C1" w:themeColor="text2"/>
          <w:left w:val="nil"/>
          <w:bottom w:val="single" w:sz="4" w:space="0" w:color="0079C1" w:themeColor="text2"/>
          <w:right w:val="nil"/>
          <w:insideV w:val="single" w:sz="4" w:space="0" w:color="BFE7FF" w:themeColor="text2" w:themeTint="33"/>
        </w:tcBorders>
        <w:shd w:val="clear" w:color="auto" w:fill="0079C1" w:themeFill="text2"/>
        <w:vAlign w:val="center"/>
      </w:tcPr>
    </w:tblStylePr>
    <w:tblStylePr w:type="lastRow">
      <w:rPr>
        <w:b/>
      </w:rPr>
      <w:tblPr/>
      <w:tcPr>
        <w:tcBorders>
          <w:top w:val="single" w:sz="4" w:space="0" w:color="0079C1" w:themeColor="text2"/>
          <w:left w:val="nil"/>
          <w:bottom w:val="single" w:sz="4" w:space="0" w:color="0079C1" w:themeColor="text2"/>
          <w:right w:val="nil"/>
          <w:insideV w:val="single" w:sz="4" w:space="0" w:color="BFE7FF" w:themeColor="text2" w:themeTint="33"/>
        </w:tcBorders>
      </w:tcPr>
    </w:tblStylePr>
    <w:tblStylePr w:type="firstCol">
      <w:rPr>
        <w:b/>
        <w:color w:val="0071B3"/>
      </w:rPr>
      <w:tblPr/>
      <w:tcPr>
        <w:tcBorders>
          <w:top w:val="nil"/>
          <w:left w:val="nil"/>
          <w:bottom w:val="single" w:sz="4" w:space="0" w:color="0079C1" w:themeColor="text2"/>
          <w:right w:val="single" w:sz="4" w:space="0" w:color="0079C1" w:themeColor="text2"/>
          <w:insideH w:val="single" w:sz="4" w:space="0" w:color="BFE7FF" w:themeColor="text2" w:themeTint="33"/>
          <w:insideV w:val="nil"/>
          <w:tl2br w:val="nil"/>
          <w:tr2bl w:val="nil"/>
        </w:tcBorders>
      </w:tcPr>
    </w:tblStylePr>
    <w:tblStylePr w:type="lastCol">
      <w:rPr>
        <w:b/>
      </w:rPr>
      <w:tblPr/>
      <w:tcPr>
        <w:tcBorders>
          <w:top w:val="single" w:sz="4" w:space="0" w:color="0079C1" w:themeColor="text2"/>
          <w:left w:val="single" w:sz="4" w:space="0" w:color="0079C1" w:themeColor="text2"/>
          <w:bottom w:val="single" w:sz="4" w:space="0" w:color="0079C1" w:themeColor="text2"/>
          <w:right w:val="nil"/>
          <w:insideH w:val="single" w:sz="4" w:space="0" w:color="BFE7FF" w:themeColor="text2" w:themeTint="33"/>
          <w:insideV w:val="nil"/>
          <w:tl2br w:val="nil"/>
          <w:tr2bl w:val="nil"/>
        </w:tcBorders>
      </w:tcPr>
    </w:tblStylePr>
    <w:tblStylePr w:type="band1Vert">
      <w:tblPr/>
      <w:tcPr>
        <w:shd w:val="clear" w:color="auto" w:fill="E2F4FF" w:themeFill="accent1" w:themeFillTint="33"/>
      </w:tcPr>
    </w:tblStylePr>
    <w:tblStylePr w:type="band2Horz">
      <w:tblPr/>
      <w:tcPr>
        <w:shd w:val="clear" w:color="auto" w:fill="E2F4FF" w:themeFill="accent1" w:themeFillTint="33"/>
      </w:tcPr>
    </w:tblStylePr>
    <w:tblStylePr w:type="seCell">
      <w:tblPr/>
      <w:tcPr>
        <w:tcBorders>
          <w:top w:val="single" w:sz="4" w:space="0" w:color="0079C1" w:themeColor="text2"/>
          <w:left w:val="single" w:sz="4" w:space="0" w:color="0079C1" w:themeColor="text2"/>
          <w:bottom w:val="single" w:sz="4" w:space="0" w:color="0079C1" w:themeColor="text2"/>
          <w:right w:val="nil"/>
          <w:insideH w:val="nil"/>
          <w:insideV w:val="nil"/>
          <w:tl2br w:val="nil"/>
          <w:tr2bl w:val="nil"/>
        </w:tcBorders>
      </w:tcPr>
    </w:tblStylePr>
    <w:tblStylePr w:type="swCell">
      <w:tblPr/>
      <w:tcPr>
        <w:tcBorders>
          <w:top w:val="single" w:sz="4" w:space="0" w:color="0079C1" w:themeColor="text2"/>
          <w:left w:val="nil"/>
          <w:bottom w:val="single" w:sz="4" w:space="0" w:color="0079C1" w:themeColor="text2"/>
          <w:right w:val="single" w:sz="4" w:space="0" w:color="0079C1" w:themeColor="text2"/>
          <w:insideH w:val="nil"/>
          <w:insideV w:val="nil"/>
          <w:tl2br w:val="nil"/>
          <w:tr2bl w:val="nil"/>
        </w:tcBorders>
      </w:tcPr>
    </w:tblStylePr>
  </w:style>
  <w:style w:type="table" w:customStyle="1" w:styleId="AHALight">
    <w:name w:val="AHA Light"/>
    <w:basedOn w:val="TableNormal"/>
    <w:uiPriority w:val="99"/>
    <w:rsid w:val="002D13FF"/>
    <w:pPr>
      <w:spacing w:before="60" w:after="60"/>
    </w:pPr>
    <w:rPr>
      <w:rFonts w:eastAsia="Calibri" w:cs="Times New Roman"/>
      <w:sz w:val="20"/>
      <w:szCs w:val="20"/>
      <w:lang w:val="en-AU" w:eastAsia="en-AU"/>
    </w:rPr>
    <w:tblPr>
      <w:tblStyleRowBandSize w:val="1"/>
      <w:tblStyleColBandSize w:val="1"/>
      <w:tblBorders>
        <w:top w:val="single" w:sz="4" w:space="0" w:color="0079C1" w:themeColor="text2"/>
        <w:bottom w:val="single" w:sz="4" w:space="0" w:color="0079C1" w:themeColor="text2"/>
        <w:insideH w:val="single" w:sz="4" w:space="0" w:color="E2F4FF" w:themeColor="accent1" w:themeTint="33"/>
      </w:tblBorders>
    </w:tblPr>
    <w:trPr>
      <w:cantSplit/>
    </w:trPr>
    <w:tcPr>
      <w:shd w:val="clear" w:color="auto" w:fill="auto"/>
    </w:tcPr>
    <w:tblStylePr w:type="firstRow">
      <w:pPr>
        <w:keepNext/>
        <w:keepLines/>
        <w:pageBreakBefore w:val="0"/>
        <w:widowControl/>
        <w:wordWrap/>
        <w:spacing w:beforeLines="0" w:before="120" w:beforeAutospacing="0" w:afterLines="0" w:after="60" w:afterAutospacing="0" w:line="240" w:lineRule="auto"/>
        <w:contextualSpacing w:val="0"/>
        <w:jc w:val="left"/>
      </w:pPr>
      <w:rPr>
        <w:b/>
        <w:color w:val="0079C1" w:themeColor="text2"/>
      </w:rPr>
      <w:tblPr/>
      <w:trPr>
        <w:tblHeader/>
      </w:trPr>
      <w:tcPr>
        <w:tcBorders>
          <w:top w:val="nil"/>
          <w:left w:val="nil"/>
          <w:bottom w:val="single" w:sz="4" w:space="0" w:color="0079C1" w:themeColor="text2"/>
          <w:right w:val="nil"/>
          <w:insideH w:val="nil"/>
          <w:insideV w:val="nil"/>
          <w:tl2br w:val="nil"/>
          <w:tr2bl w:val="nil"/>
        </w:tcBorders>
        <w:vAlign w:val="bottom"/>
      </w:tcPr>
    </w:tblStylePr>
    <w:tblStylePr w:type="lastRow">
      <w:rPr>
        <w:b/>
      </w:rPr>
      <w:tblPr/>
      <w:tcPr>
        <w:tcBorders>
          <w:top w:val="single" w:sz="4" w:space="0" w:color="0079C1" w:themeColor="text2"/>
          <w:left w:val="nil"/>
          <w:bottom w:val="single" w:sz="4" w:space="0" w:color="0079C1" w:themeColor="text2"/>
          <w:right w:val="nil"/>
          <w:insideH w:val="nil"/>
          <w:insideV w:val="nil"/>
          <w:tl2br w:val="nil"/>
          <w:tr2bl w:val="nil"/>
        </w:tcBorders>
      </w:tcPr>
    </w:tblStylePr>
    <w:tblStylePr w:type="firstCol">
      <w:rPr>
        <w:b/>
      </w:rPr>
    </w:tblStylePr>
    <w:tblStylePr w:type="lastCol">
      <w:rPr>
        <w:b/>
      </w:rPr>
    </w:tblStylePr>
    <w:tblStylePr w:type="band1Vert">
      <w:tblPr/>
      <w:tcPr>
        <w:tcBorders>
          <w:left w:val="single" w:sz="4" w:space="0" w:color="E2F4FF" w:themeColor="accent1" w:themeTint="33"/>
          <w:right w:val="single" w:sz="4" w:space="0" w:color="E2F4FF" w:themeColor="accent1" w:themeTint="33"/>
        </w:tcBorders>
      </w:tcPr>
    </w:tblStylePr>
    <w:tblStylePr w:type="band2Vert">
      <w:tblPr/>
      <w:tcPr>
        <w:tcBorders>
          <w:left w:val="nil"/>
          <w:right w:val="nil"/>
        </w:tcBorders>
      </w:tcPr>
    </w:tblStylePr>
    <w:tblStylePr w:type="band1Horz">
      <w:tblPr/>
      <w:tcPr>
        <w:shd w:val="clear" w:color="auto" w:fill="F2F2F2" w:themeFill="background1" w:themeFillShade="F2"/>
      </w:tcPr>
    </w:tblStylePr>
  </w:style>
  <w:style w:type="character" w:customStyle="1" w:styleId="UnresolvedMention10">
    <w:name w:val="Unresolved Mention1"/>
    <w:basedOn w:val="DefaultParagraphFont"/>
    <w:uiPriority w:val="99"/>
    <w:semiHidden/>
    <w:unhideWhenUsed/>
    <w:rsid w:val="002D13FF"/>
    <w:rPr>
      <w:color w:val="605E5C"/>
      <w:shd w:val="clear" w:color="auto" w:fill="E1DFDD"/>
    </w:rPr>
  </w:style>
  <w:style w:type="character" w:customStyle="1" w:styleId="UnresolvedMention2">
    <w:name w:val="Unresolved Mention2"/>
    <w:basedOn w:val="DefaultParagraphFont"/>
    <w:uiPriority w:val="99"/>
    <w:semiHidden/>
    <w:unhideWhenUsed/>
    <w:rsid w:val="002D13FF"/>
    <w:rPr>
      <w:color w:val="605E5C"/>
      <w:shd w:val="clear" w:color="auto" w:fill="E1DFDD"/>
    </w:rPr>
  </w:style>
  <w:style w:type="character" w:customStyle="1" w:styleId="UnresolvedMention3">
    <w:name w:val="Unresolved Mention3"/>
    <w:basedOn w:val="DefaultParagraphFont"/>
    <w:uiPriority w:val="99"/>
    <w:semiHidden/>
    <w:unhideWhenUsed/>
    <w:rsid w:val="002D13FF"/>
    <w:rPr>
      <w:color w:val="605E5C"/>
      <w:shd w:val="clear" w:color="auto" w:fill="E1DFDD"/>
    </w:rPr>
  </w:style>
  <w:style w:type="paragraph" w:customStyle="1" w:styleId="Client">
    <w:name w:val="Client"/>
    <w:basedOn w:val="Title"/>
    <w:rsid w:val="009227DC"/>
    <w:pPr>
      <w:spacing w:before="360" w:after="120"/>
    </w:pPr>
    <w:rPr>
      <w:color w:val="808285" w:themeColor="background2"/>
      <w:sz w:val="40"/>
      <w:szCs w:val="52"/>
    </w:rPr>
  </w:style>
  <w:style w:type="paragraph" w:customStyle="1" w:styleId="ListAlpha">
    <w:name w:val="List Alpha"/>
    <w:aliases w:val="LA,la"/>
    <w:basedOn w:val="List1"/>
    <w:rsid w:val="002D13FF"/>
    <w:pPr>
      <w:numPr>
        <w:numId w:val="16"/>
      </w:numPr>
      <w:ind w:left="1035" w:hanging="425"/>
    </w:pPr>
    <w:rPr>
      <w:rFonts w:eastAsia="Times New Roman"/>
    </w:rPr>
  </w:style>
  <w:style w:type="character" w:customStyle="1" w:styleId="Italic">
    <w:name w:val="Italic"/>
    <w:uiPriority w:val="1"/>
    <w:qFormat/>
    <w:rsid w:val="002D13FF"/>
    <w:rPr>
      <w:b w:val="0"/>
      <w:i/>
    </w:rPr>
  </w:style>
  <w:style w:type="character" w:customStyle="1" w:styleId="UnresolvedMention4">
    <w:name w:val="Unresolved Mention4"/>
    <w:basedOn w:val="DefaultParagraphFont"/>
    <w:uiPriority w:val="99"/>
    <w:semiHidden/>
    <w:unhideWhenUsed/>
    <w:rsid w:val="002D13FF"/>
    <w:rPr>
      <w:color w:val="605E5C"/>
      <w:shd w:val="clear" w:color="auto" w:fill="E1DFDD"/>
    </w:rPr>
  </w:style>
  <w:style w:type="paragraph" w:customStyle="1" w:styleId="TableList1">
    <w:name w:val="Table List1"/>
    <w:aliases w:val="tl1"/>
    <w:basedOn w:val="TableText"/>
    <w:qFormat/>
    <w:rsid w:val="002D13FF"/>
    <w:pPr>
      <w:numPr>
        <w:numId w:val="19"/>
      </w:numPr>
    </w:pPr>
    <w:rPr>
      <w:color w:val="262626" w:themeColor="text1" w:themeTint="D9"/>
    </w:rPr>
  </w:style>
  <w:style w:type="character" w:customStyle="1" w:styleId="CrossReference">
    <w:name w:val="Cross Reference"/>
    <w:uiPriority w:val="1"/>
    <w:rsid w:val="002D13FF"/>
    <w:rPr>
      <w:i/>
      <w:noProof w:val="0"/>
      <w:bdr w:val="none" w:sz="0" w:space="0" w:color="auto"/>
      <w:shd w:val="clear" w:color="auto" w:fill="FDE9D9" w:themeFill="accent6" w:themeFillTint="33"/>
      <w:lang w:val="en-GB"/>
    </w:rPr>
  </w:style>
  <w:style w:type="character" w:customStyle="1" w:styleId="TableHeadingChar">
    <w:name w:val="Table Heading Char"/>
    <w:link w:val="TableHeading"/>
    <w:rsid w:val="002D13FF"/>
    <w:rPr>
      <w:rFonts w:cs="Calibri"/>
      <w:b/>
      <w:bCs/>
      <w:color w:val="FFFFFF" w:themeColor="background1"/>
      <w:sz w:val="22"/>
      <w:szCs w:val="20"/>
      <w:lang w:val="en-GB" w:eastAsia="en-AU"/>
    </w:rPr>
  </w:style>
  <w:style w:type="paragraph" w:customStyle="1" w:styleId="TableHeadingCentred">
    <w:name w:val="Table Heading Centred"/>
    <w:aliases w:val="thc"/>
    <w:basedOn w:val="TableHeading"/>
    <w:rsid w:val="002D13FF"/>
    <w:pPr>
      <w:keepLines w:val="0"/>
      <w:jc w:val="center"/>
    </w:pPr>
    <w:rPr>
      <w:rFonts w:ascii="Calibri" w:eastAsia="Calibri" w:hAnsi="Calibri" w:cs="Times New Roman"/>
      <w:color w:val="FFFFFF"/>
      <w:lang w:val="en-CA" w:eastAsia="en-US"/>
    </w:rPr>
  </w:style>
  <w:style w:type="paragraph" w:customStyle="1" w:styleId="TableTextLast">
    <w:name w:val="Table Text Last"/>
    <w:aliases w:val="ttl"/>
    <w:basedOn w:val="TableText"/>
    <w:qFormat/>
    <w:rsid w:val="002D13FF"/>
    <w:pPr>
      <w:tabs>
        <w:tab w:val="left" w:pos="318"/>
      </w:tabs>
    </w:pPr>
    <w:rPr>
      <w:rFonts w:eastAsia="Times New Roman"/>
      <w:color w:val="262626" w:themeColor="text1" w:themeTint="D9"/>
      <w:lang w:val="en-CA"/>
    </w:rPr>
  </w:style>
  <w:style w:type="paragraph" w:customStyle="1" w:styleId="TableList1Centred">
    <w:name w:val="Table List1_Centred"/>
    <w:aliases w:val="tl1c"/>
    <w:basedOn w:val="TableList1"/>
    <w:qFormat/>
    <w:rsid w:val="002D13FF"/>
    <w:pPr>
      <w:tabs>
        <w:tab w:val="left" w:pos="318"/>
      </w:tabs>
      <w:ind w:left="357" w:hanging="357"/>
      <w:jc w:val="center"/>
    </w:pPr>
  </w:style>
  <w:style w:type="paragraph" w:customStyle="1" w:styleId="TableList2">
    <w:name w:val="TableList2"/>
    <w:aliases w:val="tl2"/>
    <w:basedOn w:val="List2"/>
    <w:qFormat/>
    <w:rsid w:val="002D13FF"/>
    <w:pPr>
      <w:numPr>
        <w:ilvl w:val="0"/>
        <w:numId w:val="0"/>
      </w:numPr>
      <w:ind w:left="425" w:hanging="360"/>
    </w:pPr>
    <w:rPr>
      <w:rFonts w:eastAsia="Times New Roman"/>
      <w:lang w:val="en-CA"/>
    </w:rPr>
  </w:style>
  <w:style w:type="table" w:customStyle="1" w:styleId="GridTable1Light-Accent31">
    <w:name w:val="Grid Table 1 Light - Accent 31"/>
    <w:basedOn w:val="TableNormal"/>
    <w:uiPriority w:val="46"/>
    <w:rsid w:val="002D13FF"/>
    <w:rPr>
      <w:rFonts w:ascii="Calibri" w:eastAsia="Calibri" w:hAnsi="Calibri" w:cs="Times New Roman"/>
      <w:sz w:val="20"/>
      <w:szCs w:val="20"/>
      <w:lang w:val="en-AU" w:eastAsia="en-AU"/>
    </w:rPr>
    <w:tblPr>
      <w:tblStyleRowBandSize w:val="1"/>
      <w:tblStyleColBandSize w:val="1"/>
      <w:tblBorders>
        <w:top w:val="single" w:sz="4" w:space="0" w:color="80EAFF" w:themeColor="accent3" w:themeTint="66"/>
        <w:left w:val="single" w:sz="4" w:space="0" w:color="80EAFF" w:themeColor="accent3" w:themeTint="66"/>
        <w:bottom w:val="single" w:sz="4" w:space="0" w:color="80EAFF" w:themeColor="accent3" w:themeTint="66"/>
        <w:right w:val="single" w:sz="4" w:space="0" w:color="80EAFF" w:themeColor="accent3" w:themeTint="66"/>
        <w:insideH w:val="single" w:sz="4" w:space="0" w:color="80EAFF" w:themeColor="accent3" w:themeTint="66"/>
        <w:insideV w:val="single" w:sz="4" w:space="0" w:color="80EAFF" w:themeColor="accent3" w:themeTint="66"/>
      </w:tblBorders>
    </w:tblPr>
    <w:tblStylePr w:type="firstRow">
      <w:rPr>
        <w:b/>
        <w:bCs/>
      </w:rPr>
      <w:tblPr/>
      <w:tcPr>
        <w:tcBorders>
          <w:bottom w:val="single" w:sz="12" w:space="0" w:color="40E0FF" w:themeColor="accent3" w:themeTint="99"/>
        </w:tcBorders>
      </w:tcPr>
    </w:tblStylePr>
    <w:tblStylePr w:type="lastRow">
      <w:rPr>
        <w:b/>
        <w:bCs/>
      </w:rPr>
      <w:tblPr/>
      <w:tcPr>
        <w:tcBorders>
          <w:top w:val="double" w:sz="2" w:space="0" w:color="40E0FF" w:themeColor="accent3" w:themeTint="99"/>
        </w:tcBorders>
      </w:tcPr>
    </w:tblStylePr>
    <w:tblStylePr w:type="firstCol">
      <w:rPr>
        <w:b/>
        <w:bCs/>
      </w:rPr>
    </w:tblStylePr>
    <w:tblStylePr w:type="lastCol">
      <w:rPr>
        <w:b/>
        <w:bCs/>
      </w:rPr>
    </w:tblStylePr>
  </w:style>
  <w:style w:type="table" w:customStyle="1" w:styleId="GridTable2-Accent11">
    <w:name w:val="Grid Table 2 - Accent 11"/>
    <w:basedOn w:val="TableNormal"/>
    <w:uiPriority w:val="47"/>
    <w:rsid w:val="002D13FF"/>
    <w:rPr>
      <w:rFonts w:ascii="Calibri" w:eastAsia="Calibri" w:hAnsi="Calibri" w:cs="Times New Roman"/>
      <w:sz w:val="20"/>
      <w:szCs w:val="20"/>
      <w:lang w:val="en-AU" w:eastAsia="en-AU"/>
    </w:rPr>
    <w:tblPr>
      <w:tblStyleRowBandSize w:val="1"/>
      <w:tblStyleColBandSize w:val="1"/>
      <w:tblBorders>
        <w:top w:val="single" w:sz="2" w:space="0" w:color="A9DEFF" w:themeColor="accent1" w:themeTint="99"/>
        <w:bottom w:val="single" w:sz="2" w:space="0" w:color="A9DEFF" w:themeColor="accent1" w:themeTint="99"/>
        <w:insideH w:val="single" w:sz="2" w:space="0" w:color="A9DEFF" w:themeColor="accent1" w:themeTint="99"/>
        <w:insideV w:val="single" w:sz="2" w:space="0" w:color="A9DEFF" w:themeColor="accent1" w:themeTint="99"/>
      </w:tblBorders>
    </w:tblPr>
    <w:tblStylePr w:type="firstRow">
      <w:rPr>
        <w:b/>
        <w:bCs/>
      </w:rPr>
      <w:tblPr/>
      <w:tcPr>
        <w:tcBorders>
          <w:top w:val="nil"/>
          <w:bottom w:val="single" w:sz="12" w:space="0" w:color="A9DEFF" w:themeColor="accent1" w:themeTint="99"/>
          <w:insideH w:val="nil"/>
          <w:insideV w:val="nil"/>
        </w:tcBorders>
        <w:shd w:val="clear" w:color="auto" w:fill="FFFFFF" w:themeFill="background1"/>
      </w:tcPr>
    </w:tblStylePr>
    <w:tblStylePr w:type="lastRow">
      <w:rPr>
        <w:b/>
        <w:bCs/>
      </w:rPr>
      <w:tblPr/>
      <w:tcPr>
        <w:tcBorders>
          <w:top w:val="double" w:sz="2" w:space="0" w:color="A9DEFF"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F4FF" w:themeFill="accent1" w:themeFillTint="33"/>
      </w:tcPr>
    </w:tblStylePr>
    <w:tblStylePr w:type="band1Horz">
      <w:tblPr/>
      <w:tcPr>
        <w:shd w:val="clear" w:color="auto" w:fill="E2F4FF" w:themeFill="accent1" w:themeFillTint="33"/>
      </w:tcPr>
    </w:tblStylePr>
  </w:style>
  <w:style w:type="table" w:customStyle="1" w:styleId="TableGrid4">
    <w:name w:val="Table Grid4"/>
    <w:basedOn w:val="TableNormal"/>
    <w:next w:val="TableGrid"/>
    <w:uiPriority w:val="59"/>
    <w:rsid w:val="002D13FF"/>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41">
    <w:name w:val="Plain Table 41"/>
    <w:basedOn w:val="TableNormal"/>
    <w:uiPriority w:val="44"/>
    <w:rsid w:val="002D13F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Subhead2">
    <w:name w:val="Subhead 2"/>
    <w:basedOn w:val="Subhead"/>
    <w:qFormat/>
    <w:rsid w:val="008F4A09"/>
    <w:pPr>
      <w:keepNext/>
      <w:spacing w:before="0"/>
    </w:pPr>
    <w:rPr>
      <w:b w:val="0"/>
      <w:sz w:val="36"/>
    </w:rPr>
  </w:style>
  <w:style w:type="table" w:customStyle="1" w:styleId="Style1">
    <w:name w:val="Style1"/>
    <w:basedOn w:val="TableNormal"/>
    <w:uiPriority w:val="99"/>
    <w:rsid w:val="002D13FF"/>
    <w:rPr>
      <w:rFonts w:ascii="Calibri" w:eastAsia="Calibri" w:hAnsi="Calibri" w:cs="Times New Roman"/>
      <w:sz w:val="20"/>
      <w:szCs w:val="20"/>
      <w:lang w:val="en-AU" w:eastAsia="en-AU"/>
    </w:rPr>
    <w:tblPr>
      <w:tblStyleRowBandSize w:val="1"/>
      <w:tblBorders>
        <w:bottom w:val="single" w:sz="4" w:space="0" w:color="0079C1" w:themeColor="text2"/>
        <w:insideH w:val="single" w:sz="4" w:space="0" w:color="BFE7FF" w:themeColor="text2" w:themeTint="33"/>
        <w:insideV w:val="single" w:sz="4" w:space="0" w:color="BFE7FF" w:themeColor="text2" w:themeTint="33"/>
      </w:tblBorders>
    </w:tblPr>
    <w:tblStylePr w:type="firstRow">
      <w:rPr>
        <w:color w:val="FFFFFF" w:themeColor="background1"/>
      </w:rPr>
      <w:tblPr/>
      <w:tcPr>
        <w:tcBorders>
          <w:top w:val="single" w:sz="4" w:space="0" w:color="0079C1" w:themeColor="text2"/>
          <w:bottom w:val="single" w:sz="4" w:space="0" w:color="0079C1" w:themeColor="text2"/>
        </w:tcBorders>
        <w:shd w:val="clear" w:color="auto" w:fill="0079C1" w:themeFill="text2"/>
      </w:tcPr>
    </w:tblStylePr>
    <w:tblStylePr w:type="lastRow">
      <w:tblPr/>
      <w:tcPr>
        <w:tcBorders>
          <w:bottom w:val="single" w:sz="4" w:space="0" w:color="0079C1" w:themeColor="text2"/>
        </w:tcBorders>
      </w:tcPr>
    </w:tblStylePr>
    <w:tblStylePr w:type="band2Horz">
      <w:tblPr/>
      <w:tcPr>
        <w:shd w:val="clear" w:color="auto" w:fill="E2F4FF" w:themeFill="accent1" w:themeFillTint="33"/>
      </w:tcPr>
    </w:tblStylePr>
  </w:style>
  <w:style w:type="paragraph" w:styleId="TOC5">
    <w:name w:val="toc 5"/>
    <w:basedOn w:val="Normal"/>
    <w:next w:val="Normal"/>
    <w:autoRedefine/>
    <w:uiPriority w:val="39"/>
    <w:unhideWhenUsed/>
    <w:rsid w:val="002D13FF"/>
    <w:pPr>
      <w:spacing w:after="100"/>
      <w:ind w:left="960"/>
    </w:pPr>
    <w:rPr>
      <w:rFonts w:eastAsiaTheme="minorEastAsia"/>
      <w:sz w:val="24"/>
      <w:lang w:val="en-CA"/>
    </w:rPr>
  </w:style>
  <w:style w:type="paragraph" w:styleId="TOC6">
    <w:name w:val="toc 6"/>
    <w:basedOn w:val="Normal"/>
    <w:next w:val="Normal"/>
    <w:autoRedefine/>
    <w:uiPriority w:val="39"/>
    <w:unhideWhenUsed/>
    <w:rsid w:val="002D13FF"/>
    <w:pPr>
      <w:spacing w:after="100"/>
      <w:ind w:left="1200"/>
    </w:pPr>
    <w:rPr>
      <w:rFonts w:eastAsiaTheme="minorEastAsia"/>
      <w:sz w:val="24"/>
      <w:lang w:val="en-CA"/>
    </w:rPr>
  </w:style>
  <w:style w:type="paragraph" w:styleId="TOC7">
    <w:name w:val="toc 7"/>
    <w:basedOn w:val="Normal"/>
    <w:next w:val="Normal"/>
    <w:autoRedefine/>
    <w:uiPriority w:val="39"/>
    <w:unhideWhenUsed/>
    <w:rsid w:val="002D13FF"/>
    <w:pPr>
      <w:spacing w:after="100"/>
      <w:ind w:left="1440"/>
    </w:pPr>
    <w:rPr>
      <w:rFonts w:eastAsiaTheme="minorEastAsia"/>
      <w:sz w:val="24"/>
      <w:lang w:val="en-CA"/>
    </w:rPr>
  </w:style>
  <w:style w:type="paragraph" w:styleId="TOC8">
    <w:name w:val="toc 8"/>
    <w:basedOn w:val="Normal"/>
    <w:next w:val="Normal"/>
    <w:autoRedefine/>
    <w:uiPriority w:val="39"/>
    <w:unhideWhenUsed/>
    <w:rsid w:val="002D13FF"/>
    <w:pPr>
      <w:spacing w:after="100"/>
      <w:ind w:left="1680"/>
    </w:pPr>
    <w:rPr>
      <w:rFonts w:eastAsiaTheme="minorEastAsia"/>
      <w:sz w:val="24"/>
      <w:lang w:val="en-CA"/>
    </w:rPr>
  </w:style>
  <w:style w:type="paragraph" w:styleId="TOC9">
    <w:name w:val="toc 9"/>
    <w:basedOn w:val="Normal"/>
    <w:next w:val="Normal"/>
    <w:autoRedefine/>
    <w:uiPriority w:val="39"/>
    <w:unhideWhenUsed/>
    <w:rsid w:val="002D13FF"/>
    <w:pPr>
      <w:spacing w:after="100"/>
      <w:ind w:left="1920"/>
    </w:pPr>
    <w:rPr>
      <w:rFonts w:eastAsiaTheme="minorEastAsia"/>
      <w:sz w:val="24"/>
      <w:lang w:val="en-CA"/>
    </w:rPr>
  </w:style>
  <w:style w:type="character" w:customStyle="1" w:styleId="UnresolvedMention5">
    <w:name w:val="Unresolved Mention5"/>
    <w:basedOn w:val="DefaultParagraphFont"/>
    <w:uiPriority w:val="99"/>
    <w:semiHidden/>
    <w:unhideWhenUsed/>
    <w:rsid w:val="002D13FF"/>
    <w:rPr>
      <w:color w:val="605E5C"/>
      <w:shd w:val="clear" w:color="auto" w:fill="E1DFDD"/>
    </w:rPr>
  </w:style>
  <w:style w:type="table" w:styleId="TableGridLight">
    <w:name w:val="Grid Table Light"/>
    <w:basedOn w:val="TableNormal"/>
    <w:uiPriority w:val="40"/>
    <w:rsid w:val="002D13F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Heading">
    <w:name w:val="End Heading"/>
    <w:basedOn w:val="TOCHeading"/>
    <w:rsid w:val="00F4534E"/>
    <w:pPr>
      <w:spacing w:after="240"/>
    </w:pPr>
  </w:style>
  <w:style w:type="paragraph" w:customStyle="1" w:styleId="Indent1Keep">
    <w:name w:val="Indent 1_Keep"/>
    <w:basedOn w:val="Indent1"/>
    <w:rsid w:val="00AC3F90"/>
    <w:pPr>
      <w:keepNext/>
      <w:spacing w:after="0"/>
      <w:ind w:left="737"/>
    </w:pPr>
  </w:style>
  <w:style w:type="paragraph" w:customStyle="1" w:styleId="Enabler">
    <w:name w:val="Enabler"/>
    <w:basedOn w:val="Normal"/>
    <w:rsid w:val="009B5BA3"/>
    <w:pPr>
      <w:keepNext/>
      <w:keepLines/>
      <w:spacing w:after="60" w:line="264" w:lineRule="auto"/>
      <w:outlineLvl w:val="3"/>
    </w:pPr>
    <w:rPr>
      <w:rFonts w:asciiTheme="majorHAnsi" w:eastAsiaTheme="majorEastAsia" w:hAnsiTheme="majorHAnsi" w:cstheme="majorBidi"/>
      <w:b/>
      <w:iCs/>
      <w:noProof/>
      <w:color w:val="404142" w:themeColor="background2" w:themeShade="80"/>
      <w:sz w:val="28"/>
      <w:szCs w:val="28"/>
      <w:lang w:eastAsia="en-AU"/>
    </w:rPr>
  </w:style>
  <w:style w:type="paragraph" w:customStyle="1" w:styleId="Tiny">
    <w:name w:val="Tiny"/>
    <w:basedOn w:val="Normal"/>
    <w:qFormat/>
    <w:rsid w:val="003E5A64"/>
    <w:rPr>
      <w:sz w:val="2"/>
      <w:szCs w:val="2"/>
    </w:rPr>
  </w:style>
  <w:style w:type="paragraph" w:customStyle="1" w:styleId="CaseStudy">
    <w:name w:val="Case Study"/>
    <w:basedOn w:val="Subhead2"/>
    <w:rsid w:val="003E2D84"/>
    <w:pPr>
      <w:spacing w:before="480" w:after="240"/>
    </w:pPr>
    <w:rPr>
      <w:color w:val="5F6163" w:themeColor="background2" w:themeShade="BF"/>
      <w:sz w:val="56"/>
    </w:rPr>
  </w:style>
  <w:style w:type="paragraph" w:customStyle="1" w:styleId="EnablerFirst">
    <w:name w:val="Enabler_First"/>
    <w:basedOn w:val="Enabler"/>
    <w:rsid w:val="003E2D84"/>
  </w:style>
  <w:style w:type="paragraph" w:customStyle="1" w:styleId="BulletLast">
    <w:name w:val="Bullet_Last"/>
    <w:basedOn w:val="Bullet1"/>
    <w:next w:val="Paragraph"/>
    <w:qFormat/>
    <w:rsid w:val="009B5BA3"/>
    <w:pPr>
      <w:spacing w:after="240"/>
    </w:pPr>
  </w:style>
  <w:style w:type="paragraph" w:customStyle="1" w:styleId="Boxed">
    <w:name w:val="Boxed"/>
    <w:basedOn w:val="Intro"/>
    <w:qFormat/>
    <w:rsid w:val="00500FE1"/>
    <w:pPr>
      <w:pBdr>
        <w:top w:val="single" w:sz="48" w:space="1" w:color="F2F2F2" w:themeColor="background1" w:themeShade="F2"/>
        <w:left w:val="single" w:sz="48" w:space="4" w:color="F2F2F2" w:themeColor="background1" w:themeShade="F2"/>
        <w:bottom w:val="single" w:sz="48" w:space="1" w:color="F2F2F2" w:themeColor="background1" w:themeShade="F2"/>
        <w:right w:val="single" w:sz="48" w:space="4" w:color="F2F2F2" w:themeColor="background1" w:themeShade="F2"/>
      </w:pBdr>
      <w:shd w:val="clear" w:color="auto" w:fill="F2F2F2" w:themeFill="background1" w:themeFillShade="F2"/>
    </w:pPr>
    <w:rPr>
      <w:rFonts w:ascii="Calibri" w:hAnsi="Calibri" w:cs="Calibri"/>
      <w:lang w:eastAsia="en-AU"/>
    </w:rPr>
  </w:style>
  <w:style w:type="paragraph" w:customStyle="1" w:styleId="References">
    <w:name w:val="References"/>
    <w:basedOn w:val="Normal"/>
    <w:qFormat/>
    <w:rsid w:val="00C72A05"/>
    <w:pPr>
      <w:keepLines/>
      <w:widowControl w:val="0"/>
      <w:autoSpaceDE w:val="0"/>
      <w:autoSpaceDN w:val="0"/>
      <w:spacing w:after="240"/>
      <w:ind w:left="425" w:hanging="425"/>
    </w:pPr>
    <w:rPr>
      <w:rFonts w:ascii="Calibri" w:hAnsi="Calibri" w:cs="Calibri"/>
      <w:iCs/>
      <w:noProof/>
    </w:rPr>
  </w:style>
  <w:style w:type="paragraph" w:customStyle="1" w:styleId="Figure">
    <w:name w:val="Figure"/>
    <w:basedOn w:val="Paragraph"/>
    <w:next w:val="Caption"/>
    <w:qFormat/>
    <w:rsid w:val="00C823AB"/>
    <w:pPr>
      <w:keepLines/>
      <w:spacing w:line="240" w:lineRule="auto"/>
      <w:jc w:val="center"/>
    </w:pPr>
    <w:rPr>
      <w:noProof/>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96292750">
      <w:bodyDiv w:val="1"/>
      <w:marLeft w:val="0"/>
      <w:marRight w:val="0"/>
      <w:marTop w:val="0"/>
      <w:marBottom w:val="0"/>
      <w:divBdr>
        <w:top w:val="none" w:sz="0" w:space="0" w:color="auto"/>
        <w:left w:val="none" w:sz="0" w:space="0" w:color="auto"/>
        <w:bottom w:val="none" w:sz="0" w:space="0" w:color="auto"/>
        <w:right w:val="none" w:sz="0" w:space="0" w:color="auto"/>
      </w:divBdr>
      <w:divsChild>
        <w:div w:id="2117478618">
          <w:marLeft w:val="0"/>
          <w:marRight w:val="0"/>
          <w:marTop w:val="0"/>
          <w:marBottom w:val="0"/>
          <w:divBdr>
            <w:top w:val="none" w:sz="0" w:space="0" w:color="auto"/>
            <w:left w:val="none" w:sz="0" w:space="0" w:color="auto"/>
            <w:bottom w:val="none" w:sz="0" w:space="0" w:color="auto"/>
            <w:right w:val="none" w:sz="0" w:space="0" w:color="auto"/>
          </w:divBdr>
          <w:divsChild>
            <w:div w:id="1781800518">
              <w:marLeft w:val="0"/>
              <w:marRight w:val="0"/>
              <w:marTop w:val="0"/>
              <w:marBottom w:val="0"/>
              <w:divBdr>
                <w:top w:val="none" w:sz="0" w:space="0" w:color="auto"/>
                <w:left w:val="none" w:sz="0" w:space="0" w:color="auto"/>
                <w:bottom w:val="none" w:sz="0" w:space="0" w:color="auto"/>
                <w:right w:val="none" w:sz="0" w:space="0" w:color="auto"/>
              </w:divBdr>
              <w:divsChild>
                <w:div w:id="1050769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8685526">
      <w:bodyDiv w:val="1"/>
      <w:marLeft w:val="0"/>
      <w:marRight w:val="0"/>
      <w:marTop w:val="0"/>
      <w:marBottom w:val="0"/>
      <w:divBdr>
        <w:top w:val="none" w:sz="0" w:space="0" w:color="auto"/>
        <w:left w:val="none" w:sz="0" w:space="0" w:color="auto"/>
        <w:bottom w:val="none" w:sz="0" w:space="0" w:color="auto"/>
        <w:right w:val="none" w:sz="0" w:space="0" w:color="auto"/>
      </w:divBdr>
    </w:div>
    <w:div w:id="20181951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4.xml"/><Relationship Id="rId18" Type="http://schemas.openxmlformats.org/officeDocument/2006/relationships/header" Target="header3.xm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8.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6.xml"/><Relationship Id="rId25" Type="http://schemas.openxmlformats.org/officeDocument/2006/relationships/image" Target="media/image6.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4.png"/><Relationship Id="rId29" Type="http://schemas.openxmlformats.org/officeDocument/2006/relationships/hyperlink" Target="https://momentsthatmatter.org.au"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5.png"/><Relationship Id="rId32"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footer" Target="footer9.xml"/><Relationship Id="rId28" Type="http://schemas.openxmlformats.org/officeDocument/2006/relationships/hyperlink" Target="https://w6p3u3w8.stackpathcdn.com/wp-content/uploads/2016/11/Cultural-perspectives-and-values-from-ten-CALD-communities.pdf" TargetMode="External"/><Relationship Id="rId10" Type="http://schemas.openxmlformats.org/officeDocument/2006/relationships/footer" Target="footer1.xml"/><Relationship Id="rId19" Type="http://schemas.openxmlformats.org/officeDocument/2006/relationships/footer" Target="footer7.xml"/><Relationship Id="rId31" Type="http://schemas.openxmlformats.org/officeDocument/2006/relationships/hyperlink" Target="https://www.acptalk.com.au/"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header" Target="header4.xml"/><Relationship Id="rId27" Type="http://schemas.openxmlformats.org/officeDocument/2006/relationships/hyperlink" Target="https://www.pallcarevic.asn.au/families-patients/community-languages/" TargetMode="External"/><Relationship Id="rId30" Type="http://schemas.openxmlformats.org/officeDocument/2006/relationships/hyperlink" Target="http://www.advancecareplanning.org.au" TargetMode="External"/></Relationships>
</file>

<file path=word/_rels/footer4.xml.rels><?xml version="1.0" encoding="UTF-8" standalone="yes"?>
<Relationships xmlns="http://schemas.openxmlformats.org/package/2006/relationships"><Relationship Id="rId1" Type="http://schemas.openxmlformats.org/officeDocument/2006/relationships/image" Target="media/image3.png"/></Relationships>
</file>

<file path=word/_rels/footnotes.xml.rels><?xml version="1.0" encoding="UTF-8" standalone="yes"?>
<Relationships xmlns="http://schemas.openxmlformats.org/package/2006/relationships"><Relationship Id="rId2" Type="http://schemas.openxmlformats.org/officeDocument/2006/relationships/hyperlink" Target="https://www.acptalk.com.au/" TargetMode="External"/><Relationship Id="rId1" Type="http://schemas.openxmlformats.org/officeDocument/2006/relationships/hyperlink" Target="https://www.advancecareplanning.org.au/" TargetMode="External"/></Relationships>
</file>

<file path=word/theme/theme1.xml><?xml version="1.0" encoding="utf-8"?>
<a:theme xmlns:a="http://schemas.openxmlformats.org/drawingml/2006/main" name="AH">
  <a:themeElements>
    <a:clrScheme name="AHA">
      <a:dk1>
        <a:sysClr val="windowText" lastClr="000000"/>
      </a:dk1>
      <a:lt1>
        <a:sysClr val="window" lastClr="FFFFFF"/>
      </a:lt1>
      <a:dk2>
        <a:srgbClr val="0079C1"/>
      </a:dk2>
      <a:lt2>
        <a:srgbClr val="808285"/>
      </a:lt2>
      <a:accent1>
        <a:srgbClr val="71C9FF"/>
      </a:accent1>
      <a:accent2>
        <a:srgbClr val="00C4D5"/>
      </a:accent2>
      <a:accent3>
        <a:srgbClr val="00A2C1"/>
      </a:accent3>
      <a:accent4>
        <a:srgbClr val="C1C2C3"/>
      </a:accent4>
      <a:accent5>
        <a:srgbClr val="5D5E5F"/>
      </a:accent5>
      <a:accent6>
        <a:srgbClr val="F79646"/>
      </a:accent6>
      <a:hlink>
        <a:srgbClr val="0000FF"/>
      </a:hlink>
      <a:folHlink>
        <a:srgbClr val="800080"/>
      </a:folHlink>
    </a:clrScheme>
    <a:fontScheme name="Calibri">
      <a:maj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939A91-5FAC-4E10-8B37-BC5EBD7B2B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16021</Words>
  <Characters>91321</Characters>
  <Application>Microsoft Office Word</Application>
  <DocSecurity>0</DocSecurity>
  <Lines>761</Lines>
  <Paragraphs>214</Paragraphs>
  <ScaleCrop>false</ScaleCrop>
  <HeadingPairs>
    <vt:vector size="2" baseType="variant">
      <vt:variant>
        <vt:lpstr>Title</vt:lpstr>
      </vt:variant>
      <vt:variant>
        <vt:i4>1</vt:i4>
      </vt:variant>
    </vt:vector>
  </HeadingPairs>
  <TitlesOfParts>
    <vt:vector size="1" baseType="lpstr">
      <vt:lpstr>Exploratory Analysis of Barriers to Palliative Care: Issues Report on People from Culturally and Linguistically Diverse Backgrounds</vt:lpstr>
    </vt:vector>
  </TitlesOfParts>
  <Manager/>
  <Company/>
  <LinksUpToDate>false</LinksUpToDate>
  <CharactersWithSpaces>107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ploratory Analysis of Barriers to Palliative Care: Issues Report on People from Culturally and Linguistically Diverse Backgrounds</dc:title>
  <dc:subject/>
  <dc:creator/>
  <cp:keywords/>
  <dc:description/>
  <cp:lastModifiedBy/>
  <cp:revision>1</cp:revision>
  <dcterms:created xsi:type="dcterms:W3CDTF">2019-10-24T23:35:00Z</dcterms:created>
  <dcterms:modified xsi:type="dcterms:W3CDTF">2019-10-25T00:29:00Z</dcterms:modified>
  <cp:contentStatus>Final</cp:contentStatus>
</cp:coreProperties>
</file>